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1E11AB">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1E11AB">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021881"/>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如相对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比较让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1E11AB">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021882"/>
      <w:r w:rsidRPr="00F33CEC">
        <w:rPr>
          <w:rFonts w:ascii="Times New Roman" w:hAnsi="Times New Roman" w:cs="Times New Roman"/>
          <w:lang w:eastAsia="zh-CN"/>
        </w:rPr>
        <w:lastRenderedPageBreak/>
        <w:t>Abstract</w:t>
      </w:r>
      <w:bookmarkEnd w:id="1"/>
    </w:p>
    <w:p w14:paraId="5EFF6B39" w14:textId="78F3BE7B" w:rsidR="00A93A00" w:rsidRPr="00A93A00" w:rsidRDefault="00475CD9" w:rsidP="00A93A00">
      <w:pPr>
        <w:ind w:firstLine="480"/>
        <w:rPr>
          <w:rFonts w:cs="Times New Roman"/>
          <w:szCs w:val="24"/>
          <w:lang w:eastAsia="zh-CN"/>
        </w:rPr>
      </w:pPr>
      <w:r w:rsidRPr="00475CD9">
        <w:rPr>
          <w:rFonts w:cs="Times New Roman"/>
          <w:szCs w:val="24"/>
          <w:lang w:eastAsia="zh-CN"/>
        </w:rPr>
        <w:t>.</w:t>
      </w:r>
      <w:r w:rsidR="00A93A00" w:rsidRPr="00A93A00">
        <w:t xml:space="preserve"> </w:t>
      </w:r>
      <w:r w:rsidR="00A93A00" w:rsidRPr="00A93A00">
        <w:rPr>
          <w:rFonts w:cs="Times New Roman"/>
          <w:szCs w:val="24"/>
          <w:lang w:eastAsia="zh-CN"/>
        </w:rPr>
        <w:t xml:space="preserve">The rise of social media has made social comparison more convenient. On </w:t>
      </w:r>
      <w:r w:rsidR="00A93A00">
        <w:rPr>
          <w:rFonts w:cs="Times New Roman" w:hint="eastAsia"/>
          <w:szCs w:val="24"/>
          <w:lang w:eastAsia="zh-CN"/>
        </w:rPr>
        <w:t>SNS (</w:t>
      </w:r>
      <w:r w:rsidR="00A93A00" w:rsidRPr="00A93A00">
        <w:rPr>
          <w:rFonts w:cs="Times New Roman"/>
          <w:szCs w:val="24"/>
          <w:lang w:eastAsia="zh-CN"/>
        </w:rPr>
        <w:t xml:space="preserve">social </w:t>
      </w:r>
      <w:r w:rsidR="00A93A00">
        <w:rPr>
          <w:rFonts w:cs="Times New Roman" w:hint="eastAsia"/>
          <w:szCs w:val="24"/>
          <w:lang w:eastAsia="zh-CN"/>
        </w:rPr>
        <w:t>network sites)</w:t>
      </w:r>
      <w:r w:rsidR="00A93A00" w:rsidRPr="00A93A00">
        <w:rPr>
          <w:rFonts w:cs="Times New Roman"/>
          <w:szCs w:val="24"/>
          <w:lang w:eastAsia="zh-CN"/>
        </w:rPr>
        <w:t xml:space="preserve">, individuals have ample time to craft their social images, thus they tend to showcase their best aspects. This implies that on </w:t>
      </w:r>
      <w:r w:rsidR="00A93A00">
        <w:rPr>
          <w:rFonts w:cs="Times New Roman" w:hint="eastAsia"/>
          <w:szCs w:val="24"/>
          <w:lang w:eastAsia="zh-CN"/>
        </w:rPr>
        <w:t>SNS</w:t>
      </w:r>
      <w:r w:rsidR="00A93A00" w:rsidRPr="00A93A00">
        <w:rPr>
          <w:rFonts w:cs="Times New Roman"/>
          <w:szCs w:val="24"/>
          <w:lang w:eastAsia="zh-CN"/>
        </w:rPr>
        <w:t xml:space="preserve">, people are more likely to engage in upward comparisons rather than downward ones. However, upward comparisons on </w:t>
      </w:r>
      <w:r w:rsidR="00A93A00">
        <w:rPr>
          <w:rFonts w:cs="Times New Roman" w:hint="eastAsia"/>
          <w:szCs w:val="24"/>
          <w:lang w:eastAsia="zh-CN"/>
        </w:rPr>
        <w:t>SNS</w:t>
      </w:r>
      <w:r w:rsidR="00A93A00"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00A93A00" w:rsidRPr="00943A0C">
        <w:rPr>
          <w:rFonts w:cs="Times New Roman"/>
          <w:szCs w:val="24"/>
          <w:lang w:eastAsia="zh-CN"/>
        </w:rPr>
        <w:t>perceptions</w:t>
      </w:r>
      <w:r w:rsidR="00A93A00"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sidR="00A93A00">
        <w:rPr>
          <w:rFonts w:cs="Times New Roman" w:hint="eastAsia"/>
          <w:szCs w:val="24"/>
          <w:lang w:eastAsia="zh-CN"/>
        </w:rPr>
        <w:t xml:space="preserve"> orientation</w:t>
      </w:r>
      <w:r w:rsidR="00A93A00"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r>
        <w:rPr>
          <w:rFonts w:cs="Times New Roman" w:hint="eastAsia"/>
          <w:szCs w:val="24"/>
          <w:lang w:eastAsia="zh-CN"/>
        </w:rPr>
        <w:t>WenJuanXing</w:t>
      </w:r>
      <w:r w:rsidRPr="00A93A00">
        <w:rPr>
          <w:rFonts w:cs="Times New Roman"/>
          <w:szCs w:val="24"/>
          <w:lang w:eastAsia="zh-CN"/>
        </w:rPr>
        <w:t xml:space="preserve"> and analyzed using R 4.2.3. First, the study validated the reliability and validity of the questionnaire in Study 1 and made revisions to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1E11AB">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6BFA0551" w14:textId="282B2686" w:rsidR="007B1020"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021881" w:history="1">
            <w:r w:rsidR="007B1020" w:rsidRPr="00607F6E">
              <w:rPr>
                <w:rStyle w:val="a6"/>
                <w:noProof/>
                <w:lang w:eastAsia="zh-CN"/>
              </w:rPr>
              <w:t>摘要</w:t>
            </w:r>
            <w:r w:rsidR="007B1020">
              <w:rPr>
                <w:noProof/>
                <w:webHidden/>
              </w:rPr>
              <w:tab/>
            </w:r>
            <w:r w:rsidR="007B1020">
              <w:rPr>
                <w:noProof/>
                <w:webHidden/>
              </w:rPr>
              <w:fldChar w:fldCharType="begin"/>
            </w:r>
            <w:r w:rsidR="007B1020">
              <w:rPr>
                <w:noProof/>
                <w:webHidden/>
              </w:rPr>
              <w:instrText xml:space="preserve"> PAGEREF _Toc162021881 \h </w:instrText>
            </w:r>
            <w:r w:rsidR="007B1020">
              <w:rPr>
                <w:noProof/>
                <w:webHidden/>
              </w:rPr>
            </w:r>
            <w:r w:rsidR="007B1020">
              <w:rPr>
                <w:noProof/>
                <w:webHidden/>
              </w:rPr>
              <w:fldChar w:fldCharType="separate"/>
            </w:r>
            <w:r w:rsidR="00F90A1A">
              <w:rPr>
                <w:noProof/>
                <w:webHidden/>
              </w:rPr>
              <w:t>I</w:t>
            </w:r>
            <w:r w:rsidR="007B1020">
              <w:rPr>
                <w:noProof/>
                <w:webHidden/>
              </w:rPr>
              <w:fldChar w:fldCharType="end"/>
            </w:r>
          </w:hyperlink>
        </w:p>
        <w:p w14:paraId="71AADF7F" w14:textId="11506C84"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2" w:history="1">
            <w:r w:rsidR="007B1020" w:rsidRPr="00607F6E">
              <w:rPr>
                <w:rStyle w:val="a6"/>
                <w:rFonts w:cs="Times New Roman"/>
                <w:noProof/>
                <w:lang w:eastAsia="zh-CN"/>
              </w:rPr>
              <w:t>Abstract</w:t>
            </w:r>
            <w:r w:rsidR="007B1020">
              <w:rPr>
                <w:noProof/>
                <w:webHidden/>
              </w:rPr>
              <w:tab/>
            </w:r>
            <w:r w:rsidR="007B1020">
              <w:rPr>
                <w:noProof/>
                <w:webHidden/>
              </w:rPr>
              <w:fldChar w:fldCharType="begin"/>
            </w:r>
            <w:r w:rsidR="007B1020">
              <w:rPr>
                <w:noProof/>
                <w:webHidden/>
              </w:rPr>
              <w:instrText xml:space="preserve"> PAGEREF _Toc162021882 \h </w:instrText>
            </w:r>
            <w:r w:rsidR="007B1020">
              <w:rPr>
                <w:noProof/>
                <w:webHidden/>
              </w:rPr>
            </w:r>
            <w:r w:rsidR="007B1020">
              <w:rPr>
                <w:noProof/>
                <w:webHidden/>
              </w:rPr>
              <w:fldChar w:fldCharType="separate"/>
            </w:r>
            <w:r w:rsidR="00F90A1A">
              <w:rPr>
                <w:noProof/>
                <w:webHidden/>
              </w:rPr>
              <w:t>IV</w:t>
            </w:r>
            <w:r w:rsidR="007B1020">
              <w:rPr>
                <w:noProof/>
                <w:webHidden/>
              </w:rPr>
              <w:fldChar w:fldCharType="end"/>
            </w:r>
          </w:hyperlink>
        </w:p>
        <w:p w14:paraId="434CFAB4" w14:textId="569C2B25"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3" w:history="1">
            <w:r w:rsidR="007B1020" w:rsidRPr="00607F6E">
              <w:rPr>
                <w:rStyle w:val="a6"/>
                <w:noProof/>
                <w:lang w:eastAsia="zh-CN"/>
              </w:rPr>
              <w:t>第一章</w:t>
            </w:r>
            <w:r w:rsidR="007B1020" w:rsidRPr="00607F6E">
              <w:rPr>
                <w:rStyle w:val="a6"/>
                <w:noProof/>
                <w:lang w:eastAsia="zh-CN"/>
              </w:rPr>
              <w:t xml:space="preserve"> </w:t>
            </w:r>
            <w:r w:rsidR="007B1020" w:rsidRPr="00607F6E">
              <w:rPr>
                <w:rStyle w:val="a6"/>
                <w:noProof/>
                <w:lang w:eastAsia="zh-CN"/>
              </w:rPr>
              <w:t>引言</w:t>
            </w:r>
            <w:r w:rsidR="007B1020">
              <w:rPr>
                <w:noProof/>
                <w:webHidden/>
              </w:rPr>
              <w:tab/>
            </w:r>
            <w:r w:rsidR="007B1020">
              <w:rPr>
                <w:noProof/>
                <w:webHidden/>
              </w:rPr>
              <w:fldChar w:fldCharType="begin"/>
            </w:r>
            <w:r w:rsidR="007B1020">
              <w:rPr>
                <w:noProof/>
                <w:webHidden/>
              </w:rPr>
              <w:instrText xml:space="preserve"> PAGEREF _Toc162021883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7B3AB70F" w14:textId="0FFB2EF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4" w:history="1">
            <w:r w:rsidR="007B1020" w:rsidRPr="00607F6E">
              <w:rPr>
                <w:rStyle w:val="a6"/>
                <w:noProof/>
                <w:lang w:val="en" w:eastAsia="zh-CN"/>
              </w:rPr>
              <w:t xml:space="preserve">1.1 </w:t>
            </w:r>
            <w:r w:rsidR="007B1020" w:rsidRPr="00607F6E">
              <w:rPr>
                <w:rStyle w:val="a6"/>
                <w:noProof/>
                <w:lang w:val="en" w:eastAsia="zh-CN"/>
              </w:rPr>
              <w:t>研究背景</w:t>
            </w:r>
            <w:r w:rsidR="007B1020">
              <w:rPr>
                <w:noProof/>
                <w:webHidden/>
              </w:rPr>
              <w:tab/>
            </w:r>
            <w:r w:rsidR="007B1020">
              <w:rPr>
                <w:noProof/>
                <w:webHidden/>
              </w:rPr>
              <w:fldChar w:fldCharType="begin"/>
            </w:r>
            <w:r w:rsidR="007B1020">
              <w:rPr>
                <w:noProof/>
                <w:webHidden/>
              </w:rPr>
              <w:instrText xml:space="preserve"> PAGEREF _Toc162021884 \h </w:instrText>
            </w:r>
            <w:r w:rsidR="007B1020">
              <w:rPr>
                <w:noProof/>
                <w:webHidden/>
              </w:rPr>
            </w:r>
            <w:r w:rsidR="007B1020">
              <w:rPr>
                <w:noProof/>
                <w:webHidden/>
              </w:rPr>
              <w:fldChar w:fldCharType="separate"/>
            </w:r>
            <w:r w:rsidR="00F90A1A">
              <w:rPr>
                <w:noProof/>
                <w:webHidden/>
              </w:rPr>
              <w:t>4</w:t>
            </w:r>
            <w:r w:rsidR="007B1020">
              <w:rPr>
                <w:noProof/>
                <w:webHidden/>
              </w:rPr>
              <w:fldChar w:fldCharType="end"/>
            </w:r>
          </w:hyperlink>
        </w:p>
        <w:p w14:paraId="168DBB54" w14:textId="47852482"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5" w:history="1">
            <w:r w:rsidR="007B1020" w:rsidRPr="00607F6E">
              <w:rPr>
                <w:rStyle w:val="a6"/>
                <w:noProof/>
                <w:lang w:val="en" w:eastAsia="zh-CN"/>
              </w:rPr>
              <w:t xml:space="preserve">1.2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885 \h </w:instrText>
            </w:r>
            <w:r w:rsidR="007B1020">
              <w:rPr>
                <w:noProof/>
                <w:webHidden/>
              </w:rPr>
            </w:r>
            <w:r w:rsidR="007B1020">
              <w:rPr>
                <w:noProof/>
                <w:webHidden/>
              </w:rPr>
              <w:fldChar w:fldCharType="separate"/>
            </w:r>
            <w:r w:rsidR="00F90A1A">
              <w:rPr>
                <w:noProof/>
                <w:webHidden/>
              </w:rPr>
              <w:t>5</w:t>
            </w:r>
            <w:r w:rsidR="007B1020">
              <w:rPr>
                <w:noProof/>
                <w:webHidden/>
              </w:rPr>
              <w:fldChar w:fldCharType="end"/>
            </w:r>
          </w:hyperlink>
        </w:p>
        <w:p w14:paraId="5658492D" w14:textId="135B2DE6"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6" w:history="1">
            <w:r w:rsidR="007B1020" w:rsidRPr="00607F6E">
              <w:rPr>
                <w:rStyle w:val="a6"/>
                <w:noProof/>
                <w:lang w:eastAsia="zh-CN"/>
              </w:rPr>
              <w:t>第二章</w:t>
            </w:r>
            <w:r w:rsidR="007B1020" w:rsidRPr="00607F6E">
              <w:rPr>
                <w:rStyle w:val="a6"/>
                <w:noProof/>
                <w:lang w:eastAsia="zh-CN"/>
              </w:rPr>
              <w:t xml:space="preserve"> </w:t>
            </w:r>
            <w:r w:rsidR="007B1020" w:rsidRPr="00607F6E">
              <w:rPr>
                <w:rStyle w:val="a6"/>
                <w:noProof/>
                <w:lang w:eastAsia="zh-CN"/>
              </w:rPr>
              <w:t>文献综述与问题提出</w:t>
            </w:r>
            <w:r w:rsidR="007B1020">
              <w:rPr>
                <w:noProof/>
                <w:webHidden/>
              </w:rPr>
              <w:tab/>
            </w:r>
            <w:r w:rsidR="007B1020">
              <w:rPr>
                <w:noProof/>
                <w:webHidden/>
              </w:rPr>
              <w:fldChar w:fldCharType="begin"/>
            </w:r>
            <w:r w:rsidR="007B1020">
              <w:rPr>
                <w:noProof/>
                <w:webHidden/>
              </w:rPr>
              <w:instrText xml:space="preserve"> PAGEREF _Toc162021886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3FC1E04" w14:textId="14C051C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7" w:history="1">
            <w:r w:rsidR="007B1020" w:rsidRPr="00607F6E">
              <w:rPr>
                <w:rStyle w:val="a6"/>
                <w:noProof/>
                <w:lang w:eastAsia="zh-CN"/>
              </w:rPr>
              <w:t xml:space="preserve">2.1 </w:t>
            </w:r>
            <w:r w:rsidR="007B1020" w:rsidRPr="00607F6E">
              <w:rPr>
                <w:rStyle w:val="a6"/>
                <w:noProof/>
                <w:lang w:eastAsia="zh-CN"/>
              </w:rPr>
              <w:t>文献综述</w:t>
            </w:r>
            <w:r w:rsidR="007B1020">
              <w:rPr>
                <w:noProof/>
                <w:webHidden/>
              </w:rPr>
              <w:tab/>
            </w:r>
            <w:r w:rsidR="007B1020">
              <w:rPr>
                <w:noProof/>
                <w:webHidden/>
              </w:rPr>
              <w:fldChar w:fldCharType="begin"/>
            </w:r>
            <w:r w:rsidR="007B1020">
              <w:rPr>
                <w:noProof/>
                <w:webHidden/>
              </w:rPr>
              <w:instrText xml:space="preserve"> PAGEREF _Toc162021887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4A182AB0" w14:textId="09480C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8" w:history="1">
            <w:r w:rsidR="007B1020" w:rsidRPr="00607F6E">
              <w:rPr>
                <w:rStyle w:val="a6"/>
                <w:noProof/>
                <w:lang w:eastAsia="zh-CN"/>
              </w:rPr>
              <w:t xml:space="preserve">2.1.1 </w:t>
            </w:r>
            <w:r w:rsidR="007B1020" w:rsidRPr="00607F6E">
              <w:rPr>
                <w:rStyle w:val="a6"/>
                <w:noProof/>
                <w:lang w:eastAsia="zh-CN"/>
              </w:rPr>
              <w:t>社交网络上的社会比较</w:t>
            </w:r>
            <w:r w:rsidR="007B1020">
              <w:rPr>
                <w:noProof/>
                <w:webHidden/>
              </w:rPr>
              <w:tab/>
            </w:r>
            <w:r w:rsidR="007B1020">
              <w:rPr>
                <w:noProof/>
                <w:webHidden/>
              </w:rPr>
              <w:fldChar w:fldCharType="begin"/>
            </w:r>
            <w:r w:rsidR="007B1020">
              <w:rPr>
                <w:noProof/>
                <w:webHidden/>
              </w:rPr>
              <w:instrText xml:space="preserve"> PAGEREF _Toc162021888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1C2A745C" w14:textId="245E785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9" w:history="1">
            <w:r w:rsidR="007B1020" w:rsidRPr="00607F6E">
              <w:rPr>
                <w:rStyle w:val="a6"/>
                <w:noProof/>
                <w:lang w:eastAsia="zh-CN"/>
              </w:rPr>
              <w:t xml:space="preserve">2.1.2 </w:t>
            </w:r>
            <w:r w:rsidR="007B1020" w:rsidRPr="00607F6E">
              <w:rPr>
                <w:rStyle w:val="a6"/>
                <w:noProof/>
                <w:lang w:eastAsia="zh-CN"/>
              </w:rPr>
              <w:t>社会比较的概念界定</w:t>
            </w:r>
            <w:r w:rsidR="007B1020">
              <w:rPr>
                <w:noProof/>
                <w:webHidden/>
              </w:rPr>
              <w:tab/>
            </w:r>
            <w:r w:rsidR="007B1020">
              <w:rPr>
                <w:noProof/>
                <w:webHidden/>
              </w:rPr>
              <w:fldChar w:fldCharType="begin"/>
            </w:r>
            <w:r w:rsidR="007B1020">
              <w:rPr>
                <w:noProof/>
                <w:webHidden/>
              </w:rPr>
              <w:instrText xml:space="preserve"> PAGEREF _Toc162021889 \h </w:instrText>
            </w:r>
            <w:r w:rsidR="007B1020">
              <w:rPr>
                <w:noProof/>
                <w:webHidden/>
              </w:rPr>
            </w:r>
            <w:r w:rsidR="007B1020">
              <w:rPr>
                <w:noProof/>
                <w:webHidden/>
              </w:rPr>
              <w:fldChar w:fldCharType="separate"/>
            </w:r>
            <w:r w:rsidR="00F90A1A">
              <w:rPr>
                <w:noProof/>
                <w:webHidden/>
              </w:rPr>
              <w:t>6</w:t>
            </w:r>
            <w:r w:rsidR="007B1020">
              <w:rPr>
                <w:noProof/>
                <w:webHidden/>
              </w:rPr>
              <w:fldChar w:fldCharType="end"/>
            </w:r>
          </w:hyperlink>
        </w:p>
        <w:p w14:paraId="23BEBFC5" w14:textId="24C41EF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0" w:history="1">
            <w:r w:rsidR="007B1020" w:rsidRPr="00607F6E">
              <w:rPr>
                <w:rStyle w:val="a6"/>
                <w:noProof/>
                <w:lang w:eastAsia="zh-CN"/>
              </w:rPr>
              <w:t xml:space="preserve">2.1.3 </w:t>
            </w:r>
            <w:r w:rsidR="007B1020" w:rsidRPr="00607F6E">
              <w:rPr>
                <w:rStyle w:val="a6"/>
                <w:noProof/>
                <w:lang w:eastAsia="zh-CN"/>
              </w:rPr>
              <w:t>社会比较倾向的概念界定</w:t>
            </w:r>
            <w:r w:rsidR="007B1020">
              <w:rPr>
                <w:noProof/>
                <w:webHidden/>
              </w:rPr>
              <w:tab/>
            </w:r>
            <w:r w:rsidR="007B1020">
              <w:rPr>
                <w:noProof/>
                <w:webHidden/>
              </w:rPr>
              <w:fldChar w:fldCharType="begin"/>
            </w:r>
            <w:r w:rsidR="007B1020">
              <w:rPr>
                <w:noProof/>
                <w:webHidden/>
              </w:rPr>
              <w:instrText xml:space="preserve"> PAGEREF _Toc162021890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67CFB3F1" w14:textId="16BB2B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1" w:history="1">
            <w:r w:rsidR="007B1020" w:rsidRPr="00607F6E">
              <w:rPr>
                <w:rStyle w:val="a6"/>
                <w:noProof/>
                <w:lang w:eastAsia="zh-CN"/>
              </w:rPr>
              <w:t xml:space="preserve">2.1.4 </w:t>
            </w:r>
            <w:r w:rsidR="007B1020" w:rsidRPr="00607F6E">
              <w:rPr>
                <w:rStyle w:val="a6"/>
                <w:noProof/>
                <w:lang w:eastAsia="zh-CN"/>
              </w:rPr>
              <w:t>社会比较策略的概念界定</w:t>
            </w:r>
            <w:r w:rsidR="007B1020">
              <w:rPr>
                <w:noProof/>
                <w:webHidden/>
              </w:rPr>
              <w:tab/>
            </w:r>
            <w:r w:rsidR="007B1020">
              <w:rPr>
                <w:noProof/>
                <w:webHidden/>
              </w:rPr>
              <w:fldChar w:fldCharType="begin"/>
            </w:r>
            <w:r w:rsidR="007B1020">
              <w:rPr>
                <w:noProof/>
                <w:webHidden/>
              </w:rPr>
              <w:instrText xml:space="preserve"> PAGEREF _Toc162021891 \h </w:instrText>
            </w:r>
            <w:r w:rsidR="007B1020">
              <w:rPr>
                <w:noProof/>
                <w:webHidden/>
              </w:rPr>
            </w:r>
            <w:r w:rsidR="007B1020">
              <w:rPr>
                <w:noProof/>
                <w:webHidden/>
              </w:rPr>
              <w:fldChar w:fldCharType="separate"/>
            </w:r>
            <w:r w:rsidR="00F90A1A">
              <w:rPr>
                <w:noProof/>
                <w:webHidden/>
              </w:rPr>
              <w:t>7</w:t>
            </w:r>
            <w:r w:rsidR="007B1020">
              <w:rPr>
                <w:noProof/>
                <w:webHidden/>
              </w:rPr>
              <w:fldChar w:fldCharType="end"/>
            </w:r>
          </w:hyperlink>
        </w:p>
        <w:p w14:paraId="26371A6A" w14:textId="21BC4BB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2" w:history="1">
            <w:r w:rsidR="007B1020" w:rsidRPr="00607F6E">
              <w:rPr>
                <w:rStyle w:val="a6"/>
                <w:noProof/>
                <w:lang w:eastAsia="zh-CN"/>
              </w:rPr>
              <w:t xml:space="preserve">2.1.5 </w:t>
            </w:r>
            <w:r w:rsidR="007B1020" w:rsidRPr="00607F6E">
              <w:rPr>
                <w:rStyle w:val="a6"/>
                <w:noProof/>
                <w:lang w:eastAsia="zh-CN"/>
              </w:rPr>
              <w:t>相对剥夺感的概念界定</w:t>
            </w:r>
            <w:r w:rsidR="007B1020">
              <w:rPr>
                <w:noProof/>
                <w:webHidden/>
              </w:rPr>
              <w:tab/>
            </w:r>
            <w:r w:rsidR="007B1020">
              <w:rPr>
                <w:noProof/>
                <w:webHidden/>
              </w:rPr>
              <w:fldChar w:fldCharType="begin"/>
            </w:r>
            <w:r w:rsidR="007B1020">
              <w:rPr>
                <w:noProof/>
                <w:webHidden/>
              </w:rPr>
              <w:instrText xml:space="preserve"> PAGEREF _Toc162021892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2AFD23A2" w14:textId="3FFF3D0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3" w:history="1">
            <w:r w:rsidR="007B1020" w:rsidRPr="00607F6E">
              <w:rPr>
                <w:rStyle w:val="a6"/>
                <w:noProof/>
                <w:lang w:eastAsia="zh-CN"/>
              </w:rPr>
              <w:t xml:space="preserve">2.1.6 </w:t>
            </w:r>
            <w:r w:rsidR="007B1020" w:rsidRPr="00607F6E">
              <w:rPr>
                <w:rStyle w:val="a6"/>
                <w:noProof/>
                <w:lang w:eastAsia="zh-CN"/>
              </w:rPr>
              <w:t>感知到的优越感的概念界定</w:t>
            </w:r>
            <w:r w:rsidR="007B1020">
              <w:rPr>
                <w:noProof/>
                <w:webHidden/>
              </w:rPr>
              <w:tab/>
            </w:r>
            <w:r w:rsidR="007B1020">
              <w:rPr>
                <w:noProof/>
                <w:webHidden/>
              </w:rPr>
              <w:fldChar w:fldCharType="begin"/>
            </w:r>
            <w:r w:rsidR="007B1020">
              <w:rPr>
                <w:noProof/>
                <w:webHidden/>
              </w:rPr>
              <w:instrText xml:space="preserve"> PAGEREF _Toc162021893 \h </w:instrText>
            </w:r>
            <w:r w:rsidR="007B1020">
              <w:rPr>
                <w:noProof/>
                <w:webHidden/>
              </w:rPr>
            </w:r>
            <w:r w:rsidR="007B1020">
              <w:rPr>
                <w:noProof/>
                <w:webHidden/>
              </w:rPr>
              <w:fldChar w:fldCharType="separate"/>
            </w:r>
            <w:r w:rsidR="00F90A1A">
              <w:rPr>
                <w:noProof/>
                <w:webHidden/>
              </w:rPr>
              <w:t>8</w:t>
            </w:r>
            <w:r w:rsidR="007B1020">
              <w:rPr>
                <w:noProof/>
                <w:webHidden/>
              </w:rPr>
              <w:fldChar w:fldCharType="end"/>
            </w:r>
          </w:hyperlink>
        </w:p>
        <w:p w14:paraId="4C4CD07F" w14:textId="089D8D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4" w:history="1">
            <w:r w:rsidR="007B1020" w:rsidRPr="00607F6E">
              <w:rPr>
                <w:rStyle w:val="a6"/>
                <w:noProof/>
                <w:lang w:eastAsia="zh-CN"/>
              </w:rPr>
              <w:t xml:space="preserve">2.1.7 </w:t>
            </w:r>
            <w:r w:rsidR="007B1020" w:rsidRPr="00607F6E">
              <w:rPr>
                <w:rStyle w:val="a6"/>
                <w:noProof/>
                <w:lang w:eastAsia="zh-CN"/>
              </w:rPr>
              <w:t>生活满意度的概念界定</w:t>
            </w:r>
            <w:r w:rsidR="007B1020">
              <w:rPr>
                <w:noProof/>
                <w:webHidden/>
              </w:rPr>
              <w:tab/>
            </w:r>
            <w:r w:rsidR="007B1020">
              <w:rPr>
                <w:noProof/>
                <w:webHidden/>
              </w:rPr>
              <w:fldChar w:fldCharType="begin"/>
            </w:r>
            <w:r w:rsidR="007B1020">
              <w:rPr>
                <w:noProof/>
                <w:webHidden/>
              </w:rPr>
              <w:instrText xml:space="preserve"> PAGEREF _Toc162021894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39E77F63" w14:textId="177DD1F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5" w:history="1">
            <w:r w:rsidR="007B1020" w:rsidRPr="00607F6E">
              <w:rPr>
                <w:rStyle w:val="a6"/>
                <w:noProof/>
                <w:lang w:eastAsia="zh-CN"/>
              </w:rPr>
              <w:t xml:space="preserve">2.1.8 </w:t>
            </w:r>
            <w:r w:rsidR="007B1020" w:rsidRPr="00607F6E">
              <w:rPr>
                <w:rStyle w:val="a6"/>
                <w:noProof/>
                <w:lang w:eastAsia="zh-CN"/>
              </w:rPr>
              <w:t>相关研究</w:t>
            </w:r>
            <w:r w:rsidR="007B1020">
              <w:rPr>
                <w:noProof/>
                <w:webHidden/>
              </w:rPr>
              <w:tab/>
            </w:r>
            <w:r w:rsidR="007B1020">
              <w:rPr>
                <w:noProof/>
                <w:webHidden/>
              </w:rPr>
              <w:fldChar w:fldCharType="begin"/>
            </w:r>
            <w:r w:rsidR="007B1020">
              <w:rPr>
                <w:noProof/>
                <w:webHidden/>
              </w:rPr>
              <w:instrText xml:space="preserve"> PAGEREF _Toc162021895 \h </w:instrText>
            </w:r>
            <w:r w:rsidR="007B1020">
              <w:rPr>
                <w:noProof/>
                <w:webHidden/>
              </w:rPr>
            </w:r>
            <w:r w:rsidR="007B1020">
              <w:rPr>
                <w:noProof/>
                <w:webHidden/>
              </w:rPr>
              <w:fldChar w:fldCharType="separate"/>
            </w:r>
            <w:r w:rsidR="00F90A1A">
              <w:rPr>
                <w:noProof/>
                <w:webHidden/>
              </w:rPr>
              <w:t>9</w:t>
            </w:r>
            <w:r w:rsidR="007B1020">
              <w:rPr>
                <w:noProof/>
                <w:webHidden/>
              </w:rPr>
              <w:fldChar w:fldCharType="end"/>
            </w:r>
          </w:hyperlink>
        </w:p>
        <w:p w14:paraId="010EDE59" w14:textId="42B2175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96" w:history="1">
            <w:r w:rsidR="007B1020" w:rsidRPr="00607F6E">
              <w:rPr>
                <w:rStyle w:val="a6"/>
                <w:noProof/>
                <w:lang w:eastAsia="zh-CN"/>
              </w:rPr>
              <w:t>2.2</w:t>
            </w:r>
            <w:r w:rsidR="007B1020" w:rsidRPr="00607F6E">
              <w:rPr>
                <w:rStyle w:val="a6"/>
                <w:noProof/>
                <w:lang w:eastAsia="zh-CN"/>
              </w:rPr>
              <w:t>问题提出</w:t>
            </w:r>
            <w:r w:rsidR="007B1020">
              <w:rPr>
                <w:noProof/>
                <w:webHidden/>
              </w:rPr>
              <w:tab/>
            </w:r>
            <w:r w:rsidR="007B1020">
              <w:rPr>
                <w:noProof/>
                <w:webHidden/>
              </w:rPr>
              <w:fldChar w:fldCharType="begin"/>
            </w:r>
            <w:r w:rsidR="007B1020">
              <w:rPr>
                <w:noProof/>
                <w:webHidden/>
              </w:rPr>
              <w:instrText xml:space="preserve"> PAGEREF _Toc162021896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3274A698" w14:textId="54EE120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7" w:history="1">
            <w:r w:rsidR="007B1020" w:rsidRPr="00607F6E">
              <w:rPr>
                <w:rStyle w:val="a6"/>
                <w:noProof/>
                <w:lang w:eastAsia="zh-CN"/>
              </w:rPr>
              <w:t xml:space="preserve">2.2.1 </w:t>
            </w:r>
            <w:r w:rsidR="007B1020" w:rsidRPr="00607F6E">
              <w:rPr>
                <w:rStyle w:val="a6"/>
                <w:noProof/>
                <w:lang w:eastAsia="zh-CN"/>
              </w:rPr>
              <w:t>向上比较产生相对剥夺感</w:t>
            </w:r>
            <w:r w:rsidR="007B1020">
              <w:rPr>
                <w:noProof/>
                <w:webHidden/>
              </w:rPr>
              <w:tab/>
            </w:r>
            <w:r w:rsidR="007B1020">
              <w:rPr>
                <w:noProof/>
                <w:webHidden/>
              </w:rPr>
              <w:fldChar w:fldCharType="begin"/>
            </w:r>
            <w:r w:rsidR="007B1020">
              <w:rPr>
                <w:noProof/>
                <w:webHidden/>
              </w:rPr>
              <w:instrText xml:space="preserve"> PAGEREF _Toc162021897 \h </w:instrText>
            </w:r>
            <w:r w:rsidR="007B1020">
              <w:rPr>
                <w:noProof/>
                <w:webHidden/>
              </w:rPr>
            </w:r>
            <w:r w:rsidR="007B1020">
              <w:rPr>
                <w:noProof/>
                <w:webHidden/>
              </w:rPr>
              <w:fldChar w:fldCharType="separate"/>
            </w:r>
            <w:r w:rsidR="00F90A1A">
              <w:rPr>
                <w:noProof/>
                <w:webHidden/>
              </w:rPr>
              <w:t>10</w:t>
            </w:r>
            <w:r w:rsidR="007B1020">
              <w:rPr>
                <w:noProof/>
                <w:webHidden/>
              </w:rPr>
              <w:fldChar w:fldCharType="end"/>
            </w:r>
          </w:hyperlink>
        </w:p>
        <w:p w14:paraId="4027D9C8" w14:textId="72D8129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8" w:history="1">
            <w:r w:rsidR="007B1020" w:rsidRPr="00607F6E">
              <w:rPr>
                <w:rStyle w:val="a6"/>
                <w:noProof/>
                <w:lang w:eastAsia="zh-CN"/>
              </w:rPr>
              <w:t xml:space="preserve">2.2.2 </w:t>
            </w:r>
            <w:r w:rsidR="007B1020" w:rsidRPr="00607F6E">
              <w:rPr>
                <w:rStyle w:val="a6"/>
                <w:noProof/>
                <w:lang w:eastAsia="zh-CN"/>
              </w:rPr>
              <w:t>相对剥夺感降低对生活满意度的评价</w:t>
            </w:r>
            <w:r w:rsidR="007B1020">
              <w:rPr>
                <w:noProof/>
                <w:webHidden/>
              </w:rPr>
              <w:tab/>
            </w:r>
            <w:r w:rsidR="007B1020">
              <w:rPr>
                <w:noProof/>
                <w:webHidden/>
              </w:rPr>
              <w:fldChar w:fldCharType="begin"/>
            </w:r>
            <w:r w:rsidR="007B1020">
              <w:rPr>
                <w:noProof/>
                <w:webHidden/>
              </w:rPr>
              <w:instrText xml:space="preserve"> PAGEREF _Toc162021898 \h </w:instrText>
            </w:r>
            <w:r w:rsidR="007B1020">
              <w:rPr>
                <w:noProof/>
                <w:webHidden/>
              </w:rPr>
            </w:r>
            <w:r w:rsidR="007B1020">
              <w:rPr>
                <w:noProof/>
                <w:webHidden/>
              </w:rPr>
              <w:fldChar w:fldCharType="separate"/>
            </w:r>
            <w:r w:rsidR="00F90A1A">
              <w:rPr>
                <w:noProof/>
                <w:webHidden/>
              </w:rPr>
              <w:t>11</w:t>
            </w:r>
            <w:r w:rsidR="007B1020">
              <w:rPr>
                <w:noProof/>
                <w:webHidden/>
              </w:rPr>
              <w:fldChar w:fldCharType="end"/>
            </w:r>
          </w:hyperlink>
        </w:p>
        <w:p w14:paraId="53DA945A" w14:textId="43237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9" w:history="1">
            <w:r w:rsidR="007B1020" w:rsidRPr="00607F6E">
              <w:rPr>
                <w:rStyle w:val="a6"/>
                <w:noProof/>
                <w:lang w:eastAsia="zh-CN"/>
              </w:rPr>
              <w:t xml:space="preserve">2.2.3 </w:t>
            </w:r>
            <w:r w:rsidR="007B1020" w:rsidRPr="00607F6E">
              <w:rPr>
                <w:rStyle w:val="a6"/>
                <w:noProof/>
                <w:lang w:eastAsia="zh-CN"/>
              </w:rPr>
              <w:t>向下比较产生优越感</w:t>
            </w:r>
            <w:r w:rsidR="007B1020">
              <w:rPr>
                <w:noProof/>
                <w:webHidden/>
              </w:rPr>
              <w:tab/>
            </w:r>
            <w:r w:rsidR="007B1020">
              <w:rPr>
                <w:noProof/>
                <w:webHidden/>
              </w:rPr>
              <w:fldChar w:fldCharType="begin"/>
            </w:r>
            <w:r w:rsidR="007B1020">
              <w:rPr>
                <w:noProof/>
                <w:webHidden/>
              </w:rPr>
              <w:instrText xml:space="preserve"> PAGEREF _Toc162021899 \h </w:instrText>
            </w:r>
            <w:r w:rsidR="007B1020">
              <w:rPr>
                <w:noProof/>
                <w:webHidden/>
              </w:rPr>
            </w:r>
            <w:r w:rsidR="007B1020">
              <w:rPr>
                <w:noProof/>
                <w:webHidden/>
              </w:rPr>
              <w:fldChar w:fldCharType="separate"/>
            </w:r>
            <w:r w:rsidR="00F90A1A">
              <w:rPr>
                <w:noProof/>
                <w:webHidden/>
              </w:rPr>
              <w:t>12</w:t>
            </w:r>
            <w:r w:rsidR="007B1020">
              <w:rPr>
                <w:noProof/>
                <w:webHidden/>
              </w:rPr>
              <w:fldChar w:fldCharType="end"/>
            </w:r>
          </w:hyperlink>
        </w:p>
        <w:p w14:paraId="037A15D1" w14:textId="190A6E8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0" w:history="1">
            <w:r w:rsidR="007B1020" w:rsidRPr="00607F6E">
              <w:rPr>
                <w:rStyle w:val="a6"/>
                <w:noProof/>
                <w:lang w:eastAsia="zh-CN"/>
              </w:rPr>
              <w:t xml:space="preserve">2.2.4 </w:t>
            </w:r>
            <w:r w:rsidR="007B1020" w:rsidRPr="00607F6E">
              <w:rPr>
                <w:rStyle w:val="a6"/>
                <w:noProof/>
                <w:lang w:eastAsia="zh-CN"/>
              </w:rPr>
              <w:t>感知到的优越感提升对生活满意度的评价</w:t>
            </w:r>
            <w:r w:rsidR="007B1020">
              <w:rPr>
                <w:noProof/>
                <w:webHidden/>
              </w:rPr>
              <w:tab/>
            </w:r>
            <w:r w:rsidR="007B1020">
              <w:rPr>
                <w:noProof/>
                <w:webHidden/>
              </w:rPr>
              <w:fldChar w:fldCharType="begin"/>
            </w:r>
            <w:r w:rsidR="007B1020">
              <w:rPr>
                <w:noProof/>
                <w:webHidden/>
              </w:rPr>
              <w:instrText xml:space="preserve"> PAGEREF _Toc162021900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7DA3B396" w14:textId="3827A8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1" w:history="1">
            <w:r w:rsidR="007B1020" w:rsidRPr="00607F6E">
              <w:rPr>
                <w:rStyle w:val="a6"/>
                <w:noProof/>
                <w:lang w:eastAsia="zh-CN"/>
              </w:rPr>
              <w:t xml:space="preserve">2.2.5 </w:t>
            </w:r>
            <w:r w:rsidR="007B1020" w:rsidRPr="00607F6E">
              <w:rPr>
                <w:rStyle w:val="a6"/>
                <w:noProof/>
                <w:lang w:eastAsia="zh-CN"/>
              </w:rPr>
              <w:t>社会比较倾向的调节作用</w:t>
            </w:r>
            <w:r w:rsidR="007B1020">
              <w:rPr>
                <w:noProof/>
                <w:webHidden/>
              </w:rPr>
              <w:tab/>
            </w:r>
            <w:r w:rsidR="007B1020">
              <w:rPr>
                <w:noProof/>
                <w:webHidden/>
              </w:rPr>
              <w:fldChar w:fldCharType="begin"/>
            </w:r>
            <w:r w:rsidR="007B1020">
              <w:rPr>
                <w:noProof/>
                <w:webHidden/>
              </w:rPr>
              <w:instrText xml:space="preserve"> PAGEREF _Toc162021901 \h </w:instrText>
            </w:r>
            <w:r w:rsidR="007B1020">
              <w:rPr>
                <w:noProof/>
                <w:webHidden/>
              </w:rPr>
            </w:r>
            <w:r w:rsidR="007B1020">
              <w:rPr>
                <w:noProof/>
                <w:webHidden/>
              </w:rPr>
              <w:fldChar w:fldCharType="separate"/>
            </w:r>
            <w:r w:rsidR="00F90A1A">
              <w:rPr>
                <w:noProof/>
                <w:webHidden/>
              </w:rPr>
              <w:t>13</w:t>
            </w:r>
            <w:r w:rsidR="007B1020">
              <w:rPr>
                <w:noProof/>
                <w:webHidden/>
              </w:rPr>
              <w:fldChar w:fldCharType="end"/>
            </w:r>
          </w:hyperlink>
        </w:p>
        <w:p w14:paraId="0C2D7855" w14:textId="56B58F5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2" w:history="1">
            <w:r w:rsidR="007B1020" w:rsidRPr="00607F6E">
              <w:rPr>
                <w:rStyle w:val="a6"/>
                <w:noProof/>
                <w:lang w:eastAsia="zh-CN"/>
              </w:rPr>
              <w:t xml:space="preserve">2.2.6 </w:t>
            </w:r>
            <w:r w:rsidR="007B1020" w:rsidRPr="00607F6E">
              <w:rPr>
                <w:rStyle w:val="a6"/>
                <w:noProof/>
                <w:lang w:eastAsia="zh-CN"/>
              </w:rPr>
              <w:t>社会比较策略概念的引入</w:t>
            </w:r>
            <w:r w:rsidR="007B1020">
              <w:rPr>
                <w:noProof/>
                <w:webHidden/>
              </w:rPr>
              <w:tab/>
            </w:r>
            <w:r w:rsidR="007B1020">
              <w:rPr>
                <w:noProof/>
                <w:webHidden/>
              </w:rPr>
              <w:fldChar w:fldCharType="begin"/>
            </w:r>
            <w:r w:rsidR="007B1020">
              <w:rPr>
                <w:noProof/>
                <w:webHidden/>
              </w:rPr>
              <w:instrText xml:space="preserve"> PAGEREF _Toc162021902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476E0BA7" w14:textId="198E99A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3" w:history="1">
            <w:r w:rsidR="007B1020" w:rsidRPr="00607F6E">
              <w:rPr>
                <w:rStyle w:val="a6"/>
                <w:noProof/>
                <w:lang w:val="en" w:eastAsia="zh-CN"/>
              </w:rPr>
              <w:t>2.3</w:t>
            </w:r>
            <w:r w:rsidR="007B1020" w:rsidRPr="00607F6E">
              <w:rPr>
                <w:rStyle w:val="a6"/>
                <w:noProof/>
                <w:lang w:val="en" w:eastAsia="zh-CN"/>
              </w:rPr>
              <w:t>研究框架</w:t>
            </w:r>
            <w:r w:rsidR="007B1020">
              <w:rPr>
                <w:noProof/>
                <w:webHidden/>
              </w:rPr>
              <w:tab/>
            </w:r>
            <w:r w:rsidR="007B1020">
              <w:rPr>
                <w:noProof/>
                <w:webHidden/>
              </w:rPr>
              <w:fldChar w:fldCharType="begin"/>
            </w:r>
            <w:r w:rsidR="007B1020">
              <w:rPr>
                <w:noProof/>
                <w:webHidden/>
              </w:rPr>
              <w:instrText xml:space="preserve"> PAGEREF _Toc162021903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63C1D70A" w14:textId="10B2AB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4" w:history="1">
            <w:r w:rsidR="007B1020" w:rsidRPr="00607F6E">
              <w:rPr>
                <w:rStyle w:val="a6"/>
                <w:noProof/>
                <w:lang w:val="en" w:eastAsia="zh-CN"/>
              </w:rPr>
              <w:t xml:space="preserve">2.3.1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904 \h </w:instrText>
            </w:r>
            <w:r w:rsidR="007B1020">
              <w:rPr>
                <w:noProof/>
                <w:webHidden/>
              </w:rPr>
            </w:r>
            <w:r w:rsidR="007B1020">
              <w:rPr>
                <w:noProof/>
                <w:webHidden/>
              </w:rPr>
              <w:fldChar w:fldCharType="separate"/>
            </w:r>
            <w:r w:rsidR="00F90A1A">
              <w:rPr>
                <w:noProof/>
                <w:webHidden/>
              </w:rPr>
              <w:t>14</w:t>
            </w:r>
            <w:r w:rsidR="007B1020">
              <w:rPr>
                <w:noProof/>
                <w:webHidden/>
              </w:rPr>
              <w:fldChar w:fldCharType="end"/>
            </w:r>
          </w:hyperlink>
        </w:p>
        <w:p w14:paraId="1E637E84" w14:textId="503EA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5" w:history="1">
            <w:r w:rsidR="007B1020" w:rsidRPr="00607F6E">
              <w:rPr>
                <w:rStyle w:val="a6"/>
                <w:noProof/>
                <w:lang w:val="en" w:eastAsia="zh-CN"/>
              </w:rPr>
              <w:t xml:space="preserve">2.3.2 </w:t>
            </w:r>
            <w:r w:rsidR="007B1020" w:rsidRPr="00607F6E">
              <w:rPr>
                <w:rStyle w:val="a6"/>
                <w:noProof/>
                <w:lang w:val="en" w:eastAsia="zh-CN"/>
              </w:rPr>
              <w:t>研究假设</w:t>
            </w:r>
            <w:r w:rsidR="007B1020">
              <w:rPr>
                <w:noProof/>
                <w:webHidden/>
              </w:rPr>
              <w:tab/>
            </w:r>
            <w:r w:rsidR="007B1020">
              <w:rPr>
                <w:noProof/>
                <w:webHidden/>
              </w:rPr>
              <w:fldChar w:fldCharType="begin"/>
            </w:r>
            <w:r w:rsidR="007B1020">
              <w:rPr>
                <w:noProof/>
                <w:webHidden/>
              </w:rPr>
              <w:instrText xml:space="preserve"> PAGEREF _Toc162021905 \h </w:instrText>
            </w:r>
            <w:r w:rsidR="007B1020">
              <w:rPr>
                <w:noProof/>
                <w:webHidden/>
              </w:rPr>
            </w:r>
            <w:r w:rsidR="007B1020">
              <w:rPr>
                <w:noProof/>
                <w:webHidden/>
              </w:rPr>
              <w:fldChar w:fldCharType="separate"/>
            </w:r>
            <w:r w:rsidR="00F90A1A">
              <w:rPr>
                <w:noProof/>
                <w:webHidden/>
              </w:rPr>
              <w:t>15</w:t>
            </w:r>
            <w:r w:rsidR="007B1020">
              <w:rPr>
                <w:noProof/>
                <w:webHidden/>
              </w:rPr>
              <w:fldChar w:fldCharType="end"/>
            </w:r>
          </w:hyperlink>
        </w:p>
        <w:p w14:paraId="69F9464C" w14:textId="5C5A8BF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6" w:history="1">
            <w:r w:rsidR="007B1020" w:rsidRPr="00607F6E">
              <w:rPr>
                <w:rStyle w:val="a6"/>
                <w:noProof/>
                <w:lang w:val="en" w:eastAsia="zh-CN"/>
              </w:rPr>
              <w:t xml:space="preserve">2.3.3 </w:t>
            </w:r>
            <w:r w:rsidR="007B1020" w:rsidRPr="00607F6E">
              <w:rPr>
                <w:rStyle w:val="a6"/>
                <w:noProof/>
                <w:lang w:val="en" w:eastAsia="zh-CN"/>
              </w:rPr>
              <w:t>总体研究设计</w:t>
            </w:r>
            <w:r w:rsidR="007B1020">
              <w:rPr>
                <w:noProof/>
                <w:webHidden/>
              </w:rPr>
              <w:tab/>
            </w:r>
            <w:r w:rsidR="007B1020">
              <w:rPr>
                <w:noProof/>
                <w:webHidden/>
              </w:rPr>
              <w:fldChar w:fldCharType="begin"/>
            </w:r>
            <w:r w:rsidR="007B1020">
              <w:rPr>
                <w:noProof/>
                <w:webHidden/>
              </w:rPr>
              <w:instrText xml:space="preserve"> PAGEREF _Toc162021906 \h </w:instrText>
            </w:r>
            <w:r w:rsidR="007B1020">
              <w:rPr>
                <w:noProof/>
                <w:webHidden/>
              </w:rPr>
            </w:r>
            <w:r w:rsidR="007B1020">
              <w:rPr>
                <w:noProof/>
                <w:webHidden/>
              </w:rPr>
              <w:fldChar w:fldCharType="separate"/>
            </w:r>
            <w:r w:rsidR="00F90A1A">
              <w:rPr>
                <w:noProof/>
                <w:webHidden/>
              </w:rPr>
              <w:t>17</w:t>
            </w:r>
            <w:r w:rsidR="007B1020">
              <w:rPr>
                <w:noProof/>
                <w:webHidden/>
              </w:rPr>
              <w:fldChar w:fldCharType="end"/>
            </w:r>
          </w:hyperlink>
        </w:p>
        <w:p w14:paraId="1B0AC23B" w14:textId="0FE4BAC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7" w:history="1">
            <w:r w:rsidR="007B1020" w:rsidRPr="00607F6E">
              <w:rPr>
                <w:rStyle w:val="a6"/>
                <w:noProof/>
              </w:rPr>
              <w:t xml:space="preserve">2.3.4 </w:t>
            </w:r>
            <w:r w:rsidR="007B1020" w:rsidRPr="00607F6E">
              <w:rPr>
                <w:rStyle w:val="a6"/>
                <w:noProof/>
              </w:rPr>
              <w:t>技术路线</w:t>
            </w:r>
            <w:r w:rsidR="007B1020">
              <w:rPr>
                <w:noProof/>
                <w:webHidden/>
              </w:rPr>
              <w:tab/>
            </w:r>
            <w:r w:rsidR="007B1020">
              <w:rPr>
                <w:noProof/>
                <w:webHidden/>
              </w:rPr>
              <w:fldChar w:fldCharType="begin"/>
            </w:r>
            <w:r w:rsidR="007B1020">
              <w:rPr>
                <w:noProof/>
                <w:webHidden/>
              </w:rPr>
              <w:instrText xml:space="preserve"> PAGEREF _Toc162021907 \h </w:instrText>
            </w:r>
            <w:r w:rsidR="007B1020">
              <w:rPr>
                <w:noProof/>
                <w:webHidden/>
              </w:rPr>
            </w:r>
            <w:r w:rsidR="007B1020">
              <w:rPr>
                <w:noProof/>
                <w:webHidden/>
              </w:rPr>
              <w:fldChar w:fldCharType="separate"/>
            </w:r>
            <w:r w:rsidR="00F90A1A">
              <w:rPr>
                <w:noProof/>
                <w:webHidden/>
              </w:rPr>
              <w:t>19</w:t>
            </w:r>
            <w:r w:rsidR="007B1020">
              <w:rPr>
                <w:noProof/>
                <w:webHidden/>
              </w:rPr>
              <w:fldChar w:fldCharType="end"/>
            </w:r>
          </w:hyperlink>
        </w:p>
        <w:p w14:paraId="06CA0523" w14:textId="442BE66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08" w:history="1">
            <w:r w:rsidR="007B1020" w:rsidRPr="00607F6E">
              <w:rPr>
                <w:rStyle w:val="a6"/>
                <w:noProof/>
                <w:lang w:eastAsia="zh-CN"/>
              </w:rPr>
              <w:t>第三章</w:t>
            </w:r>
            <w:r w:rsidR="007B1020" w:rsidRPr="00607F6E">
              <w:rPr>
                <w:rStyle w:val="a6"/>
                <w:noProof/>
                <w:lang w:eastAsia="zh-CN"/>
              </w:rPr>
              <w:t xml:space="preserve"> </w:t>
            </w:r>
            <w:r w:rsidR="007B1020" w:rsidRPr="00607F6E">
              <w:rPr>
                <w:rStyle w:val="a6"/>
                <w:noProof/>
                <w:lang w:eastAsia="zh-CN"/>
              </w:rPr>
              <w:t>研究一：问卷的修订及信效度检验</w:t>
            </w:r>
            <w:r w:rsidR="007B1020">
              <w:rPr>
                <w:noProof/>
                <w:webHidden/>
              </w:rPr>
              <w:tab/>
            </w:r>
            <w:r w:rsidR="007B1020">
              <w:rPr>
                <w:noProof/>
                <w:webHidden/>
              </w:rPr>
              <w:fldChar w:fldCharType="begin"/>
            </w:r>
            <w:r w:rsidR="007B1020">
              <w:rPr>
                <w:noProof/>
                <w:webHidden/>
              </w:rPr>
              <w:instrText xml:space="preserve"> PAGEREF _Toc162021908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0F33CFEF" w14:textId="11E590C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9" w:history="1">
            <w:r w:rsidR="007B1020" w:rsidRPr="00607F6E">
              <w:rPr>
                <w:rStyle w:val="a6"/>
                <w:noProof/>
                <w:lang w:eastAsia="zh-CN"/>
              </w:rPr>
              <w:t xml:space="preserve">3.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09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1BCAA7D" w14:textId="6D03E7C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0" w:history="1">
            <w:r w:rsidR="007B1020" w:rsidRPr="00607F6E">
              <w:rPr>
                <w:rStyle w:val="a6"/>
                <w:noProof/>
                <w:lang w:eastAsia="zh-CN"/>
              </w:rPr>
              <w:t xml:space="preserve">3.2 </w:t>
            </w:r>
            <w:r w:rsidR="007B1020" w:rsidRPr="00607F6E">
              <w:rPr>
                <w:rStyle w:val="a6"/>
                <w:noProof/>
                <w:lang w:eastAsia="zh-CN"/>
              </w:rPr>
              <w:t>研究方法</w:t>
            </w:r>
            <w:r w:rsidR="007B1020">
              <w:rPr>
                <w:noProof/>
                <w:webHidden/>
              </w:rPr>
              <w:tab/>
            </w:r>
            <w:r w:rsidR="007B1020">
              <w:rPr>
                <w:noProof/>
                <w:webHidden/>
              </w:rPr>
              <w:fldChar w:fldCharType="begin"/>
            </w:r>
            <w:r w:rsidR="007B1020">
              <w:rPr>
                <w:noProof/>
                <w:webHidden/>
              </w:rPr>
              <w:instrText xml:space="preserve"> PAGEREF _Toc162021910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4DE54CC2" w14:textId="02A40AD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1" w:history="1">
            <w:r w:rsidR="007B1020" w:rsidRPr="00607F6E">
              <w:rPr>
                <w:rStyle w:val="a6"/>
                <w:noProof/>
                <w:lang w:eastAsia="zh-CN"/>
              </w:rPr>
              <w:t xml:space="preserve">3.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11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70BE9606" w14:textId="78CCDE3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2" w:history="1">
            <w:r w:rsidR="007B1020" w:rsidRPr="00607F6E">
              <w:rPr>
                <w:rStyle w:val="a6"/>
                <w:noProof/>
                <w:lang w:eastAsia="zh-CN"/>
              </w:rPr>
              <w:t xml:space="preserve">3.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12 \h </w:instrText>
            </w:r>
            <w:r w:rsidR="007B1020">
              <w:rPr>
                <w:noProof/>
                <w:webHidden/>
              </w:rPr>
            </w:r>
            <w:r w:rsidR="007B1020">
              <w:rPr>
                <w:noProof/>
                <w:webHidden/>
              </w:rPr>
              <w:fldChar w:fldCharType="separate"/>
            </w:r>
            <w:r w:rsidR="00F90A1A">
              <w:rPr>
                <w:noProof/>
                <w:webHidden/>
              </w:rPr>
              <w:t>21</w:t>
            </w:r>
            <w:r w:rsidR="007B1020">
              <w:rPr>
                <w:noProof/>
                <w:webHidden/>
              </w:rPr>
              <w:fldChar w:fldCharType="end"/>
            </w:r>
          </w:hyperlink>
        </w:p>
        <w:p w14:paraId="5A8E656E" w14:textId="499925B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3" w:history="1">
            <w:r w:rsidR="007B1020" w:rsidRPr="00607F6E">
              <w:rPr>
                <w:rStyle w:val="a6"/>
                <w:noProof/>
                <w:lang w:eastAsia="zh-CN"/>
              </w:rPr>
              <w:t xml:space="preserve">3.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13 \h </w:instrText>
            </w:r>
            <w:r w:rsidR="007B1020">
              <w:rPr>
                <w:noProof/>
                <w:webHidden/>
              </w:rPr>
            </w:r>
            <w:r w:rsidR="007B1020">
              <w:rPr>
                <w:noProof/>
                <w:webHidden/>
              </w:rPr>
              <w:fldChar w:fldCharType="separate"/>
            </w:r>
            <w:r w:rsidR="00F90A1A">
              <w:rPr>
                <w:noProof/>
                <w:webHidden/>
              </w:rPr>
              <w:t>22</w:t>
            </w:r>
            <w:r w:rsidR="007B1020">
              <w:rPr>
                <w:noProof/>
                <w:webHidden/>
              </w:rPr>
              <w:fldChar w:fldCharType="end"/>
            </w:r>
          </w:hyperlink>
        </w:p>
        <w:p w14:paraId="23D6138A" w14:textId="00479B1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4" w:history="1">
            <w:r w:rsidR="007B1020" w:rsidRPr="00607F6E">
              <w:rPr>
                <w:rStyle w:val="a6"/>
                <w:noProof/>
              </w:rPr>
              <w:t>3.</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14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66B86228" w14:textId="30894C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5" w:history="1">
            <w:r w:rsidR="007B1020" w:rsidRPr="00607F6E">
              <w:rPr>
                <w:rStyle w:val="a6"/>
                <w:noProof/>
                <w:lang w:eastAsia="zh-CN"/>
              </w:rPr>
              <w:t xml:space="preserve">3.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15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4A9A8E3E" w14:textId="2F686B1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6" w:history="1">
            <w:r w:rsidR="007B1020" w:rsidRPr="00607F6E">
              <w:rPr>
                <w:rStyle w:val="a6"/>
                <w:noProof/>
                <w:lang w:eastAsia="zh-CN"/>
              </w:rPr>
              <w:t xml:space="preserve">3.3.1 </w:t>
            </w:r>
            <w:r w:rsidR="007B1020" w:rsidRPr="00607F6E">
              <w:rPr>
                <w:rStyle w:val="a6"/>
                <w:noProof/>
                <w:lang w:eastAsia="zh-CN"/>
              </w:rPr>
              <w:t>问卷信效度（初测）</w:t>
            </w:r>
            <w:r w:rsidR="007B1020">
              <w:rPr>
                <w:noProof/>
                <w:webHidden/>
              </w:rPr>
              <w:tab/>
            </w:r>
            <w:r w:rsidR="007B1020">
              <w:rPr>
                <w:noProof/>
                <w:webHidden/>
              </w:rPr>
              <w:fldChar w:fldCharType="begin"/>
            </w:r>
            <w:r w:rsidR="007B1020">
              <w:rPr>
                <w:noProof/>
                <w:webHidden/>
              </w:rPr>
              <w:instrText xml:space="preserve"> PAGEREF _Toc162021916 \h </w:instrText>
            </w:r>
            <w:r w:rsidR="007B1020">
              <w:rPr>
                <w:noProof/>
                <w:webHidden/>
              </w:rPr>
            </w:r>
            <w:r w:rsidR="007B1020">
              <w:rPr>
                <w:noProof/>
                <w:webHidden/>
              </w:rPr>
              <w:fldChar w:fldCharType="separate"/>
            </w:r>
            <w:r w:rsidR="00F90A1A">
              <w:rPr>
                <w:noProof/>
                <w:webHidden/>
              </w:rPr>
              <w:t>23</w:t>
            </w:r>
            <w:r w:rsidR="007B1020">
              <w:rPr>
                <w:noProof/>
                <w:webHidden/>
              </w:rPr>
              <w:fldChar w:fldCharType="end"/>
            </w:r>
          </w:hyperlink>
        </w:p>
        <w:p w14:paraId="264FC814" w14:textId="0EDEA69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7" w:history="1">
            <w:r w:rsidR="007B1020" w:rsidRPr="00607F6E">
              <w:rPr>
                <w:rStyle w:val="a6"/>
                <w:noProof/>
                <w:lang w:eastAsia="zh-CN"/>
              </w:rPr>
              <w:t xml:space="preserve">3.3.2 </w:t>
            </w:r>
            <w:r w:rsidR="007B1020" w:rsidRPr="00607F6E">
              <w:rPr>
                <w:rStyle w:val="a6"/>
                <w:noProof/>
                <w:lang w:eastAsia="zh-CN"/>
              </w:rPr>
              <w:t>问卷信效度（复测）</w:t>
            </w:r>
            <w:r w:rsidR="007B1020">
              <w:rPr>
                <w:noProof/>
                <w:webHidden/>
              </w:rPr>
              <w:tab/>
            </w:r>
            <w:r w:rsidR="007B1020">
              <w:rPr>
                <w:noProof/>
                <w:webHidden/>
              </w:rPr>
              <w:fldChar w:fldCharType="begin"/>
            </w:r>
            <w:r w:rsidR="007B1020">
              <w:rPr>
                <w:noProof/>
                <w:webHidden/>
              </w:rPr>
              <w:instrText xml:space="preserve"> PAGEREF _Toc162021917 \h </w:instrText>
            </w:r>
            <w:r w:rsidR="007B1020">
              <w:rPr>
                <w:noProof/>
                <w:webHidden/>
              </w:rPr>
            </w:r>
            <w:r w:rsidR="007B1020">
              <w:rPr>
                <w:noProof/>
                <w:webHidden/>
              </w:rPr>
              <w:fldChar w:fldCharType="separate"/>
            </w:r>
            <w:r w:rsidR="00F90A1A">
              <w:rPr>
                <w:noProof/>
                <w:webHidden/>
              </w:rPr>
              <w:t>27</w:t>
            </w:r>
            <w:r w:rsidR="007B1020">
              <w:rPr>
                <w:noProof/>
                <w:webHidden/>
              </w:rPr>
              <w:fldChar w:fldCharType="end"/>
            </w:r>
          </w:hyperlink>
        </w:p>
        <w:p w14:paraId="5DBB5BCA" w14:textId="185BBB6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8" w:history="1">
            <w:r w:rsidR="007B1020" w:rsidRPr="00607F6E">
              <w:rPr>
                <w:rStyle w:val="a6"/>
                <w:noProof/>
              </w:rPr>
              <w:t>3.</w:t>
            </w:r>
            <w:r w:rsidR="007B1020" w:rsidRPr="00607F6E">
              <w:rPr>
                <w:rStyle w:val="a6"/>
                <w:noProof/>
                <w:lang w:eastAsia="zh-CN"/>
              </w:rPr>
              <w:t>4</w:t>
            </w:r>
            <w:r w:rsidR="007B1020" w:rsidRPr="00607F6E">
              <w:rPr>
                <w:rStyle w:val="a6"/>
                <w:noProof/>
              </w:rPr>
              <w:t xml:space="preserve"> </w:t>
            </w:r>
            <w:r w:rsidR="007B1020" w:rsidRPr="00607F6E">
              <w:rPr>
                <w:rStyle w:val="a6"/>
                <w:noProof/>
              </w:rPr>
              <w:t>讨论</w:t>
            </w:r>
            <w:r w:rsidR="007B1020">
              <w:rPr>
                <w:noProof/>
                <w:webHidden/>
              </w:rPr>
              <w:tab/>
            </w:r>
            <w:r w:rsidR="007B1020">
              <w:rPr>
                <w:noProof/>
                <w:webHidden/>
              </w:rPr>
              <w:fldChar w:fldCharType="begin"/>
            </w:r>
            <w:r w:rsidR="007B1020">
              <w:rPr>
                <w:noProof/>
                <w:webHidden/>
              </w:rPr>
              <w:instrText xml:space="preserve"> PAGEREF _Toc162021918 \h </w:instrText>
            </w:r>
            <w:r w:rsidR="007B1020">
              <w:rPr>
                <w:noProof/>
                <w:webHidden/>
              </w:rPr>
            </w:r>
            <w:r w:rsidR="007B1020">
              <w:rPr>
                <w:noProof/>
                <w:webHidden/>
              </w:rPr>
              <w:fldChar w:fldCharType="separate"/>
            </w:r>
            <w:r w:rsidR="00F90A1A">
              <w:rPr>
                <w:noProof/>
                <w:webHidden/>
              </w:rPr>
              <w:t>29</w:t>
            </w:r>
            <w:r w:rsidR="007B1020">
              <w:rPr>
                <w:noProof/>
                <w:webHidden/>
              </w:rPr>
              <w:fldChar w:fldCharType="end"/>
            </w:r>
          </w:hyperlink>
        </w:p>
        <w:p w14:paraId="77BD3AE2" w14:textId="5E37AF9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19" w:history="1">
            <w:r w:rsidR="007B1020" w:rsidRPr="00607F6E">
              <w:rPr>
                <w:rStyle w:val="a6"/>
                <w:noProof/>
                <w:lang w:eastAsia="zh-CN"/>
              </w:rPr>
              <w:t>第四章</w:t>
            </w:r>
            <w:r w:rsidR="007B1020" w:rsidRPr="00607F6E">
              <w:rPr>
                <w:rStyle w:val="a6"/>
                <w:noProof/>
                <w:lang w:eastAsia="zh-CN"/>
              </w:rPr>
              <w:t xml:space="preserve"> </w:t>
            </w:r>
            <w:r w:rsidR="007B1020" w:rsidRPr="00607F6E">
              <w:rPr>
                <w:rStyle w:val="a6"/>
                <w:noProof/>
                <w:lang w:eastAsia="zh-CN"/>
              </w:rPr>
              <w:t>研究二：社会比较倾向与生活满意度的元分析</w:t>
            </w:r>
            <w:r w:rsidR="007B1020">
              <w:rPr>
                <w:noProof/>
                <w:webHidden/>
              </w:rPr>
              <w:tab/>
            </w:r>
            <w:r w:rsidR="007B1020">
              <w:rPr>
                <w:noProof/>
                <w:webHidden/>
              </w:rPr>
              <w:fldChar w:fldCharType="begin"/>
            </w:r>
            <w:r w:rsidR="007B1020">
              <w:rPr>
                <w:noProof/>
                <w:webHidden/>
              </w:rPr>
              <w:instrText xml:space="preserve"> PAGEREF _Toc162021919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3188DC86" w14:textId="4966F37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0" w:history="1">
            <w:r w:rsidR="007B1020" w:rsidRPr="00607F6E">
              <w:rPr>
                <w:rStyle w:val="a6"/>
                <w:noProof/>
                <w:lang w:eastAsia="zh-CN"/>
              </w:rPr>
              <w:t xml:space="preserve">4.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20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A80D439" w14:textId="7362429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1" w:history="1">
            <w:r w:rsidR="007B1020" w:rsidRPr="00607F6E">
              <w:rPr>
                <w:rStyle w:val="a6"/>
                <w:noProof/>
                <w:lang w:eastAsia="zh-CN"/>
              </w:rPr>
              <w:t xml:space="preserve">4.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21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6B5A7CD9" w14:textId="294F29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2" w:history="1">
            <w:r w:rsidR="007B1020" w:rsidRPr="00607F6E">
              <w:rPr>
                <w:rStyle w:val="a6"/>
                <w:noProof/>
                <w:lang w:eastAsia="zh-CN"/>
              </w:rPr>
              <w:t xml:space="preserve">4.2.1 </w:t>
            </w:r>
            <w:r w:rsidR="007B1020" w:rsidRPr="00607F6E">
              <w:rPr>
                <w:rStyle w:val="a6"/>
                <w:noProof/>
                <w:lang w:eastAsia="zh-CN"/>
              </w:rPr>
              <w:t>文献搜索</w:t>
            </w:r>
            <w:r w:rsidR="007B1020">
              <w:rPr>
                <w:noProof/>
                <w:webHidden/>
              </w:rPr>
              <w:tab/>
            </w:r>
            <w:r w:rsidR="007B1020">
              <w:rPr>
                <w:noProof/>
                <w:webHidden/>
              </w:rPr>
              <w:fldChar w:fldCharType="begin"/>
            </w:r>
            <w:r w:rsidR="007B1020">
              <w:rPr>
                <w:noProof/>
                <w:webHidden/>
              </w:rPr>
              <w:instrText xml:space="preserve"> PAGEREF _Toc162021922 \h </w:instrText>
            </w:r>
            <w:r w:rsidR="007B1020">
              <w:rPr>
                <w:noProof/>
                <w:webHidden/>
              </w:rPr>
            </w:r>
            <w:r w:rsidR="007B1020">
              <w:rPr>
                <w:noProof/>
                <w:webHidden/>
              </w:rPr>
              <w:fldChar w:fldCharType="separate"/>
            </w:r>
            <w:r w:rsidR="00F90A1A">
              <w:rPr>
                <w:noProof/>
                <w:webHidden/>
              </w:rPr>
              <w:t>30</w:t>
            </w:r>
            <w:r w:rsidR="007B1020">
              <w:rPr>
                <w:noProof/>
                <w:webHidden/>
              </w:rPr>
              <w:fldChar w:fldCharType="end"/>
            </w:r>
          </w:hyperlink>
        </w:p>
        <w:p w14:paraId="0974917D" w14:textId="246906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3" w:history="1">
            <w:r w:rsidR="007B1020" w:rsidRPr="00607F6E">
              <w:rPr>
                <w:rStyle w:val="a6"/>
                <w:noProof/>
                <w:lang w:eastAsia="zh-CN"/>
              </w:rPr>
              <w:t xml:space="preserve">4.2.1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23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57FE173D" w14:textId="245492D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4" w:history="1">
            <w:r w:rsidR="007B1020" w:rsidRPr="00607F6E">
              <w:rPr>
                <w:rStyle w:val="a6"/>
                <w:noProof/>
                <w:lang w:eastAsia="zh-CN"/>
              </w:rPr>
              <w:t xml:space="preserve">4.2.2 </w:t>
            </w:r>
            <w:r w:rsidR="007B1020" w:rsidRPr="00607F6E">
              <w:rPr>
                <w:rStyle w:val="a6"/>
                <w:noProof/>
                <w:lang w:eastAsia="zh-CN"/>
              </w:rPr>
              <w:t>数据分析</w:t>
            </w:r>
            <w:r w:rsidR="007B1020">
              <w:rPr>
                <w:noProof/>
                <w:webHidden/>
              </w:rPr>
              <w:tab/>
            </w:r>
            <w:r w:rsidR="007B1020">
              <w:rPr>
                <w:noProof/>
                <w:webHidden/>
              </w:rPr>
              <w:fldChar w:fldCharType="begin"/>
            </w:r>
            <w:r w:rsidR="007B1020">
              <w:rPr>
                <w:noProof/>
                <w:webHidden/>
              </w:rPr>
              <w:instrText xml:space="preserve"> PAGEREF _Toc162021924 \h </w:instrText>
            </w:r>
            <w:r w:rsidR="007B1020">
              <w:rPr>
                <w:noProof/>
                <w:webHidden/>
              </w:rPr>
            </w:r>
            <w:r w:rsidR="007B1020">
              <w:rPr>
                <w:noProof/>
                <w:webHidden/>
              </w:rPr>
              <w:fldChar w:fldCharType="separate"/>
            </w:r>
            <w:r w:rsidR="00F90A1A">
              <w:rPr>
                <w:noProof/>
                <w:webHidden/>
              </w:rPr>
              <w:t>31</w:t>
            </w:r>
            <w:r w:rsidR="007B1020">
              <w:rPr>
                <w:noProof/>
                <w:webHidden/>
              </w:rPr>
              <w:fldChar w:fldCharType="end"/>
            </w:r>
          </w:hyperlink>
        </w:p>
        <w:p w14:paraId="49CE6D28" w14:textId="1FCE263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5" w:history="1">
            <w:r w:rsidR="007B1020" w:rsidRPr="00607F6E">
              <w:rPr>
                <w:rStyle w:val="a6"/>
                <w:noProof/>
                <w:lang w:eastAsia="zh-CN"/>
              </w:rPr>
              <w:t xml:space="preserve">4.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25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0F3E63E3" w14:textId="1D2001C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6" w:history="1">
            <w:r w:rsidR="007B1020" w:rsidRPr="00607F6E">
              <w:rPr>
                <w:rStyle w:val="a6"/>
                <w:noProof/>
                <w:lang w:eastAsia="zh-CN"/>
              </w:rPr>
              <w:t xml:space="preserve">4.3.1 </w:t>
            </w:r>
            <w:r w:rsidR="007B1020" w:rsidRPr="00607F6E">
              <w:rPr>
                <w:rStyle w:val="a6"/>
                <w:noProof/>
                <w:lang w:eastAsia="zh-CN"/>
              </w:rPr>
              <w:t>总体效应</w:t>
            </w:r>
            <w:r w:rsidR="007B1020">
              <w:rPr>
                <w:noProof/>
                <w:webHidden/>
              </w:rPr>
              <w:tab/>
            </w:r>
            <w:r w:rsidR="007B1020">
              <w:rPr>
                <w:noProof/>
                <w:webHidden/>
              </w:rPr>
              <w:fldChar w:fldCharType="begin"/>
            </w:r>
            <w:r w:rsidR="007B1020">
              <w:rPr>
                <w:noProof/>
                <w:webHidden/>
              </w:rPr>
              <w:instrText xml:space="preserve"> PAGEREF _Toc162021926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678AB276" w14:textId="2CA2425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7" w:history="1">
            <w:r w:rsidR="007B1020" w:rsidRPr="00607F6E">
              <w:rPr>
                <w:rStyle w:val="a6"/>
                <w:noProof/>
                <w:lang w:eastAsia="zh-CN"/>
              </w:rPr>
              <w:t xml:space="preserve">4.3.2 </w:t>
            </w:r>
            <w:r w:rsidR="007B1020" w:rsidRPr="00607F6E">
              <w:rPr>
                <w:rStyle w:val="a6"/>
                <w:noProof/>
                <w:lang w:eastAsia="zh-CN"/>
              </w:rPr>
              <w:t>敏感度分析</w:t>
            </w:r>
            <w:r w:rsidR="007B1020">
              <w:rPr>
                <w:noProof/>
                <w:webHidden/>
              </w:rPr>
              <w:tab/>
            </w:r>
            <w:r w:rsidR="007B1020">
              <w:rPr>
                <w:noProof/>
                <w:webHidden/>
              </w:rPr>
              <w:fldChar w:fldCharType="begin"/>
            </w:r>
            <w:r w:rsidR="007B1020">
              <w:rPr>
                <w:noProof/>
                <w:webHidden/>
              </w:rPr>
              <w:instrText xml:space="preserve"> PAGEREF _Toc162021927 \h </w:instrText>
            </w:r>
            <w:r w:rsidR="007B1020">
              <w:rPr>
                <w:noProof/>
                <w:webHidden/>
              </w:rPr>
            </w:r>
            <w:r w:rsidR="007B1020">
              <w:rPr>
                <w:noProof/>
                <w:webHidden/>
              </w:rPr>
              <w:fldChar w:fldCharType="separate"/>
            </w:r>
            <w:r w:rsidR="00F90A1A">
              <w:rPr>
                <w:noProof/>
                <w:webHidden/>
              </w:rPr>
              <w:t>32</w:t>
            </w:r>
            <w:r w:rsidR="007B1020">
              <w:rPr>
                <w:noProof/>
                <w:webHidden/>
              </w:rPr>
              <w:fldChar w:fldCharType="end"/>
            </w:r>
          </w:hyperlink>
        </w:p>
        <w:p w14:paraId="4EED3F25" w14:textId="48B434C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8" w:history="1">
            <w:r w:rsidR="007B1020" w:rsidRPr="00607F6E">
              <w:rPr>
                <w:rStyle w:val="a6"/>
                <w:noProof/>
                <w:lang w:eastAsia="zh-CN"/>
              </w:rPr>
              <w:t xml:space="preserve">4.3.3 </w:t>
            </w:r>
            <w:r w:rsidR="007B1020" w:rsidRPr="00607F6E">
              <w:rPr>
                <w:rStyle w:val="a6"/>
                <w:noProof/>
                <w:lang w:eastAsia="zh-CN"/>
              </w:rPr>
              <w:t>发表偏倚</w:t>
            </w:r>
            <w:r w:rsidR="007B1020">
              <w:rPr>
                <w:noProof/>
                <w:webHidden/>
              </w:rPr>
              <w:tab/>
            </w:r>
            <w:r w:rsidR="007B1020">
              <w:rPr>
                <w:noProof/>
                <w:webHidden/>
              </w:rPr>
              <w:fldChar w:fldCharType="begin"/>
            </w:r>
            <w:r w:rsidR="007B1020">
              <w:rPr>
                <w:noProof/>
                <w:webHidden/>
              </w:rPr>
              <w:instrText xml:space="preserve"> PAGEREF _Toc162021928 \h </w:instrText>
            </w:r>
            <w:r w:rsidR="007B1020">
              <w:rPr>
                <w:noProof/>
                <w:webHidden/>
              </w:rPr>
            </w:r>
            <w:r w:rsidR="007B1020">
              <w:rPr>
                <w:noProof/>
                <w:webHidden/>
              </w:rPr>
              <w:fldChar w:fldCharType="separate"/>
            </w:r>
            <w:r w:rsidR="00F90A1A">
              <w:rPr>
                <w:noProof/>
                <w:webHidden/>
              </w:rPr>
              <w:t>33</w:t>
            </w:r>
            <w:r w:rsidR="007B1020">
              <w:rPr>
                <w:noProof/>
                <w:webHidden/>
              </w:rPr>
              <w:fldChar w:fldCharType="end"/>
            </w:r>
          </w:hyperlink>
        </w:p>
        <w:p w14:paraId="7E9C45F4" w14:textId="6664060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9" w:history="1">
            <w:r w:rsidR="007B1020" w:rsidRPr="00607F6E">
              <w:rPr>
                <w:rStyle w:val="a6"/>
                <w:noProof/>
                <w:lang w:eastAsia="zh-CN"/>
              </w:rPr>
              <w:t xml:space="preserve">4.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29 \h </w:instrText>
            </w:r>
            <w:r w:rsidR="007B1020">
              <w:rPr>
                <w:noProof/>
                <w:webHidden/>
              </w:rPr>
            </w:r>
            <w:r w:rsidR="007B1020">
              <w:rPr>
                <w:noProof/>
                <w:webHidden/>
              </w:rPr>
              <w:fldChar w:fldCharType="separate"/>
            </w:r>
            <w:r w:rsidR="00F90A1A">
              <w:rPr>
                <w:noProof/>
                <w:webHidden/>
              </w:rPr>
              <w:t>35</w:t>
            </w:r>
            <w:r w:rsidR="007B1020">
              <w:rPr>
                <w:noProof/>
                <w:webHidden/>
              </w:rPr>
              <w:fldChar w:fldCharType="end"/>
            </w:r>
          </w:hyperlink>
        </w:p>
        <w:p w14:paraId="4C34A7D6" w14:textId="5700CC28"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30" w:history="1">
            <w:r w:rsidR="007B1020" w:rsidRPr="00607F6E">
              <w:rPr>
                <w:rStyle w:val="a6"/>
                <w:noProof/>
                <w:lang w:eastAsia="zh-CN"/>
              </w:rPr>
              <w:t>第五章</w:t>
            </w:r>
            <w:r w:rsidR="007B1020" w:rsidRPr="00607F6E">
              <w:rPr>
                <w:rStyle w:val="a6"/>
                <w:noProof/>
                <w:lang w:eastAsia="zh-CN"/>
              </w:rPr>
              <w:t xml:space="preserve"> </w:t>
            </w:r>
            <w:r w:rsidR="007B1020" w:rsidRPr="00607F6E">
              <w:rPr>
                <w:rStyle w:val="a6"/>
                <w:noProof/>
                <w:lang w:eastAsia="zh-CN"/>
              </w:rPr>
              <w:t>研究三：社会比较与生活满意度的并列中介模型</w:t>
            </w:r>
            <w:r w:rsidR="007B1020">
              <w:rPr>
                <w:noProof/>
                <w:webHidden/>
              </w:rPr>
              <w:tab/>
            </w:r>
            <w:r w:rsidR="007B1020">
              <w:rPr>
                <w:noProof/>
                <w:webHidden/>
              </w:rPr>
              <w:fldChar w:fldCharType="begin"/>
            </w:r>
            <w:r w:rsidR="007B1020">
              <w:rPr>
                <w:noProof/>
                <w:webHidden/>
              </w:rPr>
              <w:instrText xml:space="preserve"> PAGEREF _Toc162021930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B17A2DF" w14:textId="5B89C0C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1" w:history="1">
            <w:r w:rsidR="007B1020" w:rsidRPr="00607F6E">
              <w:rPr>
                <w:rStyle w:val="a6"/>
                <w:noProof/>
                <w:lang w:eastAsia="zh-CN"/>
              </w:rPr>
              <w:t xml:space="preserve">5.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31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74D00E97" w14:textId="267CE6EA"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2" w:history="1">
            <w:r w:rsidR="007B1020" w:rsidRPr="00607F6E">
              <w:rPr>
                <w:rStyle w:val="a6"/>
                <w:noProof/>
                <w:lang w:eastAsia="zh-CN"/>
              </w:rPr>
              <w:t xml:space="preserve">5.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32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6CCC9EEE" w14:textId="1DB1CB3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3" w:history="1">
            <w:r w:rsidR="007B1020" w:rsidRPr="00607F6E">
              <w:rPr>
                <w:rStyle w:val="a6"/>
                <w:noProof/>
                <w:lang w:eastAsia="zh-CN"/>
              </w:rPr>
              <w:t xml:space="preserve">5.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33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00F9F5D8" w14:textId="1AC592D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4" w:history="1">
            <w:r w:rsidR="007B1020" w:rsidRPr="00607F6E">
              <w:rPr>
                <w:rStyle w:val="a6"/>
                <w:noProof/>
                <w:lang w:eastAsia="zh-CN"/>
              </w:rPr>
              <w:t xml:space="preserve">5.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34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105909CE" w14:textId="64122CA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5" w:history="1">
            <w:r w:rsidR="007B1020" w:rsidRPr="00607F6E">
              <w:rPr>
                <w:rStyle w:val="a6"/>
                <w:noProof/>
                <w:lang w:eastAsia="zh-CN"/>
              </w:rPr>
              <w:t xml:space="preserve">5.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35 \h </w:instrText>
            </w:r>
            <w:r w:rsidR="007B1020">
              <w:rPr>
                <w:noProof/>
                <w:webHidden/>
              </w:rPr>
            </w:r>
            <w:r w:rsidR="007B1020">
              <w:rPr>
                <w:noProof/>
                <w:webHidden/>
              </w:rPr>
              <w:fldChar w:fldCharType="separate"/>
            </w:r>
            <w:r w:rsidR="00F90A1A">
              <w:rPr>
                <w:noProof/>
                <w:webHidden/>
              </w:rPr>
              <w:t>37</w:t>
            </w:r>
            <w:r w:rsidR="007B1020">
              <w:rPr>
                <w:noProof/>
                <w:webHidden/>
              </w:rPr>
              <w:fldChar w:fldCharType="end"/>
            </w:r>
          </w:hyperlink>
        </w:p>
        <w:p w14:paraId="42D9EF5D" w14:textId="00DC19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6" w:history="1">
            <w:r w:rsidR="007B1020" w:rsidRPr="00607F6E">
              <w:rPr>
                <w:rStyle w:val="a6"/>
                <w:noProof/>
                <w:lang w:eastAsia="zh-CN"/>
              </w:rPr>
              <w:t>5</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36 \h </w:instrText>
            </w:r>
            <w:r w:rsidR="007B1020">
              <w:rPr>
                <w:noProof/>
                <w:webHidden/>
              </w:rPr>
            </w:r>
            <w:r w:rsidR="007B1020">
              <w:rPr>
                <w:noProof/>
                <w:webHidden/>
              </w:rPr>
              <w:fldChar w:fldCharType="separate"/>
            </w:r>
            <w:r w:rsidR="00F90A1A">
              <w:rPr>
                <w:noProof/>
                <w:webHidden/>
              </w:rPr>
              <w:t>38</w:t>
            </w:r>
            <w:r w:rsidR="007B1020">
              <w:rPr>
                <w:noProof/>
                <w:webHidden/>
              </w:rPr>
              <w:fldChar w:fldCharType="end"/>
            </w:r>
          </w:hyperlink>
        </w:p>
        <w:p w14:paraId="3DC0ABB9" w14:textId="41F8DD1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7" w:history="1">
            <w:r w:rsidR="007B1020" w:rsidRPr="00607F6E">
              <w:rPr>
                <w:rStyle w:val="a6"/>
                <w:noProof/>
                <w:lang w:eastAsia="zh-CN"/>
              </w:rPr>
              <w:t xml:space="preserve">5.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37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388ADC7" w14:textId="4A4D0D7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8" w:history="1">
            <w:r w:rsidR="007B1020" w:rsidRPr="00607F6E">
              <w:rPr>
                <w:rStyle w:val="a6"/>
                <w:noProof/>
                <w:lang w:eastAsia="zh-CN"/>
              </w:rPr>
              <w:t xml:space="preserve">5.3.1 </w:t>
            </w:r>
            <w:r w:rsidR="007B1020" w:rsidRPr="00607F6E">
              <w:rPr>
                <w:rStyle w:val="a6"/>
                <w:noProof/>
                <w:lang w:eastAsia="zh-CN"/>
              </w:rPr>
              <w:t>操作检查</w:t>
            </w:r>
            <w:r w:rsidR="007B1020">
              <w:rPr>
                <w:noProof/>
                <w:webHidden/>
              </w:rPr>
              <w:tab/>
            </w:r>
            <w:r w:rsidR="007B1020">
              <w:rPr>
                <w:noProof/>
                <w:webHidden/>
              </w:rPr>
              <w:fldChar w:fldCharType="begin"/>
            </w:r>
            <w:r w:rsidR="007B1020">
              <w:rPr>
                <w:noProof/>
                <w:webHidden/>
              </w:rPr>
              <w:instrText xml:space="preserve"> PAGEREF _Toc162021938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4D7F6F67" w14:textId="71750A1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9" w:history="1">
            <w:r w:rsidR="007B1020" w:rsidRPr="00607F6E">
              <w:rPr>
                <w:rStyle w:val="a6"/>
                <w:noProof/>
                <w:lang w:eastAsia="zh-CN"/>
              </w:rPr>
              <w:t xml:space="preserve">5.3.2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39 \h </w:instrText>
            </w:r>
            <w:r w:rsidR="007B1020">
              <w:rPr>
                <w:noProof/>
                <w:webHidden/>
              </w:rPr>
            </w:r>
            <w:r w:rsidR="007B1020">
              <w:rPr>
                <w:noProof/>
                <w:webHidden/>
              </w:rPr>
              <w:fldChar w:fldCharType="separate"/>
            </w:r>
            <w:r w:rsidR="00F90A1A">
              <w:rPr>
                <w:noProof/>
                <w:webHidden/>
              </w:rPr>
              <w:t>39</w:t>
            </w:r>
            <w:r w:rsidR="007B1020">
              <w:rPr>
                <w:noProof/>
                <w:webHidden/>
              </w:rPr>
              <w:fldChar w:fldCharType="end"/>
            </w:r>
          </w:hyperlink>
        </w:p>
        <w:p w14:paraId="2CE1A088" w14:textId="01CB17E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0" w:history="1">
            <w:r w:rsidR="007B1020" w:rsidRPr="00607F6E">
              <w:rPr>
                <w:rStyle w:val="a6"/>
                <w:noProof/>
                <w:lang w:eastAsia="zh-CN"/>
              </w:rPr>
              <w:t xml:space="preserve">5.3.3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40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66D83A46" w14:textId="5B95539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1" w:history="1">
            <w:r w:rsidR="007B1020" w:rsidRPr="00607F6E">
              <w:rPr>
                <w:rStyle w:val="a6"/>
                <w:noProof/>
                <w:lang w:eastAsia="zh-CN"/>
              </w:rPr>
              <w:t xml:space="preserve">5.3.4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41 \h </w:instrText>
            </w:r>
            <w:r w:rsidR="007B1020">
              <w:rPr>
                <w:noProof/>
                <w:webHidden/>
              </w:rPr>
            </w:r>
            <w:r w:rsidR="007B1020">
              <w:rPr>
                <w:noProof/>
                <w:webHidden/>
              </w:rPr>
              <w:fldChar w:fldCharType="separate"/>
            </w:r>
            <w:r w:rsidR="00F90A1A">
              <w:rPr>
                <w:noProof/>
                <w:webHidden/>
              </w:rPr>
              <w:t>40</w:t>
            </w:r>
            <w:r w:rsidR="007B1020">
              <w:rPr>
                <w:noProof/>
                <w:webHidden/>
              </w:rPr>
              <w:fldChar w:fldCharType="end"/>
            </w:r>
          </w:hyperlink>
        </w:p>
        <w:p w14:paraId="10408A77" w14:textId="455FE66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2" w:history="1">
            <w:r w:rsidR="007B1020" w:rsidRPr="00607F6E">
              <w:rPr>
                <w:rStyle w:val="a6"/>
                <w:noProof/>
                <w:lang w:eastAsia="zh-CN"/>
              </w:rPr>
              <w:t xml:space="preserve">5.3.5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42 \h </w:instrText>
            </w:r>
            <w:r w:rsidR="007B1020">
              <w:rPr>
                <w:noProof/>
                <w:webHidden/>
              </w:rPr>
            </w:r>
            <w:r w:rsidR="007B1020">
              <w:rPr>
                <w:noProof/>
                <w:webHidden/>
              </w:rPr>
              <w:fldChar w:fldCharType="separate"/>
            </w:r>
            <w:r w:rsidR="00F90A1A">
              <w:rPr>
                <w:noProof/>
                <w:webHidden/>
              </w:rPr>
              <w:t>41</w:t>
            </w:r>
            <w:r w:rsidR="007B1020">
              <w:rPr>
                <w:noProof/>
                <w:webHidden/>
              </w:rPr>
              <w:fldChar w:fldCharType="end"/>
            </w:r>
          </w:hyperlink>
        </w:p>
        <w:p w14:paraId="170CB473" w14:textId="1CEA0C30"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3" w:history="1">
            <w:r w:rsidR="007B1020" w:rsidRPr="00607F6E">
              <w:rPr>
                <w:rStyle w:val="a6"/>
                <w:noProof/>
                <w:lang w:eastAsia="zh-CN"/>
              </w:rPr>
              <w:t xml:space="preserve">5.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43 \h </w:instrText>
            </w:r>
            <w:r w:rsidR="007B1020">
              <w:rPr>
                <w:noProof/>
                <w:webHidden/>
              </w:rPr>
            </w:r>
            <w:r w:rsidR="007B1020">
              <w:rPr>
                <w:noProof/>
                <w:webHidden/>
              </w:rPr>
              <w:fldChar w:fldCharType="separate"/>
            </w:r>
            <w:r w:rsidR="00F90A1A">
              <w:rPr>
                <w:noProof/>
                <w:webHidden/>
              </w:rPr>
              <w:t>42</w:t>
            </w:r>
            <w:r w:rsidR="007B1020">
              <w:rPr>
                <w:noProof/>
                <w:webHidden/>
              </w:rPr>
              <w:fldChar w:fldCharType="end"/>
            </w:r>
          </w:hyperlink>
        </w:p>
        <w:p w14:paraId="5D73629D" w14:textId="5B8FF84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44" w:history="1">
            <w:r w:rsidR="007B1020" w:rsidRPr="00607F6E">
              <w:rPr>
                <w:rStyle w:val="a6"/>
                <w:noProof/>
                <w:lang w:eastAsia="zh-CN"/>
              </w:rPr>
              <w:t>第六章</w:t>
            </w:r>
            <w:r w:rsidR="007B1020" w:rsidRPr="00607F6E">
              <w:rPr>
                <w:rStyle w:val="a6"/>
                <w:noProof/>
                <w:lang w:eastAsia="zh-CN"/>
              </w:rPr>
              <w:t xml:space="preserve"> </w:t>
            </w:r>
            <w:r w:rsidR="007B1020" w:rsidRPr="00607F6E">
              <w:rPr>
                <w:rStyle w:val="a6"/>
                <w:noProof/>
                <w:lang w:eastAsia="zh-CN"/>
              </w:rPr>
              <w:t>研究四：社会比较倾向的调节效应</w:t>
            </w:r>
            <w:r w:rsidR="007B1020">
              <w:rPr>
                <w:noProof/>
                <w:webHidden/>
              </w:rPr>
              <w:tab/>
            </w:r>
            <w:r w:rsidR="007B1020">
              <w:rPr>
                <w:noProof/>
                <w:webHidden/>
              </w:rPr>
              <w:fldChar w:fldCharType="begin"/>
            </w:r>
            <w:r w:rsidR="007B1020">
              <w:rPr>
                <w:noProof/>
                <w:webHidden/>
              </w:rPr>
              <w:instrText xml:space="preserve"> PAGEREF _Toc162021944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E9AFBC6" w14:textId="0CF412A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5" w:history="1">
            <w:r w:rsidR="007B1020" w:rsidRPr="00607F6E">
              <w:rPr>
                <w:rStyle w:val="a6"/>
                <w:noProof/>
                <w:lang w:eastAsia="zh-CN"/>
              </w:rPr>
              <w:t xml:space="preserve">6.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45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0AB9B380" w14:textId="078F9EF4"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6" w:history="1">
            <w:r w:rsidR="007B1020" w:rsidRPr="00607F6E">
              <w:rPr>
                <w:rStyle w:val="a6"/>
                <w:noProof/>
                <w:lang w:eastAsia="zh-CN"/>
              </w:rPr>
              <w:t xml:space="preserve">6.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46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127DD71" w14:textId="269D456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7" w:history="1">
            <w:r w:rsidR="007B1020" w:rsidRPr="00607F6E">
              <w:rPr>
                <w:rStyle w:val="a6"/>
                <w:noProof/>
                <w:lang w:eastAsia="zh-CN"/>
              </w:rPr>
              <w:t xml:space="preserve">6.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47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4166E469" w14:textId="6D4EF2D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8" w:history="1">
            <w:r w:rsidR="007B1020" w:rsidRPr="00607F6E">
              <w:rPr>
                <w:rStyle w:val="a6"/>
                <w:noProof/>
                <w:lang w:eastAsia="zh-CN"/>
              </w:rPr>
              <w:t xml:space="preserve">6.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48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23555801" w14:textId="7E8CE30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9" w:history="1">
            <w:r w:rsidR="007B1020" w:rsidRPr="00607F6E">
              <w:rPr>
                <w:rStyle w:val="a6"/>
                <w:noProof/>
                <w:lang w:eastAsia="zh-CN"/>
              </w:rPr>
              <w:t xml:space="preserve">6.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49 \h </w:instrText>
            </w:r>
            <w:r w:rsidR="007B1020">
              <w:rPr>
                <w:noProof/>
                <w:webHidden/>
              </w:rPr>
            </w:r>
            <w:r w:rsidR="007B1020">
              <w:rPr>
                <w:noProof/>
                <w:webHidden/>
              </w:rPr>
              <w:fldChar w:fldCharType="separate"/>
            </w:r>
            <w:r w:rsidR="00F90A1A">
              <w:rPr>
                <w:noProof/>
                <w:webHidden/>
              </w:rPr>
              <w:t>44</w:t>
            </w:r>
            <w:r w:rsidR="007B1020">
              <w:rPr>
                <w:noProof/>
                <w:webHidden/>
              </w:rPr>
              <w:fldChar w:fldCharType="end"/>
            </w:r>
          </w:hyperlink>
        </w:p>
        <w:p w14:paraId="1C1DD942" w14:textId="5FC0547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0" w:history="1">
            <w:r w:rsidR="007B1020" w:rsidRPr="00607F6E">
              <w:rPr>
                <w:rStyle w:val="a6"/>
                <w:noProof/>
                <w:lang w:eastAsia="zh-CN"/>
              </w:rPr>
              <w:t>6</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50 \h </w:instrText>
            </w:r>
            <w:r w:rsidR="007B1020">
              <w:rPr>
                <w:noProof/>
                <w:webHidden/>
              </w:rPr>
            </w:r>
            <w:r w:rsidR="007B1020">
              <w:rPr>
                <w:noProof/>
                <w:webHidden/>
              </w:rPr>
              <w:fldChar w:fldCharType="separate"/>
            </w:r>
            <w:r w:rsidR="00F90A1A">
              <w:rPr>
                <w:noProof/>
                <w:webHidden/>
              </w:rPr>
              <w:t>45</w:t>
            </w:r>
            <w:r w:rsidR="007B1020">
              <w:rPr>
                <w:noProof/>
                <w:webHidden/>
              </w:rPr>
              <w:fldChar w:fldCharType="end"/>
            </w:r>
          </w:hyperlink>
        </w:p>
        <w:p w14:paraId="402489F9" w14:textId="61DABEA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1" w:history="1">
            <w:r w:rsidR="007B1020" w:rsidRPr="00607F6E">
              <w:rPr>
                <w:rStyle w:val="a6"/>
                <w:noProof/>
                <w:lang w:eastAsia="zh-CN"/>
              </w:rPr>
              <w:t xml:space="preserve">6.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51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54CDFCDB" w14:textId="28B282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2" w:history="1">
            <w:r w:rsidR="007B1020" w:rsidRPr="00607F6E">
              <w:rPr>
                <w:rStyle w:val="a6"/>
                <w:noProof/>
                <w:lang w:eastAsia="zh-CN"/>
              </w:rPr>
              <w:t xml:space="preserve">6.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52 \h </w:instrText>
            </w:r>
            <w:r w:rsidR="007B1020">
              <w:rPr>
                <w:noProof/>
                <w:webHidden/>
              </w:rPr>
            </w:r>
            <w:r w:rsidR="007B1020">
              <w:rPr>
                <w:noProof/>
                <w:webHidden/>
              </w:rPr>
              <w:fldChar w:fldCharType="separate"/>
            </w:r>
            <w:r w:rsidR="00F90A1A">
              <w:rPr>
                <w:noProof/>
                <w:webHidden/>
              </w:rPr>
              <w:t>46</w:t>
            </w:r>
            <w:r w:rsidR="007B1020">
              <w:rPr>
                <w:noProof/>
                <w:webHidden/>
              </w:rPr>
              <w:fldChar w:fldCharType="end"/>
            </w:r>
          </w:hyperlink>
        </w:p>
        <w:p w14:paraId="7D6A50DF" w14:textId="46ACCDB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3" w:history="1">
            <w:r w:rsidR="007B1020" w:rsidRPr="00607F6E">
              <w:rPr>
                <w:rStyle w:val="a6"/>
                <w:noProof/>
                <w:lang w:eastAsia="zh-CN"/>
              </w:rPr>
              <w:t xml:space="preserve">6.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53 \h </w:instrText>
            </w:r>
            <w:r w:rsidR="007B1020">
              <w:rPr>
                <w:noProof/>
                <w:webHidden/>
              </w:rPr>
            </w:r>
            <w:r w:rsidR="007B1020">
              <w:rPr>
                <w:noProof/>
                <w:webHidden/>
              </w:rPr>
              <w:fldChar w:fldCharType="separate"/>
            </w:r>
            <w:r w:rsidR="00F90A1A">
              <w:rPr>
                <w:noProof/>
                <w:webHidden/>
              </w:rPr>
              <w:t>47</w:t>
            </w:r>
            <w:r w:rsidR="007B1020">
              <w:rPr>
                <w:noProof/>
                <w:webHidden/>
              </w:rPr>
              <w:fldChar w:fldCharType="end"/>
            </w:r>
          </w:hyperlink>
        </w:p>
        <w:p w14:paraId="72AD69C1" w14:textId="4E5C542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4" w:history="1">
            <w:r w:rsidR="007B1020" w:rsidRPr="00607F6E">
              <w:rPr>
                <w:rStyle w:val="a6"/>
                <w:noProof/>
                <w:lang w:eastAsia="zh-CN"/>
              </w:rPr>
              <w:t xml:space="preserve">6.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54 \h </w:instrText>
            </w:r>
            <w:r w:rsidR="007B1020">
              <w:rPr>
                <w:noProof/>
                <w:webHidden/>
              </w:rPr>
            </w:r>
            <w:r w:rsidR="007B1020">
              <w:rPr>
                <w:noProof/>
                <w:webHidden/>
              </w:rPr>
              <w:fldChar w:fldCharType="separate"/>
            </w:r>
            <w:r w:rsidR="00F90A1A">
              <w:rPr>
                <w:noProof/>
                <w:webHidden/>
              </w:rPr>
              <w:t>48</w:t>
            </w:r>
            <w:r w:rsidR="007B1020">
              <w:rPr>
                <w:noProof/>
                <w:webHidden/>
              </w:rPr>
              <w:fldChar w:fldCharType="end"/>
            </w:r>
          </w:hyperlink>
        </w:p>
        <w:p w14:paraId="01BEFCF0" w14:textId="315EE77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5" w:history="1">
            <w:r w:rsidR="007B1020" w:rsidRPr="00607F6E">
              <w:rPr>
                <w:rStyle w:val="a6"/>
                <w:noProof/>
                <w:lang w:eastAsia="zh-CN"/>
              </w:rPr>
              <w:t xml:space="preserve">6.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55 \h </w:instrText>
            </w:r>
            <w:r w:rsidR="007B1020">
              <w:rPr>
                <w:noProof/>
                <w:webHidden/>
              </w:rPr>
            </w:r>
            <w:r w:rsidR="007B1020">
              <w:rPr>
                <w:noProof/>
                <w:webHidden/>
              </w:rPr>
              <w:fldChar w:fldCharType="separate"/>
            </w:r>
            <w:r w:rsidR="00F90A1A">
              <w:rPr>
                <w:noProof/>
                <w:webHidden/>
              </w:rPr>
              <w:t>50</w:t>
            </w:r>
            <w:r w:rsidR="007B1020">
              <w:rPr>
                <w:noProof/>
                <w:webHidden/>
              </w:rPr>
              <w:fldChar w:fldCharType="end"/>
            </w:r>
          </w:hyperlink>
        </w:p>
        <w:p w14:paraId="16FA455A" w14:textId="5D38B02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6" w:history="1">
            <w:r w:rsidR="007B1020" w:rsidRPr="00607F6E">
              <w:rPr>
                <w:rStyle w:val="a6"/>
                <w:noProof/>
                <w:lang w:eastAsia="zh-CN"/>
              </w:rPr>
              <w:t xml:space="preserve">6.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56 \h </w:instrText>
            </w:r>
            <w:r w:rsidR="007B1020">
              <w:rPr>
                <w:noProof/>
                <w:webHidden/>
              </w:rPr>
            </w:r>
            <w:r w:rsidR="007B1020">
              <w:rPr>
                <w:noProof/>
                <w:webHidden/>
              </w:rPr>
              <w:fldChar w:fldCharType="separate"/>
            </w:r>
            <w:r w:rsidR="00F90A1A">
              <w:rPr>
                <w:noProof/>
                <w:webHidden/>
              </w:rPr>
              <w:t>54</w:t>
            </w:r>
            <w:r w:rsidR="007B1020">
              <w:rPr>
                <w:noProof/>
                <w:webHidden/>
              </w:rPr>
              <w:fldChar w:fldCharType="end"/>
            </w:r>
          </w:hyperlink>
        </w:p>
        <w:p w14:paraId="1A435016" w14:textId="73FD5A3B"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57" w:history="1">
            <w:r w:rsidR="007B1020" w:rsidRPr="00607F6E">
              <w:rPr>
                <w:rStyle w:val="a6"/>
                <w:noProof/>
                <w:lang w:eastAsia="zh-CN"/>
              </w:rPr>
              <w:t>第七章</w:t>
            </w:r>
            <w:r w:rsidR="007B1020" w:rsidRPr="00607F6E">
              <w:rPr>
                <w:rStyle w:val="a6"/>
                <w:noProof/>
                <w:lang w:eastAsia="zh-CN"/>
              </w:rPr>
              <w:t xml:space="preserve"> </w:t>
            </w:r>
            <w:r w:rsidR="007B1020" w:rsidRPr="00607F6E">
              <w:rPr>
                <w:rStyle w:val="a6"/>
                <w:noProof/>
                <w:lang w:eastAsia="zh-CN"/>
              </w:rPr>
              <w:t>研究五：社会比较策略的引入</w:t>
            </w:r>
            <w:r w:rsidR="007B1020">
              <w:rPr>
                <w:noProof/>
                <w:webHidden/>
              </w:rPr>
              <w:tab/>
            </w:r>
            <w:r w:rsidR="007B1020">
              <w:rPr>
                <w:noProof/>
                <w:webHidden/>
              </w:rPr>
              <w:fldChar w:fldCharType="begin"/>
            </w:r>
            <w:r w:rsidR="007B1020">
              <w:rPr>
                <w:noProof/>
                <w:webHidden/>
              </w:rPr>
              <w:instrText xml:space="preserve"> PAGEREF _Toc162021957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236423ED" w14:textId="72C0CAF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8" w:history="1">
            <w:r w:rsidR="007B1020" w:rsidRPr="00607F6E">
              <w:rPr>
                <w:rStyle w:val="a6"/>
                <w:noProof/>
                <w:lang w:eastAsia="zh-CN"/>
              </w:rPr>
              <w:t xml:space="preserve">7.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58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53C2FCF5" w14:textId="6AA4C2B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9" w:history="1">
            <w:r w:rsidR="007B1020" w:rsidRPr="00607F6E">
              <w:rPr>
                <w:rStyle w:val="a6"/>
                <w:noProof/>
                <w:lang w:eastAsia="zh-CN"/>
              </w:rPr>
              <w:t xml:space="preserve">7.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59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7A6F363E" w14:textId="1EA6CF5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0" w:history="1">
            <w:r w:rsidR="007B1020" w:rsidRPr="00607F6E">
              <w:rPr>
                <w:rStyle w:val="a6"/>
                <w:noProof/>
                <w:lang w:eastAsia="zh-CN"/>
              </w:rPr>
              <w:t xml:space="preserve">7.2.2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60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1780D04D" w14:textId="62D20B1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1" w:history="1">
            <w:r w:rsidR="007B1020" w:rsidRPr="00607F6E">
              <w:rPr>
                <w:rStyle w:val="a6"/>
                <w:noProof/>
                <w:lang w:eastAsia="zh-CN"/>
              </w:rPr>
              <w:t xml:space="preserve">7.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61 \h </w:instrText>
            </w:r>
            <w:r w:rsidR="007B1020">
              <w:rPr>
                <w:noProof/>
                <w:webHidden/>
              </w:rPr>
            </w:r>
            <w:r w:rsidR="007B1020">
              <w:rPr>
                <w:noProof/>
                <w:webHidden/>
              </w:rPr>
              <w:fldChar w:fldCharType="separate"/>
            </w:r>
            <w:r w:rsidR="00F90A1A">
              <w:rPr>
                <w:noProof/>
                <w:webHidden/>
              </w:rPr>
              <w:t>56</w:t>
            </w:r>
            <w:r w:rsidR="007B1020">
              <w:rPr>
                <w:noProof/>
                <w:webHidden/>
              </w:rPr>
              <w:fldChar w:fldCharType="end"/>
            </w:r>
          </w:hyperlink>
        </w:p>
        <w:p w14:paraId="43C3E37A" w14:textId="306A20D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2" w:history="1">
            <w:r w:rsidR="007B1020" w:rsidRPr="00607F6E">
              <w:rPr>
                <w:rStyle w:val="a6"/>
                <w:noProof/>
                <w:lang w:eastAsia="zh-CN"/>
              </w:rPr>
              <w:t xml:space="preserve">7.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62 \h </w:instrText>
            </w:r>
            <w:r w:rsidR="007B1020">
              <w:rPr>
                <w:noProof/>
                <w:webHidden/>
              </w:rPr>
            </w:r>
            <w:r w:rsidR="007B1020">
              <w:rPr>
                <w:noProof/>
                <w:webHidden/>
              </w:rPr>
              <w:fldChar w:fldCharType="separate"/>
            </w:r>
            <w:r w:rsidR="00F90A1A">
              <w:rPr>
                <w:noProof/>
                <w:webHidden/>
              </w:rPr>
              <w:t>57</w:t>
            </w:r>
            <w:r w:rsidR="007B1020">
              <w:rPr>
                <w:noProof/>
                <w:webHidden/>
              </w:rPr>
              <w:fldChar w:fldCharType="end"/>
            </w:r>
          </w:hyperlink>
        </w:p>
        <w:p w14:paraId="4CFAA06D" w14:textId="7ED49C0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3" w:history="1">
            <w:r w:rsidR="007B1020" w:rsidRPr="00607F6E">
              <w:rPr>
                <w:rStyle w:val="a6"/>
                <w:noProof/>
                <w:lang w:eastAsia="zh-CN"/>
              </w:rPr>
              <w:t>7</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63 \h </w:instrText>
            </w:r>
            <w:r w:rsidR="007B1020">
              <w:rPr>
                <w:noProof/>
                <w:webHidden/>
              </w:rPr>
            </w:r>
            <w:r w:rsidR="007B1020">
              <w:rPr>
                <w:noProof/>
                <w:webHidden/>
              </w:rPr>
              <w:fldChar w:fldCharType="separate"/>
            </w:r>
            <w:r w:rsidR="00F90A1A">
              <w:rPr>
                <w:noProof/>
                <w:webHidden/>
              </w:rPr>
              <w:t>58</w:t>
            </w:r>
            <w:r w:rsidR="007B1020">
              <w:rPr>
                <w:noProof/>
                <w:webHidden/>
              </w:rPr>
              <w:fldChar w:fldCharType="end"/>
            </w:r>
          </w:hyperlink>
        </w:p>
        <w:p w14:paraId="45E95F06" w14:textId="1731C10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4" w:history="1">
            <w:r w:rsidR="007B1020" w:rsidRPr="00607F6E">
              <w:rPr>
                <w:rStyle w:val="a6"/>
                <w:noProof/>
                <w:lang w:eastAsia="zh-CN"/>
              </w:rPr>
              <w:t xml:space="preserve">7.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64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24EF3276" w14:textId="6149600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5" w:history="1">
            <w:r w:rsidR="007B1020" w:rsidRPr="00607F6E">
              <w:rPr>
                <w:rStyle w:val="a6"/>
                <w:noProof/>
                <w:lang w:eastAsia="zh-CN"/>
              </w:rPr>
              <w:t xml:space="preserve">7.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65 \h </w:instrText>
            </w:r>
            <w:r w:rsidR="007B1020">
              <w:rPr>
                <w:noProof/>
                <w:webHidden/>
              </w:rPr>
            </w:r>
            <w:r w:rsidR="007B1020">
              <w:rPr>
                <w:noProof/>
                <w:webHidden/>
              </w:rPr>
              <w:fldChar w:fldCharType="separate"/>
            </w:r>
            <w:r w:rsidR="00F90A1A">
              <w:rPr>
                <w:noProof/>
                <w:webHidden/>
              </w:rPr>
              <w:t>59</w:t>
            </w:r>
            <w:r w:rsidR="007B1020">
              <w:rPr>
                <w:noProof/>
                <w:webHidden/>
              </w:rPr>
              <w:fldChar w:fldCharType="end"/>
            </w:r>
          </w:hyperlink>
        </w:p>
        <w:p w14:paraId="076FA513" w14:textId="12DB656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6" w:history="1">
            <w:r w:rsidR="007B1020" w:rsidRPr="00607F6E">
              <w:rPr>
                <w:rStyle w:val="a6"/>
                <w:noProof/>
                <w:lang w:eastAsia="zh-CN"/>
              </w:rPr>
              <w:t xml:space="preserve">7.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66 \h </w:instrText>
            </w:r>
            <w:r w:rsidR="007B1020">
              <w:rPr>
                <w:noProof/>
                <w:webHidden/>
              </w:rPr>
            </w:r>
            <w:r w:rsidR="007B1020">
              <w:rPr>
                <w:noProof/>
                <w:webHidden/>
              </w:rPr>
              <w:fldChar w:fldCharType="separate"/>
            </w:r>
            <w:r w:rsidR="00F90A1A">
              <w:rPr>
                <w:noProof/>
                <w:webHidden/>
              </w:rPr>
              <w:t>60</w:t>
            </w:r>
            <w:r w:rsidR="007B1020">
              <w:rPr>
                <w:noProof/>
                <w:webHidden/>
              </w:rPr>
              <w:fldChar w:fldCharType="end"/>
            </w:r>
          </w:hyperlink>
        </w:p>
        <w:p w14:paraId="611C72F6" w14:textId="41E5654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7" w:history="1">
            <w:r w:rsidR="007B1020" w:rsidRPr="00607F6E">
              <w:rPr>
                <w:rStyle w:val="a6"/>
                <w:noProof/>
                <w:lang w:eastAsia="zh-CN"/>
              </w:rPr>
              <w:t xml:space="preserve">7.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67 \h </w:instrText>
            </w:r>
            <w:r w:rsidR="007B1020">
              <w:rPr>
                <w:noProof/>
                <w:webHidden/>
              </w:rPr>
            </w:r>
            <w:r w:rsidR="007B1020">
              <w:rPr>
                <w:noProof/>
                <w:webHidden/>
              </w:rPr>
              <w:fldChar w:fldCharType="separate"/>
            </w:r>
            <w:r w:rsidR="00F90A1A">
              <w:rPr>
                <w:noProof/>
                <w:webHidden/>
              </w:rPr>
              <w:t>61</w:t>
            </w:r>
            <w:r w:rsidR="007B1020">
              <w:rPr>
                <w:noProof/>
                <w:webHidden/>
              </w:rPr>
              <w:fldChar w:fldCharType="end"/>
            </w:r>
          </w:hyperlink>
        </w:p>
        <w:p w14:paraId="1B7335E4" w14:textId="6749DC1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8" w:history="1">
            <w:r w:rsidR="007B1020" w:rsidRPr="00607F6E">
              <w:rPr>
                <w:rStyle w:val="a6"/>
                <w:noProof/>
                <w:lang w:eastAsia="zh-CN"/>
              </w:rPr>
              <w:t xml:space="preserve">7.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68 \h </w:instrText>
            </w:r>
            <w:r w:rsidR="007B1020">
              <w:rPr>
                <w:noProof/>
                <w:webHidden/>
              </w:rPr>
            </w:r>
            <w:r w:rsidR="007B1020">
              <w:rPr>
                <w:noProof/>
                <w:webHidden/>
              </w:rPr>
              <w:fldChar w:fldCharType="separate"/>
            </w:r>
            <w:r w:rsidR="00F90A1A">
              <w:rPr>
                <w:noProof/>
                <w:webHidden/>
              </w:rPr>
              <w:t>63</w:t>
            </w:r>
            <w:r w:rsidR="007B1020">
              <w:rPr>
                <w:noProof/>
                <w:webHidden/>
              </w:rPr>
              <w:fldChar w:fldCharType="end"/>
            </w:r>
          </w:hyperlink>
        </w:p>
        <w:p w14:paraId="2DE71C3C" w14:textId="1A7BE3D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9" w:history="1">
            <w:r w:rsidR="007B1020" w:rsidRPr="00607F6E">
              <w:rPr>
                <w:rStyle w:val="a6"/>
                <w:noProof/>
                <w:lang w:eastAsia="zh-CN"/>
              </w:rPr>
              <w:t xml:space="preserve">7.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69 \h </w:instrText>
            </w:r>
            <w:r w:rsidR="007B1020">
              <w:rPr>
                <w:noProof/>
                <w:webHidden/>
              </w:rPr>
            </w:r>
            <w:r w:rsidR="007B1020">
              <w:rPr>
                <w:noProof/>
                <w:webHidden/>
              </w:rPr>
              <w:fldChar w:fldCharType="separate"/>
            </w:r>
            <w:r w:rsidR="00F90A1A">
              <w:rPr>
                <w:noProof/>
                <w:webHidden/>
              </w:rPr>
              <w:t>70</w:t>
            </w:r>
            <w:r w:rsidR="007B1020">
              <w:rPr>
                <w:noProof/>
                <w:webHidden/>
              </w:rPr>
              <w:fldChar w:fldCharType="end"/>
            </w:r>
          </w:hyperlink>
        </w:p>
        <w:p w14:paraId="1632EA50" w14:textId="4EBB067E"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0" w:history="1">
            <w:r w:rsidR="007B1020" w:rsidRPr="00607F6E">
              <w:rPr>
                <w:rStyle w:val="a6"/>
                <w:noProof/>
                <w:lang w:eastAsia="zh-CN"/>
              </w:rPr>
              <w:t>第八章</w:t>
            </w:r>
            <w:r w:rsidR="007B1020" w:rsidRPr="00607F6E">
              <w:rPr>
                <w:rStyle w:val="a6"/>
                <w:noProof/>
                <w:lang w:eastAsia="zh-CN"/>
              </w:rPr>
              <w:t xml:space="preserve">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70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53C199" w14:textId="0B006EB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1" w:history="1">
            <w:r w:rsidR="007B1020" w:rsidRPr="00607F6E">
              <w:rPr>
                <w:rStyle w:val="a6"/>
                <w:noProof/>
                <w:lang w:eastAsia="zh-CN"/>
              </w:rPr>
              <w:t xml:space="preserve">8.1 </w:t>
            </w:r>
            <w:r w:rsidR="007B1020" w:rsidRPr="00607F6E">
              <w:rPr>
                <w:rStyle w:val="a6"/>
                <w:noProof/>
                <w:lang w:eastAsia="zh-CN"/>
              </w:rPr>
              <w:t>理论贡献</w:t>
            </w:r>
            <w:r w:rsidR="007B1020">
              <w:rPr>
                <w:noProof/>
                <w:webHidden/>
              </w:rPr>
              <w:tab/>
            </w:r>
            <w:r w:rsidR="007B1020">
              <w:rPr>
                <w:noProof/>
                <w:webHidden/>
              </w:rPr>
              <w:fldChar w:fldCharType="begin"/>
            </w:r>
            <w:r w:rsidR="007B1020">
              <w:rPr>
                <w:noProof/>
                <w:webHidden/>
              </w:rPr>
              <w:instrText xml:space="preserve"> PAGEREF _Toc162021971 \h </w:instrText>
            </w:r>
            <w:r w:rsidR="007B1020">
              <w:rPr>
                <w:noProof/>
                <w:webHidden/>
              </w:rPr>
            </w:r>
            <w:r w:rsidR="007B1020">
              <w:rPr>
                <w:noProof/>
                <w:webHidden/>
              </w:rPr>
              <w:fldChar w:fldCharType="separate"/>
            </w:r>
            <w:r w:rsidR="00F90A1A">
              <w:rPr>
                <w:noProof/>
                <w:webHidden/>
              </w:rPr>
              <w:t>71</w:t>
            </w:r>
            <w:r w:rsidR="007B1020">
              <w:rPr>
                <w:noProof/>
                <w:webHidden/>
              </w:rPr>
              <w:fldChar w:fldCharType="end"/>
            </w:r>
          </w:hyperlink>
        </w:p>
        <w:p w14:paraId="3A36EFD0" w14:textId="6B798AED"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2" w:history="1">
            <w:r w:rsidR="007B1020" w:rsidRPr="00607F6E">
              <w:rPr>
                <w:rStyle w:val="a6"/>
                <w:noProof/>
                <w:lang w:eastAsia="zh-CN"/>
              </w:rPr>
              <w:t xml:space="preserve">8.2 </w:t>
            </w:r>
            <w:r w:rsidR="007B1020" w:rsidRPr="00607F6E">
              <w:rPr>
                <w:rStyle w:val="a6"/>
                <w:noProof/>
                <w:lang w:eastAsia="zh-CN"/>
              </w:rPr>
              <w:t>局限与未来研究方向</w:t>
            </w:r>
            <w:r w:rsidR="007B1020">
              <w:rPr>
                <w:noProof/>
                <w:webHidden/>
              </w:rPr>
              <w:tab/>
            </w:r>
            <w:r w:rsidR="007B1020">
              <w:rPr>
                <w:noProof/>
                <w:webHidden/>
              </w:rPr>
              <w:fldChar w:fldCharType="begin"/>
            </w:r>
            <w:r w:rsidR="007B1020">
              <w:rPr>
                <w:noProof/>
                <w:webHidden/>
              </w:rPr>
              <w:instrText xml:space="preserve"> PAGEREF _Toc162021972 \h </w:instrText>
            </w:r>
            <w:r w:rsidR="007B1020">
              <w:rPr>
                <w:noProof/>
                <w:webHidden/>
              </w:rPr>
            </w:r>
            <w:r w:rsidR="007B1020">
              <w:rPr>
                <w:noProof/>
                <w:webHidden/>
              </w:rPr>
              <w:fldChar w:fldCharType="separate"/>
            </w:r>
            <w:r w:rsidR="00F90A1A">
              <w:rPr>
                <w:noProof/>
                <w:webHidden/>
              </w:rPr>
              <w:t>72</w:t>
            </w:r>
            <w:r w:rsidR="007B1020">
              <w:rPr>
                <w:noProof/>
                <w:webHidden/>
              </w:rPr>
              <w:fldChar w:fldCharType="end"/>
            </w:r>
          </w:hyperlink>
        </w:p>
        <w:p w14:paraId="689AC13F" w14:textId="414C78FB"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3" w:history="1">
            <w:r w:rsidR="007B1020" w:rsidRPr="00607F6E">
              <w:rPr>
                <w:rStyle w:val="a6"/>
                <w:noProof/>
                <w:lang w:eastAsia="zh-CN"/>
              </w:rPr>
              <w:t xml:space="preserve">8.3 </w:t>
            </w:r>
            <w:r w:rsidR="007B1020" w:rsidRPr="00607F6E">
              <w:rPr>
                <w:rStyle w:val="a6"/>
                <w:noProof/>
                <w:lang w:eastAsia="zh-CN"/>
              </w:rPr>
              <w:t>实践意义</w:t>
            </w:r>
            <w:r w:rsidR="007B1020">
              <w:rPr>
                <w:noProof/>
                <w:webHidden/>
              </w:rPr>
              <w:tab/>
            </w:r>
            <w:r w:rsidR="007B1020">
              <w:rPr>
                <w:noProof/>
                <w:webHidden/>
              </w:rPr>
              <w:fldChar w:fldCharType="begin"/>
            </w:r>
            <w:r w:rsidR="007B1020">
              <w:rPr>
                <w:noProof/>
                <w:webHidden/>
              </w:rPr>
              <w:instrText xml:space="preserve"> PAGEREF _Toc162021973 \h </w:instrText>
            </w:r>
            <w:r w:rsidR="007B1020">
              <w:rPr>
                <w:noProof/>
                <w:webHidden/>
              </w:rPr>
            </w:r>
            <w:r w:rsidR="007B1020">
              <w:rPr>
                <w:noProof/>
                <w:webHidden/>
              </w:rPr>
              <w:fldChar w:fldCharType="separate"/>
            </w:r>
            <w:r w:rsidR="00F90A1A">
              <w:rPr>
                <w:noProof/>
                <w:webHidden/>
              </w:rPr>
              <w:t>73</w:t>
            </w:r>
            <w:r w:rsidR="007B1020">
              <w:rPr>
                <w:noProof/>
                <w:webHidden/>
              </w:rPr>
              <w:fldChar w:fldCharType="end"/>
            </w:r>
          </w:hyperlink>
        </w:p>
        <w:p w14:paraId="13F4810E" w14:textId="3ACC1512"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4" w:history="1">
            <w:r w:rsidR="007B1020" w:rsidRPr="00607F6E">
              <w:rPr>
                <w:rStyle w:val="a6"/>
                <w:noProof/>
                <w:lang w:eastAsia="zh-CN"/>
              </w:rPr>
              <w:t>附录</w:t>
            </w:r>
            <w:r w:rsidR="007B1020">
              <w:rPr>
                <w:noProof/>
                <w:webHidden/>
              </w:rPr>
              <w:tab/>
            </w:r>
            <w:r w:rsidR="007B1020">
              <w:rPr>
                <w:noProof/>
                <w:webHidden/>
              </w:rPr>
              <w:fldChar w:fldCharType="begin"/>
            </w:r>
            <w:r w:rsidR="007B1020">
              <w:rPr>
                <w:noProof/>
                <w:webHidden/>
              </w:rPr>
              <w:instrText xml:space="preserve"> PAGEREF _Toc162021974 \h </w:instrText>
            </w:r>
            <w:r w:rsidR="007B1020">
              <w:rPr>
                <w:noProof/>
                <w:webHidden/>
              </w:rPr>
            </w:r>
            <w:r w:rsidR="007B1020">
              <w:rPr>
                <w:noProof/>
                <w:webHidden/>
              </w:rPr>
              <w:fldChar w:fldCharType="separate"/>
            </w:r>
            <w:r w:rsidR="00F90A1A">
              <w:rPr>
                <w:noProof/>
                <w:webHidden/>
              </w:rPr>
              <w:t>75</w:t>
            </w:r>
            <w:r w:rsidR="007B1020">
              <w:rPr>
                <w:noProof/>
                <w:webHidden/>
              </w:rPr>
              <w:fldChar w:fldCharType="end"/>
            </w:r>
          </w:hyperlink>
        </w:p>
        <w:p w14:paraId="2607B088" w14:textId="3C4176B3"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5" w:history="1">
            <w:r w:rsidR="007B1020" w:rsidRPr="00607F6E">
              <w:rPr>
                <w:rStyle w:val="a6"/>
                <w:noProof/>
                <w:lang w:eastAsia="zh-CN"/>
              </w:rPr>
              <w:t>参考文献</w:t>
            </w:r>
            <w:r w:rsidR="007B1020">
              <w:rPr>
                <w:noProof/>
                <w:webHidden/>
              </w:rPr>
              <w:tab/>
            </w:r>
            <w:r w:rsidR="007B1020">
              <w:rPr>
                <w:noProof/>
                <w:webHidden/>
              </w:rPr>
              <w:fldChar w:fldCharType="begin"/>
            </w:r>
            <w:r w:rsidR="007B1020">
              <w:rPr>
                <w:noProof/>
                <w:webHidden/>
              </w:rPr>
              <w:instrText xml:space="preserve"> PAGEREF _Toc162021975 \h </w:instrText>
            </w:r>
            <w:r w:rsidR="007B1020">
              <w:rPr>
                <w:noProof/>
                <w:webHidden/>
              </w:rPr>
            </w:r>
            <w:r w:rsidR="007B1020">
              <w:rPr>
                <w:noProof/>
                <w:webHidden/>
              </w:rPr>
              <w:fldChar w:fldCharType="separate"/>
            </w:r>
            <w:r w:rsidR="00F90A1A">
              <w:rPr>
                <w:noProof/>
                <w:webHidden/>
              </w:rPr>
              <w:t>78</w:t>
            </w:r>
            <w:r w:rsidR="007B1020">
              <w:rPr>
                <w:noProof/>
                <w:webHidden/>
              </w:rPr>
              <w:fldChar w:fldCharType="end"/>
            </w:r>
          </w:hyperlink>
        </w:p>
        <w:p w14:paraId="4A77E18F" w14:textId="100C1EF6" w:rsidR="00D367AD" w:rsidRPr="00D367AD" w:rsidRDefault="00A3755D" w:rsidP="00D367AD">
          <w:pPr>
            <w:sectPr w:rsidR="00D367AD" w:rsidRPr="00D367AD" w:rsidSect="001E11AB">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02188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02188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7E4EC15B"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QmVoYXZpb3IsIGFuZCBTb2NpYWwgT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GVsZWN0cm9uaWMtcmVzb3VyY2UtbnVtPjEw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</w:fldData>
        </w:fldChar>
      </w:r>
      <w:r w:rsidR="00707569">
        <w:rPr>
          <w:lang w:eastAsia="zh-CN"/>
        </w:rPr>
        <w:instrText xml:space="preserve"> ADDIN EN.CITE </w:instrText>
      </w:r>
      <w:r w:rsidR="00707569">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QmVoYXZpb3IsIGFuZCBTb2NpYWwgT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GVsZWN0cm9uaWMtcmVzb3VyY2UtbnVtPjEw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</w:fldData>
        </w:fldChar>
      </w:r>
      <w:r w:rsidR="00707569">
        <w:rPr>
          <w:lang w:eastAsia="zh-CN"/>
        </w:rPr>
        <w:instrText xml:space="preserve"> ADDIN EN.CITE.DATA </w:instrText>
      </w:r>
      <w:r w:rsidR="00707569">
        <w:rPr>
          <w:lang w:eastAsia="zh-CN"/>
        </w:rPr>
      </w:r>
      <w:r w:rsidR="00707569">
        <w:rPr>
          <w:lang w:eastAsia="zh-CN"/>
        </w:rPr>
        <w:fldChar w:fldCharType="end"/>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00433E7E"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707569">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B15736">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0C6C7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707569">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4271E78E"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kpvdXJuYWwgQXJ0aWNsZSI+MTc8L3JlZi10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</w:fldData>
        </w:fldChar>
      </w:r>
      <w:r w:rsidR="00707569">
        <w:rPr>
          <w:lang w:eastAsia="zh-CN"/>
        </w:rPr>
        <w:instrText xml:space="preserve"> ADDIN EN.CITE </w:instrText>
      </w:r>
      <w:r w:rsidR="00707569">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kpvdXJuYWwgQXJ0aWNsZSI+MTc8L3JlZi10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</w:fldData>
        </w:fldChar>
      </w:r>
      <w:r w:rsidR="00707569">
        <w:rPr>
          <w:lang w:eastAsia="zh-CN"/>
        </w:rPr>
        <w:instrText xml:space="preserve"> ADDIN EN.CITE.DATA </w:instrText>
      </w:r>
      <w:r w:rsidR="00707569">
        <w:rPr>
          <w:lang w:eastAsia="zh-CN"/>
        </w:rPr>
      </w:r>
      <w:r w:rsidR="00707569">
        <w:rPr>
          <w:lang w:eastAsia="zh-CN"/>
        </w:rPr>
        <w:fldChar w:fldCharType="end"/>
      </w:r>
      <w:r w:rsidRPr="004E614C">
        <w:rPr>
          <w:lang w:eastAsia="zh-CN"/>
        </w:rPr>
        <w:fldChar w:fldCharType="separate"/>
      </w:r>
      <w:r>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HBvcHVsYXIgbWVkaWEgY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GVsZWN0cm9uaWMtcmVzb3VyY2UtbnVtPjEwLjEwMTYvai5wYWlkLjIwMTcuMDMuMDM3
PC9lbGVjdHJvbmljLXJlc291cmNlLW51bT48L3JlY29yZD48L0NpdGU+PC9FbmROb3RlPn==
</w:fldData>
        </w:fldChar>
      </w:r>
      <w:r w:rsidR="00707569">
        <w:rPr>
          <w:lang w:eastAsia="zh-CN"/>
        </w:rPr>
        <w:instrText xml:space="preserve"> ADDIN EN.CITE </w:instrText>
      </w:r>
      <w:r w:rsidR="00707569">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HBvcHVsYXIgbWVkaWEgY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GVsZWN0cm9uaWMtcmVzb3VyY2UtbnVtPjEwLjEwMTYvai5wYWlkLjIwMTcuMDMuMDM3
PC9lbGVjdHJvbmljLXJlc291cmNlLW51bT48L3JlY29yZD48L0NpdGU+PC9FbmROb3RlPn==
</w:fldData>
        </w:fldChar>
      </w:r>
      <w:r w:rsidR="00707569">
        <w:rPr>
          <w:lang w:eastAsia="zh-CN"/>
        </w:rPr>
        <w:instrText xml:space="preserve"> ADDIN EN.CITE.DATA </w:instrText>
      </w:r>
      <w:r w:rsidR="00707569">
        <w:rPr>
          <w:lang w:eastAsia="zh-CN"/>
        </w:rPr>
      </w:r>
      <w:r w:rsidR="00707569">
        <w:rPr>
          <w:lang w:eastAsia="zh-CN"/>
        </w:rPr>
        <w:fldChar w:fldCharType="end"/>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707569">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Pr="004E614C">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707569">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sidR="00707569">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DF631A">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sidR="00DF631A">
        <w:rPr>
          <w:lang w:eastAsia="zh-CN"/>
        </w:rPr>
        <w:fldChar w:fldCharType="separate"/>
      </w:r>
      <w:r w:rsidR="00DF631A">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6E2D1B">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sidR="006E2D1B">
        <w:rPr>
          <w:lang w:eastAsia="zh-CN"/>
        </w:rPr>
        <w:fldChar w:fldCharType="separate"/>
      </w:r>
      <w:r w:rsidR="006E2D1B">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021885"/>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1E11AB">
          <w:headerReference w:type="default" r:id="rId17"/>
          <w:pgSz w:w="11906" w:h="16838"/>
          <w:pgMar w:top="1440" w:right="1800" w:bottom="1440" w:left="1800" w:header="851" w:footer="992" w:gutter="0"/>
          <w:cols w:space="425"/>
          <w:docGrid w:type="lines" w:linePitch="360"/>
        </w:sectPr>
      </w:pPr>
    </w:p>
    <w:p w14:paraId="002B60E5" w14:textId="15F5FAD8" w:rsidR="00B60429" w:rsidRDefault="0016091D" w:rsidP="00DC13F9">
      <w:pPr>
        <w:pStyle w:val="1"/>
        <w:spacing w:before="360" w:after="360"/>
        <w:rPr>
          <w:lang w:eastAsia="zh-CN"/>
        </w:rPr>
      </w:pPr>
      <w:bookmarkStart w:id="5" w:name="_Toc162021886"/>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2021888"/>
      <w:r>
        <w:rPr>
          <w:rFonts w:hint="eastAsia"/>
          <w:lang w:eastAsia="zh-CN"/>
        </w:rPr>
        <w:t>2.1 社交网络</w:t>
      </w:r>
      <w:bookmarkEnd w:id="6"/>
    </w:p>
    <w:p w14:paraId="32F182F8" w14:textId="37DE6557" w:rsidR="00CF1620" w:rsidRDefault="00CF1620" w:rsidP="00CF1620">
      <w:pPr>
        <w:pStyle w:val="3"/>
        <w:spacing w:before="180" w:after="180"/>
        <w:rPr>
          <w:lang w:eastAsia="zh-CN"/>
        </w:rPr>
      </w:pPr>
      <w:r>
        <w:rPr>
          <w:rFonts w:hint="eastAsia"/>
          <w:lang w:eastAsia="zh-CN"/>
        </w:rPr>
        <w:t>2.1.1 概念界定</w:t>
      </w:r>
    </w:p>
    <w:p w14:paraId="5D9ECE28" w14:textId="19DDE33B"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9155D2">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9155D2">
        <w:rPr>
          <w:rFonts w:hint="eastAsia"/>
          <w:lang w:eastAsia="zh-CN"/>
        </w:rPr>
        <w:instrText>y, and scholarship&lt;/title&gt;&lt;secondary-title&gt;Journal of Computer</w:instrText>
      </w:r>
      <w:r w:rsidR="009155D2">
        <w:rPr>
          <w:rFonts w:hint="eastAsia"/>
          <w:lang w:eastAsia="zh-CN"/>
        </w:rPr>
        <w:instrText>‐</w:instrText>
      </w:r>
      <w:r w:rsidR="009155D2">
        <w:rPr>
          <w:rFonts w:hint="eastAsia"/>
          <w:lang w:eastAsia="zh-CN"/>
        </w:rPr>
        <w:instrText>Mediated Communication&lt;/secondary-title&gt;&lt;/titles&gt;&lt;periodical&gt;&lt;full-title&gt;Journal of computer</w:instrText>
      </w:r>
      <w:r w:rsidR="009155D2">
        <w:rPr>
          <w:rFonts w:hint="eastAsia"/>
          <w:lang w:eastAsia="zh-CN"/>
        </w:rPr>
        <w:instrText>‐</w:instrText>
      </w:r>
      <w:r w:rsidR="009155D2">
        <w:rPr>
          <w:rFonts w:hint="eastAsia"/>
          <w:lang w:eastAsia="zh-CN"/>
        </w:rPr>
        <w:instrText>mediated Communication&lt;/full-title&gt;&lt;/periodical&gt;&lt;pages&gt;210-230&lt;/pages&gt;&lt;volume&gt;13&lt;/volume&gt;&lt;number&gt;1&lt;</w:instrText>
      </w:r>
      <w:r w:rsidR="009155D2">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D416FF">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0C054B">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0C054B">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r w:rsidR="000C054B" w:rsidRPr="00351E53">
        <w:rPr>
          <w:rFonts w:hint="eastAsia"/>
          <w:lang w:eastAsia="zh-CN"/>
        </w:rPr>
        <w:t>2011</w:t>
      </w:r>
      <w:r w:rsidR="000C054B" w:rsidRPr="00351E53">
        <w:rPr>
          <w:rFonts w:hint="eastAsia"/>
          <w:lang w:eastAsia="zh-CN"/>
        </w:rPr>
        <w:t>年微信问世以来，截至</w:t>
      </w:r>
      <w:r w:rsidR="000C054B" w:rsidRPr="00351E53">
        <w:rPr>
          <w:rFonts w:hint="eastAsia"/>
          <w:lang w:eastAsia="zh-CN"/>
        </w:rPr>
        <w:t>2022</w:t>
      </w:r>
      <w:r w:rsidR="000C054B" w:rsidRPr="00351E53">
        <w:rPr>
          <w:rFonts w:hint="eastAsia"/>
          <w:lang w:eastAsia="zh-CN"/>
        </w:rPr>
        <w:t>年，微信的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r>
        <w:rPr>
          <w:rFonts w:hint="eastAsia"/>
          <w:lang w:eastAsia="zh-CN"/>
        </w:rPr>
        <w:t>2.1.2 相关研究</w:t>
      </w:r>
    </w:p>
    <w:p w14:paraId="2036D1A8" w14:textId="4145DFEE"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707569">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B15736">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0C6C7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7C3DE2" w:rsidRPr="004E614C">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707569">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7C3DE2" w:rsidRPr="004E614C">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微博上发布自己的信息，在社交网络上构建积极的自我形象</w:t>
      </w:r>
      <w:r w:rsidR="003863CD">
        <w:rPr>
          <w:lang w:eastAsia="zh-CN"/>
        </w:rPr>
        <w:fldChar w:fldCharType="begin"/>
      </w:r>
      <w:r w:rsidR="003863CD">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record&gt;&lt;/Cite&gt;&lt;/EndNote&gt;</w:instrText>
      </w:r>
      <w:r w:rsidR="003863CD">
        <w:rPr>
          <w:lang w:eastAsia="zh-CN"/>
        </w:rPr>
        <w:fldChar w:fldCharType="separate"/>
      </w:r>
      <w:r w:rsidR="003863CD">
        <w:rPr>
          <w:noProof/>
          <w:lang w:eastAsia="zh-CN"/>
        </w:rPr>
        <w:t>(Ren &amp; Guo, 2020)</w:t>
      </w:r>
      <w:r w:rsidR="003863CD">
        <w:rPr>
          <w:lang w:eastAsia="zh-CN"/>
        </w:rPr>
        <w:fldChar w:fldCharType="end"/>
      </w:r>
      <w:r w:rsidR="003863CD">
        <w:rPr>
          <w:rFonts w:hint="eastAsia"/>
          <w:lang w:eastAsia="zh-CN"/>
        </w:rPr>
        <w:t>。</w:t>
      </w:r>
    </w:p>
    <w:p w14:paraId="2802F8F9" w14:textId="01062F2A"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707569">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707569">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707569">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Pr="004E614C">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9B1CE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Pr="004E614C">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0E3370">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罗群芳</w:instrText>
      </w:r>
      <w:r w:rsidR="000C6C7C">
        <w:rPr>
          <w:rFonts w:hint="eastAsia"/>
          <w:lang w:eastAsia="zh-CN"/>
        </w:rPr>
        <w:instrText>&lt;/Author&gt;&lt;Year&gt;2023&lt;/Year&gt;&lt;RecNum&gt;149&lt;/RecNum&gt;&lt;DisplayText&gt;(</w:instrText>
      </w:r>
      <w:r w:rsidR="000C6C7C">
        <w:rPr>
          <w:rFonts w:hint="eastAsia"/>
          <w:lang w:eastAsia="zh-CN"/>
        </w:rPr>
        <w:instrText>罗群芳</w:instrText>
      </w:r>
      <w:r w:rsidR="000C6C7C">
        <w:rPr>
          <w:rFonts w:hint="eastAsia"/>
          <w:lang w:eastAsia="zh-CN"/>
        </w:rPr>
        <w:instrText>, 2023)&lt;/DisplayText&gt;&lt;record&gt;&lt;rec-number&gt;149&lt;/rec-number&gt;&lt;foreign-keys&gt;&lt;key app="EN" db-id="25zwtzd2ipsxxpedr5u5fe2as9wdf5twxw0s" timestamp="1691391293"&gt;149&lt;/key&gt;&lt;/foreign-keys&gt;&lt;ref-type name="Journal Article"&gt;17&lt;/ref-type&gt;&lt;contributors&gt;&lt;authors&gt;&lt;author&gt;&lt;style face="normal" font="default" charset="134" size="100%"&gt;</w:instrText>
      </w:r>
      <w:r w:rsidR="000C6C7C">
        <w:rPr>
          <w:rFonts w:hint="eastAsia"/>
          <w:lang w:eastAsia="zh-CN"/>
        </w:rPr>
        <w:instrText>罗群芳</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无处不在的比较</w:instrText>
      </w:r>
      <w:r w:rsidR="000C6C7C">
        <w:rPr>
          <w:rFonts w:hint="eastAsia"/>
          <w:lang w:eastAsia="zh-CN"/>
        </w:rPr>
        <w:instrText>&lt;/style&gt;&lt;style face="normal" font="default" size="100%"&gt;:&lt;/style&gt;&lt;style face="normal" font="default" charset="134" size="100%"&gt;</w:instrText>
      </w:r>
      <w:r w:rsidR="000C6C7C">
        <w:rPr>
          <w:rFonts w:hint="eastAsia"/>
          <w:lang w:eastAsia="zh-CN"/>
        </w:rPr>
        <w:instrText>微信朋友圈中自我呈现与同辈压力分析</w:instrText>
      </w:r>
      <w:r w:rsidR="000C6C7C">
        <w:rPr>
          <w:rFonts w:hint="eastAsia"/>
          <w:lang w:eastAsia="zh-CN"/>
        </w:rPr>
        <w:instrText>&lt;/style&gt;&lt;/title&gt;&lt;secondary-title&gt;&lt;style face="normal" font="default" charset="134" size="100%"&gt;</w:instrText>
      </w:r>
      <w:r w:rsidR="000C6C7C">
        <w:rPr>
          <w:rFonts w:hint="eastAsia"/>
          <w:lang w:eastAsia="zh-CN"/>
        </w:rPr>
        <w:instrText>科技传播</w:instrText>
      </w:r>
      <w:r w:rsidR="000C6C7C">
        <w:rPr>
          <w:rFonts w:hint="eastAsia"/>
          <w:lang w:eastAsia="zh-CN"/>
        </w:rPr>
        <w:instrText>&lt;/style&gt;&lt;/secondary-title&gt;&lt;/titles&gt;&lt;periodical&gt;&lt;full-title&gt;</w:instrText>
      </w:r>
      <w:r w:rsidR="000C6C7C">
        <w:rPr>
          <w:rFonts w:hint="eastAsia"/>
          <w:lang w:eastAsia="zh-CN"/>
        </w:rPr>
        <w:instrText>科技传播</w:instrText>
      </w:r>
      <w:r w:rsidR="000C6C7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xml:space="preserve">, </w:t>
      </w:r>
      <w:r w:rsidR="000C6C7C">
        <w:rPr>
          <w:rFonts w:hint="eastAsia"/>
          <w:noProof/>
          <w:lang w:eastAsia="zh-CN"/>
        </w:rPr>
        <w:lastRenderedPageBreak/>
        <w:t>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7" w:name="_Toc162021889"/>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7"/>
    </w:p>
    <w:p w14:paraId="46E9D654" w14:textId="2585B706" w:rsidR="0004184E" w:rsidRPr="0004184E" w:rsidRDefault="0004184E" w:rsidP="0004184E">
      <w:pPr>
        <w:pStyle w:val="3"/>
        <w:spacing w:before="180" w:after="180"/>
        <w:rPr>
          <w:lang w:eastAsia="zh-CN"/>
        </w:rPr>
      </w:pPr>
      <w:r>
        <w:rPr>
          <w:rFonts w:hint="eastAsia"/>
          <w:lang w:eastAsia="zh-CN"/>
        </w:rPr>
        <w:t>2.2.1 概念界定</w:t>
      </w:r>
    </w:p>
    <w:p w14:paraId="1044FA09" w14:textId="199E082F"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Journal Article"&gt;17&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E56908">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0C6C7C">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707569">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707569">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00DF7E00">
        <w:rPr>
          <w:rFonts w:hint="eastAsia"/>
          <w:lang w:eastAsia="zh-CN"/>
        </w:rPr>
        <w:t>。</w:t>
      </w:r>
    </w:p>
    <w:p w14:paraId="44BAA0CC" w14:textId="0FBDAE53"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707569">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E56908">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2CF1192A" w14:textId="738DD44B" w:rsidR="005F3963" w:rsidRDefault="005F3963" w:rsidP="0004184E">
      <w:pPr>
        <w:pStyle w:val="3"/>
        <w:spacing w:before="180" w:after="180"/>
        <w:rPr>
          <w:lang w:eastAsia="zh-CN"/>
        </w:rPr>
      </w:pPr>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p>
    <w:p w14:paraId="385F3E38" w14:textId="01D895B0"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kpvdXJuYWwgQXJ0aWNsZSI+MTc8L3JlZi10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</w:fldData>
        </w:fldChar>
      </w:r>
      <w:r w:rsidR="00707569">
        <w:rPr>
          <w:lang w:eastAsia="zh-CN"/>
        </w:rPr>
        <w:instrText xml:space="preserve"> ADDIN EN.CITE </w:instrText>
      </w:r>
      <w:r w:rsidR="00707569">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kpvdXJuYWwgQXJ0aWNsZSI+MTc8L3JlZi10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</w:fldData>
        </w:fldChar>
      </w:r>
      <w:r w:rsidR="00707569">
        <w:rPr>
          <w:lang w:eastAsia="zh-CN"/>
        </w:rPr>
        <w:instrText xml:space="preserve"> ADDIN EN.CITE.DATA </w:instrText>
      </w:r>
      <w:r w:rsidR="00707569">
        <w:rPr>
          <w:lang w:eastAsia="zh-CN"/>
        </w:rPr>
      </w:r>
      <w:r w:rsidR="00707569">
        <w:rPr>
          <w:lang w:eastAsia="zh-CN"/>
        </w:rPr>
        <w:fldChar w:fldCharType="end"/>
      </w:r>
      <w:r w:rsidRPr="004E614C">
        <w:rPr>
          <w:lang w:eastAsia="zh-CN"/>
        </w:rPr>
        <w:fldChar w:fldCharType="separate"/>
      </w:r>
      <w:r>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HBvcHVsYXIgbWVkaWEgY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GVsZWN0cm9uaWMtcmVzb3VyY2UtbnVtPjEwLjEwMTYvai5wYWlkLjIwMTcuMDMuMDM3
PC9lbGVjdHJvbmljLXJlc291cmNlLW51bT48L3JlY29yZD48L0NpdGU+PC9FbmROb3RlPn==
</w:fldData>
        </w:fldChar>
      </w:r>
      <w:r w:rsidR="00707569">
        <w:rPr>
          <w:lang w:eastAsia="zh-CN"/>
        </w:rPr>
        <w:instrText xml:space="preserve"> ADDIN EN.CITE </w:instrText>
      </w:r>
      <w:r w:rsidR="00707569">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HBvcHVsYXIgbWVkaWEgY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GVsZWN0cm9uaWMtcmVzb3VyY2UtbnVtPjEwLjEwMTYvai5wYWlkLjIwMTcuMDMuMDM3
PC9lbGVjdHJvbmljLXJlc291cmNlLW51bT48L3JlY29yZD48L0NpdGU+PC9FbmROb3RlPn==
</w:fldData>
        </w:fldChar>
      </w:r>
      <w:r w:rsidR="00707569">
        <w:rPr>
          <w:lang w:eastAsia="zh-CN"/>
        </w:rPr>
        <w:instrText xml:space="preserve"> ADDIN EN.CITE.DATA </w:instrText>
      </w:r>
      <w:r w:rsidR="00707569">
        <w:rPr>
          <w:lang w:eastAsia="zh-CN"/>
        </w:rPr>
      </w:r>
      <w:r w:rsidR="00707569">
        <w:rPr>
          <w:lang w:eastAsia="zh-CN"/>
        </w:rPr>
        <w:fldChar w:fldCharType="end"/>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0E3370">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w:t>
      </w:r>
      <w:r>
        <w:rPr>
          <w:rFonts w:hint="eastAsia"/>
          <w:lang w:eastAsia="zh-CN"/>
        </w:rPr>
        <w:t>也</w:t>
      </w:r>
      <w:r w:rsidRPr="00BF2FF9">
        <w:rPr>
          <w:rFonts w:hint="eastAsia"/>
          <w:lang w:eastAsia="zh-CN"/>
        </w:rPr>
        <w:t>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罗群芳</w:instrText>
      </w:r>
      <w:r w:rsidR="000C6C7C">
        <w:rPr>
          <w:rFonts w:hint="eastAsia"/>
          <w:lang w:eastAsia="zh-CN"/>
        </w:rPr>
        <w:instrText>&lt;/Author&gt;&lt;Year&gt;2023&lt;/Year&gt;&lt;RecNum&gt;149&lt;/RecNum&gt;&lt;DisplayText&gt;(</w:instrText>
      </w:r>
      <w:r w:rsidR="000C6C7C">
        <w:rPr>
          <w:rFonts w:hint="eastAsia"/>
          <w:lang w:eastAsia="zh-CN"/>
        </w:rPr>
        <w:instrText>罗群芳</w:instrText>
      </w:r>
      <w:r w:rsidR="000C6C7C">
        <w:rPr>
          <w:rFonts w:hint="eastAsia"/>
          <w:lang w:eastAsia="zh-CN"/>
        </w:rPr>
        <w:instrText>, 2023)&lt;/DisplayText&gt;&lt;record&gt;&lt;rec-number&gt;149&lt;/rec-number&gt;&lt;foreign-keys&gt;&lt;key app="EN" db-id="25zwtzd2ipsxxpedr5u5fe2as9wdf5twxw0s" timestamp="1691391293"&gt;149&lt;/key&gt;&lt;/foreign-keys&gt;&lt;ref-type name="Journal Article"&gt;17&lt;/ref-type&gt;&lt;contributors&gt;&lt;authors&gt;&lt;author&gt;&lt;style face="normal" font="default" charset="134" size="100%"&gt;</w:instrText>
      </w:r>
      <w:r w:rsidR="000C6C7C">
        <w:rPr>
          <w:rFonts w:hint="eastAsia"/>
          <w:lang w:eastAsia="zh-CN"/>
        </w:rPr>
        <w:instrText>罗群芳</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无处不在的比较</w:instrText>
      </w:r>
      <w:r w:rsidR="000C6C7C">
        <w:rPr>
          <w:rFonts w:hint="eastAsia"/>
          <w:lang w:eastAsia="zh-CN"/>
        </w:rPr>
        <w:instrText>&lt;/style&gt;&lt;style face="normal" font="default" size="100%"&gt;:&lt;/style&gt;&lt;style face="normal" font="default" charset="134" size="100%"&gt;</w:instrText>
      </w:r>
      <w:r w:rsidR="000C6C7C">
        <w:rPr>
          <w:rFonts w:hint="eastAsia"/>
          <w:lang w:eastAsia="zh-CN"/>
        </w:rPr>
        <w:instrText>微信朋友圈中自我呈现与同辈压力分析</w:instrText>
      </w:r>
      <w:r w:rsidR="000C6C7C">
        <w:rPr>
          <w:rFonts w:hint="eastAsia"/>
          <w:lang w:eastAsia="zh-CN"/>
        </w:rPr>
        <w:instrText>&lt;/style&gt;&lt;/title&gt;&lt;secondary-title&gt;&lt;style face="normal" font="default" charset="134" size="100%"&gt;</w:instrText>
      </w:r>
      <w:r w:rsidR="000C6C7C">
        <w:rPr>
          <w:rFonts w:hint="eastAsia"/>
          <w:lang w:eastAsia="zh-CN"/>
        </w:rPr>
        <w:instrText>科技传播</w:instrText>
      </w:r>
      <w:r w:rsidR="000C6C7C">
        <w:rPr>
          <w:rFonts w:hint="eastAsia"/>
          <w:lang w:eastAsia="zh-CN"/>
        </w:rPr>
        <w:instrText>&lt;/style&gt;&lt;/secondary-title&gt;&lt;/titles&gt;&lt;periodical&gt;&lt;full-title&gt;</w:instrText>
      </w:r>
      <w:r w:rsidR="000C6C7C">
        <w:rPr>
          <w:rFonts w:hint="eastAsia"/>
          <w:lang w:eastAsia="zh-CN"/>
        </w:rPr>
        <w:instrText>科技传播</w:instrText>
      </w:r>
      <w:r w:rsidR="000C6C7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w:t>
      </w:r>
      <w:r>
        <w:rPr>
          <w:rFonts w:hint="eastAsia"/>
          <w:noProof/>
          <w:lang w:eastAsia="zh-CN"/>
        </w:rPr>
        <w:lastRenderedPageBreak/>
        <w:t>Krämer (2011)</w:t>
      </w:r>
      <w:r w:rsidRPr="004E614C">
        <w:rPr>
          <w:lang w:eastAsia="zh-CN"/>
        </w:rPr>
        <w:fldChar w:fldCharType="end"/>
      </w:r>
      <w:r w:rsidRPr="004E614C">
        <w:rPr>
          <w:lang w:eastAsia="zh-CN"/>
        </w:rPr>
        <w:t xml:space="preserve"> </w:t>
      </w:r>
      <w:r>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328629C3" w14:textId="4B8441C9" w:rsidR="0004184E" w:rsidRPr="00A455ED" w:rsidRDefault="0004184E" w:rsidP="0004184E">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sidR="00707569">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i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C9yZWNvcmQ+PC9DaXRlPjxDaXRlPjxB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==
</w:fldData>
        </w:fldChar>
      </w:r>
      <w:r w:rsidR="000C6C7C">
        <w:rPr>
          <w:lang w:eastAsia="zh-CN"/>
        </w:rPr>
        <w:instrText xml:space="preserve"> ADDIN EN.CITE </w:instrText>
      </w:r>
      <w:r w:rsidR="000C6C7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i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C9yZWNvcmQ+PC9DaXRlPjxDaXRlPjxB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==
</w:fldData>
        </w:fldChar>
      </w:r>
      <w:r w:rsidR="000C6C7C">
        <w:rPr>
          <w:lang w:eastAsia="zh-CN"/>
        </w:rPr>
        <w:instrText xml:space="preserve"> ADDIN EN.CITE.DATA </w:instrText>
      </w:r>
      <w:r w:rsidR="000C6C7C">
        <w:rPr>
          <w:lang w:eastAsia="zh-CN"/>
        </w:rPr>
      </w:r>
      <w:r w:rsidR="000C6C7C">
        <w:rPr>
          <w:lang w:eastAsia="zh-CN"/>
        </w:rPr>
        <w:fldChar w:fldCharType="end"/>
      </w:r>
      <w:r w:rsidRPr="004E614C">
        <w:rPr>
          <w:lang w:eastAsia="zh-CN"/>
        </w:rPr>
        <w:fldChar w:fldCharType="separate"/>
      </w:r>
      <w:r>
        <w:rPr>
          <w:noProof/>
          <w:lang w:eastAsia="zh-CN"/>
        </w:rPr>
        <w:t>(e.g., Gibbons, 1986; Gilbert et al.,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009B1CE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Pr="004E614C">
        <w:rPr>
          <w:lang w:eastAsia="zh-CN"/>
        </w:rPr>
        <w:fldChar w:fldCharType="separate"/>
      </w:r>
      <w:r w:rsidRPr="004E614C">
        <w:rPr>
          <w:noProof/>
          <w:lang w:eastAsia="zh-CN"/>
        </w:rPr>
        <w:t>(Buunk &amp; Ybema, 1995)</w:t>
      </w:r>
      <w:r w:rsidRPr="004E614C">
        <w:rPr>
          <w:lang w:eastAsia="zh-CN"/>
        </w:rPr>
        <w:fldChar w:fldCharType="end"/>
      </w:r>
      <w:r>
        <w:rPr>
          <w:rFonts w:hint="eastAsia"/>
          <w:lang w:eastAsia="zh-CN"/>
        </w:rPr>
        <w:t>。</w:t>
      </w:r>
    </w:p>
    <w:p w14:paraId="5A405952" w14:textId="7C2AA4B6" w:rsidR="00A9518C" w:rsidRDefault="00B12990" w:rsidP="0004184E">
      <w:pPr>
        <w:pStyle w:val="2"/>
        <w:spacing w:before="180" w:after="180"/>
        <w:rPr>
          <w:lang w:eastAsia="zh-CN"/>
        </w:rPr>
      </w:pPr>
      <w:bookmarkStart w:id="8" w:name="_Toc162021890"/>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8"/>
    </w:p>
    <w:p w14:paraId="368A342A" w14:textId="21456E39" w:rsidR="00FD5A25" w:rsidRPr="00FD5A25" w:rsidRDefault="00FD5A25" w:rsidP="00FD5A25">
      <w:pPr>
        <w:pStyle w:val="3"/>
        <w:spacing w:before="180" w:after="180"/>
        <w:rPr>
          <w:lang w:eastAsia="zh-CN"/>
        </w:rPr>
      </w:pPr>
      <w:r>
        <w:rPr>
          <w:rFonts w:hint="eastAsia"/>
          <w:lang w:eastAsia="zh-CN"/>
        </w:rPr>
        <w:t>2.3.1 概念界定</w:t>
      </w:r>
    </w:p>
    <w:p w14:paraId="68EAA12C" w14:textId="7376EABD"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707569">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E56908">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024B4BFA"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9B1CE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ED443F">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0C6C7C">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ED443F">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r>
        <w:rPr>
          <w:rFonts w:hint="eastAsia"/>
          <w:lang w:eastAsia="zh-CN"/>
        </w:rPr>
        <w:t>2.3.2 相关研究</w:t>
      </w:r>
    </w:p>
    <w:p w14:paraId="40695449" w14:textId="7C2D6C02"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w:t>
      </w:r>
      <w:r w:rsidR="005D1794">
        <w:rPr>
          <w:rFonts w:hint="eastAsia"/>
          <w:lang w:eastAsia="zh-CN"/>
        </w:rPr>
        <w:lastRenderedPageBreak/>
        <w:t>满意度的关系。</w:t>
      </w:r>
      <w:r w:rsidR="006F2424">
        <w:rPr>
          <w:rFonts w:hint="eastAsia"/>
          <w:lang w:eastAsia="zh-CN"/>
        </w:rPr>
        <w:t>很多关于社会比较倾向与自尊之间的关系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xDaXRlPjxBdXRob3I+Vm9nZWw8L0F1dGhvcj48WWVhcj4yMDE0PC9ZZWFyPjxSZWNOdW0+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</w:fldData>
        </w:fldChar>
      </w:r>
      <w:r w:rsidR="009B1CEC">
        <w:rPr>
          <w:lang w:eastAsia="zh-CN"/>
        </w:rPr>
        <w:instrText xml:space="preserve"> ADDIN EN.CITE </w:instrText>
      </w:r>
      <w:r w:rsidR="009B1CEC">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xDaXRlPjxBdXRob3I+Vm9nZWw8L0F1dGhvcj48WWVhcj4yMDE0PC9ZZWFyPjxSZWNOdW0+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</w:fldData>
        </w:fldChar>
      </w:r>
      <w:r w:rsidR="009B1CEC">
        <w:rPr>
          <w:lang w:eastAsia="zh-CN"/>
        </w:rPr>
        <w:instrText xml:space="preserve"> ADDIN EN.CITE.DATA </w:instrText>
      </w:r>
      <w:r w:rsidR="009B1CEC">
        <w:rPr>
          <w:lang w:eastAsia="zh-CN"/>
        </w:rPr>
      </w:r>
      <w:r w:rsidR="009B1CEC">
        <w:rPr>
          <w:lang w:eastAsia="zh-CN"/>
        </w:rPr>
        <w:fldChar w:fldCharType="end"/>
      </w:r>
      <w:r w:rsidR="006F2424">
        <w:rPr>
          <w:lang w:eastAsia="zh-CN"/>
        </w:rPr>
      </w:r>
      <w:r w:rsidR="006F2424">
        <w:rPr>
          <w:lang w:eastAsia="zh-CN"/>
        </w:rPr>
        <w:fldChar w:fldCharType="separate"/>
      </w:r>
      <w:r w:rsidR="00EE72CD">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5D1794">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0C6C7C">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5D1794">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自我提高这样的积极效应存在着显著的正相关</w:t>
      </w:r>
      <w:r w:rsidR="006F2424">
        <w:rPr>
          <w:rFonts w:hint="eastAsia"/>
          <w:lang w:eastAsia="zh-CN"/>
        </w:rPr>
        <w:t xml:space="preserve"> </w:t>
      </w:r>
      <w:r w:rsidR="006F2424">
        <w:rPr>
          <w:lang w:eastAsia="zh-CN"/>
        </w:rPr>
        <w:fldChar w:fldCharType="begin"/>
      </w:r>
      <w:r w:rsidR="009B1CEC">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6F2424">
        <w:rPr>
          <w:noProof/>
          <w:lang w:eastAsia="zh-CN"/>
        </w:rPr>
        <w:t>(Cramer et al.,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9B1CEC">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9C38BE">
        <w:rPr>
          <w:noProof/>
          <w:lang w:eastAsia="zh-CN"/>
        </w:rPr>
        <w:t>(Cramer et al., 2016)</w:t>
      </w:r>
      <w:r w:rsidR="009C38BE">
        <w:rPr>
          <w:lang w:eastAsia="zh-CN"/>
        </w:rPr>
        <w:fldChar w:fldCharType="end"/>
      </w:r>
      <w:r w:rsidR="009C38BE">
        <w:rPr>
          <w:rFonts w:hint="eastAsia"/>
          <w:lang w:eastAsia="zh-CN"/>
        </w:rPr>
        <w:t>。大多数文章的结论是一致的，即社会比较情绪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Wb2dlbDwvQXV0aG9yPjxZZWFyPjIwMTU8L1llYXI+PFJlY051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</w:fldData>
        </w:fldChar>
      </w:r>
      <w:r w:rsidR="000C6C7C">
        <w:rPr>
          <w:lang w:eastAsia="zh-CN"/>
        </w:rPr>
        <w:instrText xml:space="preserve"> ADDIN EN.CITE </w:instrText>
      </w:r>
      <w:r w:rsidR="000C6C7C">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Wb2dlbDwvQXV0aG9yPjxZZWFyPjIwMTU8L1llYXI+PFJlY051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</w:fldData>
        </w:fldChar>
      </w:r>
      <w:r w:rsidR="000C6C7C">
        <w:rPr>
          <w:lang w:eastAsia="zh-CN"/>
        </w:rPr>
        <w:instrText xml:space="preserve"> ADDIN EN.CITE.DATA </w:instrText>
      </w:r>
      <w:r w:rsidR="000C6C7C">
        <w:rPr>
          <w:lang w:eastAsia="zh-CN"/>
        </w:rPr>
      </w:r>
      <w:r w:rsidR="000C6C7C">
        <w:rPr>
          <w:lang w:eastAsia="zh-CN"/>
        </w:rPr>
        <w:fldChar w:fldCharType="end"/>
      </w:r>
      <w:r w:rsidR="009C38BE">
        <w:rPr>
          <w:lang w:eastAsia="zh-CN"/>
        </w:rPr>
        <w:fldChar w:fldCharType="separate"/>
      </w:r>
      <w:r w:rsidR="009C38BE">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2A318812" w:rsidR="00261237" w:rsidRPr="003863CD" w:rsidRDefault="00261237" w:rsidP="003863CD">
      <w:pPr>
        <w:rPr>
          <w:lang w:eastAsia="zh-CN"/>
        </w:rPr>
      </w:pPr>
      <w:r>
        <w:rPr>
          <w:lang w:eastAsia="zh-CN"/>
        </w:rPr>
        <w:tab/>
      </w:r>
      <w:r>
        <w:rPr>
          <w:rFonts w:hint="eastAsia"/>
          <w:lang w:eastAsia="zh-CN"/>
        </w:rPr>
        <w:t>关于社会比较倾向的不一致结论，可能与社会比较的方向有关。这也是</w:t>
      </w:r>
      <w:r w:rsidR="00F0485F">
        <w:rPr>
          <w:rFonts w:hint="eastAsia"/>
          <w:lang w:eastAsia="zh-CN"/>
        </w:rPr>
        <w:t>涉及</w:t>
      </w:r>
      <w:r>
        <w:rPr>
          <w:rFonts w:hint="eastAsia"/>
          <w:lang w:eastAsia="zh-CN"/>
        </w:rPr>
        <w:t>社会比较倾向的文章常常讨论的问题。</w:t>
      </w:r>
      <w:r w:rsidR="00951C48">
        <w:rPr>
          <w:rFonts w:hint="eastAsia"/>
          <w:lang w:eastAsia="zh-CN"/>
        </w:rPr>
        <w:t>有些研究笼统的讨论了，社会比较倾向越高，则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有些研究则认为，社会比较倾向越高越容易</w:t>
      </w:r>
      <w:r>
        <w:rPr>
          <w:rFonts w:hint="eastAsia"/>
          <w:lang w:eastAsia="zh-CN"/>
        </w:rPr>
        <w:t>进行向上比较</w:t>
      </w:r>
      <w:r>
        <w:rPr>
          <w:rFonts w:hint="eastAsia"/>
          <w:lang w:eastAsia="zh-CN"/>
        </w:rPr>
        <w:t xml:space="preserve"> </w:t>
      </w:r>
      <w:r>
        <w:rPr>
          <w:lang w:eastAsia="zh-CN"/>
        </w:rPr>
        <w:fldChar w:fldCharType="begin"/>
      </w:r>
      <w:r w:rsidR="000C6C7C">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Pr>
          <w:noProof/>
          <w:lang w:eastAsia="zh-CN"/>
        </w:rPr>
        <w:t>(Butzer &amp; Kuiper, 2006)</w:t>
      </w:r>
      <w:r>
        <w:rPr>
          <w:lang w:eastAsia="zh-CN"/>
        </w:rPr>
        <w:fldChar w:fldCharType="end"/>
      </w:r>
      <w:r w:rsidR="004C2E47">
        <w:rPr>
          <w:rFonts w:hint="eastAsia"/>
          <w:lang w:eastAsia="zh-CN"/>
        </w:rPr>
        <w:t>。</w:t>
      </w:r>
      <w:r w:rsidR="007A66FD">
        <w:rPr>
          <w:rFonts w:hint="eastAsia"/>
          <w:lang w:eastAsia="zh-CN"/>
        </w:rPr>
        <w:t>也有一些研究讨论了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9B1CEC">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7A66FD">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9" w:name="_Toc162021891"/>
      <w:r>
        <w:rPr>
          <w:rFonts w:hint="eastAsia"/>
          <w:lang w:eastAsia="zh-CN"/>
        </w:rPr>
        <w:t xml:space="preserve">2.4 </w:t>
      </w:r>
      <w:r w:rsidR="00762962">
        <w:rPr>
          <w:rFonts w:hint="eastAsia"/>
          <w:lang w:eastAsia="zh-CN"/>
        </w:rPr>
        <w:t>社会比较策略</w:t>
      </w:r>
      <w:bookmarkEnd w:id="9"/>
    </w:p>
    <w:p w14:paraId="058CD546" w14:textId="26DA140B" w:rsidR="00FD5A25" w:rsidRPr="00FD5A25" w:rsidRDefault="00FD5A25" w:rsidP="00FD5A25">
      <w:pPr>
        <w:pStyle w:val="3"/>
        <w:spacing w:before="180" w:after="180"/>
        <w:rPr>
          <w:lang w:eastAsia="zh-CN"/>
        </w:rPr>
      </w:pPr>
      <w:r>
        <w:rPr>
          <w:rFonts w:hint="eastAsia"/>
          <w:lang w:eastAsia="zh-CN"/>
        </w:rPr>
        <w:t>2.4.1 概念界定</w:t>
      </w:r>
    </w:p>
    <w:p w14:paraId="79199159" w14:textId="00A6655F" w:rsidR="00CC3F8B"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sidR="00707569">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Pr>
          <w:lang w:eastAsia="zh-CN"/>
        </w:rPr>
        <w:fldChar w:fldCharType="separate"/>
      </w:r>
      <w:r>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0C6C7C">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CC3F8B">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w:t>
      </w:r>
      <w:r>
        <w:rPr>
          <w:rFonts w:hint="eastAsia"/>
          <w:lang w:eastAsia="zh-CN"/>
        </w:rPr>
        <w:lastRenderedPageBreak/>
        <w:t>验。</w:t>
      </w:r>
      <w:r>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CC3F8B">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CC3F8B" w:rsidRPr="004E614C">
        <w:rPr>
          <w:lang w:eastAsia="zh-CN"/>
        </w:rPr>
        <w:fldChar w:fldCharType="separate"/>
      </w:r>
      <w:r w:rsidR="00CC3F8B">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r>
        <w:rPr>
          <w:rFonts w:hint="eastAsia"/>
          <w:lang w:eastAsia="zh-CN"/>
        </w:rPr>
        <w:t>2.4.2 相关研究</w:t>
      </w:r>
    </w:p>
    <w:p w14:paraId="042972EF" w14:textId="590A3B59"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597273">
        <w:rPr>
          <w:lang w:eastAsia="zh-CN"/>
        </w:rPr>
        <w:instrText xml:space="preserve"> ADDIN EN.CITE &lt;EndNote&gt;&lt;Cite&gt;&lt;Author&gt;Rheu&lt;/Author&gt;&lt;Year&gt;2023&lt;/Year&gt;&lt;RecNum&gt;217&lt;/RecNum&gt;&lt;DisplayText&gt;(Rheu et al.,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record&gt;&lt;/Cite&gt;&lt;/EndNote&gt;</w:instrText>
      </w:r>
      <w:r w:rsidR="00597273">
        <w:rPr>
          <w:lang w:eastAsia="zh-CN"/>
        </w:rPr>
        <w:fldChar w:fldCharType="separate"/>
      </w:r>
      <w:r w:rsidR="00597273">
        <w:rPr>
          <w:noProof/>
          <w:lang w:eastAsia="zh-CN"/>
        </w:rPr>
        <w:t>(Rheu et al.,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9155D2">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6F4668">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6F4668">
        <w:rPr>
          <w:lang w:eastAsia="zh-CN"/>
        </w:rPr>
        <w:instrText xml:space="preserve"> ADDIN EN.CITE &lt;EndNote&gt;&lt;Cite&gt;&lt;Author&gt;Yue&lt;/Author&gt;&lt;Year&gt;2022&lt;/Year&gt;&lt;RecNum&gt;212&lt;/RecNum&gt;&lt;DisplayText&gt;(Yue et al.,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record&gt;&lt;/Cite&gt;&lt;/EndNote&gt;</w:instrText>
      </w:r>
      <w:r w:rsidR="006F4668">
        <w:rPr>
          <w:lang w:eastAsia="zh-CN"/>
        </w:rPr>
        <w:fldChar w:fldCharType="separate"/>
      </w:r>
      <w:r w:rsidR="006F4668">
        <w:rPr>
          <w:noProof/>
          <w:lang w:eastAsia="zh-CN"/>
        </w:rPr>
        <w:t>(Yue et al.,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707569">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00347">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707569">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2C5629">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707569">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record&gt;&lt;/Cite&gt;&lt;/EndNote&gt;</w:instrText>
      </w:r>
      <w:r w:rsidR="00597273">
        <w:rPr>
          <w:lang w:eastAsia="zh-CN"/>
        </w:rPr>
        <w:fldChar w:fldCharType="separate"/>
      </w:r>
      <w:r w:rsidR="001754BA">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707569">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record&gt;&lt;/Cite&gt;&lt;/EndNote&gt;</w:instrText>
      </w:r>
      <w:r w:rsidR="005B2EB4">
        <w:rPr>
          <w:lang w:eastAsia="zh-CN"/>
        </w:rPr>
        <w:fldChar w:fldCharType="separate"/>
      </w:r>
      <w:r w:rsidR="001754BA">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0" w:name="_Toc162021892"/>
      <w:r>
        <w:rPr>
          <w:rFonts w:hint="eastAsia"/>
          <w:lang w:eastAsia="zh-CN"/>
        </w:rPr>
        <w:t xml:space="preserve">2.5 </w:t>
      </w:r>
      <w:r w:rsidR="00FB64F5">
        <w:rPr>
          <w:rFonts w:hint="eastAsia"/>
          <w:lang w:eastAsia="zh-CN"/>
        </w:rPr>
        <w:t>相对剥夺感</w:t>
      </w:r>
      <w:bookmarkEnd w:id="10"/>
    </w:p>
    <w:p w14:paraId="490CBA56" w14:textId="3EDFD508" w:rsidR="00FD5A25" w:rsidRPr="00FD5A25" w:rsidRDefault="00FD5A25" w:rsidP="00FD5A25">
      <w:pPr>
        <w:pStyle w:val="3"/>
        <w:spacing w:before="180" w:after="180"/>
        <w:rPr>
          <w:lang w:eastAsia="zh-CN"/>
        </w:rPr>
      </w:pPr>
      <w:r>
        <w:rPr>
          <w:rFonts w:hint="eastAsia"/>
          <w:lang w:eastAsia="zh-CN"/>
        </w:rPr>
        <w:t>2.</w:t>
      </w:r>
      <w:r w:rsidR="003420CA">
        <w:rPr>
          <w:rFonts w:hint="eastAsia"/>
          <w:lang w:eastAsia="zh-CN"/>
        </w:rPr>
        <w:t>5</w:t>
      </w:r>
      <w:r>
        <w:rPr>
          <w:rFonts w:hint="eastAsia"/>
          <w:lang w:eastAsia="zh-CN"/>
        </w:rPr>
        <w:t>.1 概念界定</w:t>
      </w:r>
    </w:p>
    <w:p w14:paraId="397AF91D" w14:textId="722D0BE4"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E5NDwvUmVjTnVtPjxyZWNvcmQ+PHJlYy1udW1iZXI+MTk0PC9y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</w:fldData>
        </w:fldChar>
      </w:r>
      <w:r w:rsidR="009B1CEC">
        <w:rPr>
          <w:lang w:eastAsia="zh-CN"/>
        </w:rPr>
        <w:instrText xml:space="preserve"> ADDIN EN.CITE </w:instrText>
      </w:r>
      <w:r w:rsidR="009B1CEC">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E5NDwvUmVjTnVtPjxyZWNvcmQ+PHJlYy1udW1iZXI+MTk0PC9y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</w:fldData>
        </w:fldChar>
      </w:r>
      <w:r w:rsidR="009B1CEC">
        <w:rPr>
          <w:lang w:eastAsia="zh-CN"/>
        </w:rPr>
        <w:instrText xml:space="preserve"> ADDIN EN.CITE.DATA </w:instrText>
      </w:r>
      <w:r w:rsidR="009B1CEC">
        <w:rPr>
          <w:lang w:eastAsia="zh-CN"/>
        </w:rPr>
      </w:r>
      <w:r w:rsidR="009B1CEC">
        <w:rPr>
          <w:lang w:eastAsia="zh-CN"/>
        </w:rPr>
        <w:fldChar w:fldCharType="end"/>
      </w:r>
      <w:r w:rsidR="00E5661A">
        <w:rPr>
          <w:lang w:eastAsia="zh-CN"/>
        </w:rPr>
      </w:r>
      <w:r w:rsidR="00E5661A">
        <w:rPr>
          <w:lang w:eastAsia="zh-CN"/>
        </w:rPr>
        <w:fldChar w:fldCharType="separate"/>
      </w:r>
      <w:r w:rsidR="00E5661A">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ED443F">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ED443F">
        <w:rPr>
          <w:lang w:eastAsia="zh-CN"/>
        </w:rPr>
        <w:fldChar w:fldCharType="separate"/>
      </w:r>
      <w:r w:rsidR="00ED443F">
        <w:rPr>
          <w:noProof/>
          <w:lang w:eastAsia="zh-CN"/>
        </w:rPr>
        <w:t>(Stouffer et al., 1949)</w:t>
      </w:r>
      <w:r w:rsidR="00ED443F">
        <w:rPr>
          <w:lang w:eastAsia="zh-CN"/>
        </w:rPr>
        <w:fldChar w:fldCharType="end"/>
      </w:r>
      <w:r w:rsidR="00D05FC5">
        <w:rPr>
          <w:rFonts w:hint="eastAsia"/>
          <w:lang w:eastAsia="zh-CN"/>
        </w:rPr>
        <w:t>。</w:t>
      </w:r>
      <w:r w:rsidR="0002599F">
        <w:rPr>
          <w:lang w:eastAsia="zh-CN"/>
        </w:rPr>
        <w:fldChar w:fldCharType="begin"/>
      </w:r>
      <w:r w:rsidR="0002599F">
        <w:rPr>
          <w:lang w:eastAsia="zh-CN"/>
        </w:rPr>
        <w:instrText xml:space="preserve"> ADDIN EN.CITE &lt;EndNote&gt;&lt;Cite AuthorYear="1"&gt;&lt;Author&gt;Runciman&lt;/Author&gt;&lt;Year&gt;1966&lt;/Year&gt;&lt;RecNum&gt;191&lt;/RecNum&gt;&lt;DisplayText&gt;Runciman (1966)&lt;/DisplayText&gt;&lt;record&gt;&lt;rec-number&gt;191&lt;/rec-number&gt;&lt;foreign-keys&gt;&lt;key app="EN" db-id="25zwtzd2ipsxxpedr5u5fe2as9wdf5twxw0s" timestamp="1711008510"&gt;191&lt;/key&gt;&lt;/foreign-keys&gt;&lt;ref-type name="Journal Article"&gt;17&lt;/ref-type&gt;&lt;contributors&gt;&lt;authors&gt;&lt;author&gt;Runciman, Walter Garrison&lt;/author&gt;&lt;/authors&gt;&lt;/contributors&gt;&lt;titles&gt;&lt;title&gt;Relative deprivation and social justice: A study of attitudes to social inequality in twentieth-century England&lt;/title&gt;&lt;secondary-title&gt;(No Title)&lt;/secondary-title&gt;&lt;/titles&gt;&lt;periodical&gt;&lt;full-title&gt;(No Title)&lt;/full-title&gt;&lt;/periodical&gt;&lt;dates&gt;&lt;year&gt;1966&lt;/year&gt;&lt;/dates&gt;&lt;urls&gt;&lt;/urls&gt;&lt;/record&gt;&lt;/Cite&gt;&lt;/EndNote&gt;</w:instrText>
      </w:r>
      <w:r w:rsidR="0002599F">
        <w:rPr>
          <w:lang w:eastAsia="zh-CN"/>
        </w:rPr>
        <w:fldChar w:fldCharType="separate"/>
      </w:r>
      <w:r w:rsidR="0002599F">
        <w:rPr>
          <w:noProof/>
          <w:lang w:eastAsia="zh-CN"/>
        </w:rPr>
        <w:t>Runciman (1966)</w:t>
      </w:r>
      <w:r w:rsidR="0002599F">
        <w:rPr>
          <w:lang w:eastAsia="zh-CN"/>
        </w:rPr>
        <w:fldChar w:fldCharType="end"/>
      </w:r>
      <w:r w:rsidR="0002599F">
        <w:rPr>
          <w:rFonts w:hint="eastAsia"/>
          <w:lang w:eastAsia="zh-CN"/>
        </w:rPr>
        <w:t xml:space="preserve"> </w:t>
      </w:r>
      <w:r w:rsidR="00D05FC5">
        <w:rPr>
          <w:rFonts w:hint="eastAsia"/>
          <w:lang w:eastAsia="zh-CN"/>
        </w:rPr>
        <w:t>在此基础上提出了相对剥夺感的概念。</w:t>
      </w:r>
      <w:r w:rsidR="00E5661A">
        <w:rPr>
          <w:lang w:eastAsia="zh-CN"/>
        </w:rPr>
        <w:fldChar w:fldCharType="begin"/>
      </w:r>
      <w:r w:rsidR="00707569">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E5661A">
        <w:rPr>
          <w:lang w:eastAsia="zh-CN"/>
        </w:rPr>
        <w:fldChar w:fldCharType="separate"/>
      </w:r>
      <w:r w:rsidR="008A798F">
        <w:rPr>
          <w:noProof/>
          <w:lang w:eastAsia="zh-CN"/>
        </w:rPr>
        <w:t>Burns (1966)</w:t>
      </w:r>
      <w:r w:rsidR="00E5661A">
        <w:rPr>
          <w:lang w:eastAsia="zh-CN"/>
        </w:rPr>
        <w:fldChar w:fldCharType="end"/>
      </w:r>
      <w:r w:rsidR="008A798F">
        <w:rPr>
          <w:rFonts w:hint="eastAsia"/>
          <w:lang w:eastAsia="zh-CN"/>
        </w:rPr>
        <w:t xml:space="preserve"> </w:t>
      </w:r>
      <w:r w:rsidR="00E5661A">
        <w:rPr>
          <w:rFonts w:hint="eastAsia"/>
          <w:lang w:eastAsia="zh-CN"/>
        </w:rPr>
        <w:t>则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E5661A"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E5661A" w:rsidRPr="004E614C">
        <w:rPr>
          <w:lang w:eastAsia="zh-CN"/>
        </w:rPr>
        <w:fldChar w:fldCharType="separate"/>
      </w:r>
      <w:r w:rsidR="00E5661A" w:rsidRPr="004E614C">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lastRenderedPageBreak/>
        <w:fldChar w:fldCharType="begin"/>
      </w:r>
      <w:r w:rsidR="001F191B">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1F191B">
        <w:rPr>
          <w:noProof/>
          <w:lang w:eastAsia="zh-CN"/>
        </w:rPr>
        <w:t>Smith et al. (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175D3D8E" w14:textId="3268FDB5" w:rsidR="00FD5A25" w:rsidRDefault="00FD5A25" w:rsidP="00FD5A25">
      <w:pPr>
        <w:pStyle w:val="3"/>
        <w:spacing w:before="180" w:after="180"/>
        <w:rPr>
          <w:lang w:eastAsia="zh-CN"/>
        </w:rPr>
      </w:pPr>
      <w:bookmarkStart w:id="11" w:name="_Toc162021893"/>
      <w:r>
        <w:rPr>
          <w:rFonts w:hint="eastAsia"/>
          <w:lang w:eastAsia="zh-CN"/>
        </w:rPr>
        <w:t>2.</w:t>
      </w:r>
      <w:r w:rsidR="003420CA">
        <w:rPr>
          <w:rFonts w:hint="eastAsia"/>
          <w:lang w:eastAsia="zh-CN"/>
        </w:rPr>
        <w:t>5</w:t>
      </w:r>
      <w:r>
        <w:rPr>
          <w:rFonts w:hint="eastAsia"/>
          <w:lang w:eastAsia="zh-CN"/>
        </w:rPr>
        <w:t>.2 相关研究</w:t>
      </w:r>
    </w:p>
    <w:p w14:paraId="1FDBF354" w14:textId="35C76B0A" w:rsidR="00455B77" w:rsidRDefault="00455B77" w:rsidP="00455B77">
      <w:pPr>
        <w:rPr>
          <w:lang w:eastAsia="zh-CN"/>
        </w:rPr>
      </w:pPr>
      <w:r>
        <w:rPr>
          <w:lang w:eastAsia="zh-CN"/>
        </w:rPr>
        <w:tab/>
      </w:r>
      <w:r>
        <w:rPr>
          <w:rFonts w:hint="eastAsia"/>
          <w:lang w:eastAsia="zh-CN"/>
        </w:rPr>
        <w:t>以往研究相对剥夺感的文章，常常探讨的是经济上差异产生的相对剥夺感。比如，有研究发现，由于经济上对比产生的相对剥夺感，常常会导致心理健康问题</w:t>
      </w:r>
      <w:r>
        <w:rPr>
          <w:rFonts w:hint="eastAsia"/>
          <w:lang w:eastAsia="zh-CN"/>
        </w:rPr>
        <w:t xml:space="preserve"> </w:t>
      </w:r>
      <w:r>
        <w:rPr>
          <w:lang w:eastAsia="zh-CN"/>
        </w:rPr>
        <w:fldChar w:fldCharType="begin"/>
      </w:r>
      <w:r w:rsidR="009B1CEC">
        <w:rPr>
          <w:lang w:eastAsia="zh-CN"/>
        </w:rPr>
        <w:instrText xml:space="preserve"> ADDIN EN.CITE &lt;EndNote&gt;&lt;Cite&gt;&lt;Author&gt;Eibner&lt;/Author&gt;&lt;Year&gt;2004&lt;/Year&gt;&lt;RecNum&gt;31&lt;/RecNum&gt;&lt;DisplayText&gt;(Eibner et al.,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Pr>
          <w:noProof/>
          <w:lang w:eastAsia="zh-CN"/>
        </w:rPr>
        <w:t>(Eibner et al., 2004)</w:t>
      </w:r>
      <w:r>
        <w:rPr>
          <w:lang w:eastAsia="zh-CN"/>
        </w:rPr>
        <w:fldChar w:fldCharType="end"/>
      </w:r>
      <w:r>
        <w:rPr>
          <w:rFonts w:hint="eastAsia"/>
          <w:lang w:eastAsia="zh-CN"/>
        </w:rPr>
        <w:t>。类似的，也有研究发现，高水平的相对剥夺感常常会提升情绪障碍的风险</w:t>
      </w:r>
      <w:r>
        <w:rPr>
          <w:rFonts w:hint="eastAsia"/>
          <w:lang w:eastAsia="zh-CN"/>
        </w:rPr>
        <w:t xml:space="preserve"> </w:t>
      </w:r>
      <w:r>
        <w:rPr>
          <w:lang w:eastAsia="zh-CN"/>
        </w:rPr>
        <w:fldChar w:fldCharType="begin"/>
      </w:r>
      <w:r w:rsidR="00707569">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record&gt;&lt;/Cite&gt;&lt;/EndNote&gt;</w:instrText>
      </w:r>
      <w:r>
        <w:rPr>
          <w:lang w:eastAsia="zh-CN"/>
        </w:rPr>
        <w:fldChar w:fldCharType="separate"/>
      </w:r>
      <w:r>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HNjaWVuY2UgJmFtcDsgb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L3JlY29yZD48L0NpdGU+PENpdGU+PEF1dGhvcj5TdWJyYW1hbnlhbTwvQXV0aG9yPjxZ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</w:fldData>
        </w:fldChar>
      </w:r>
      <w:r w:rsidR="00707569">
        <w:rPr>
          <w:lang w:eastAsia="zh-CN"/>
        </w:rPr>
        <w:instrText xml:space="preserve"> ADDIN EN.CITE </w:instrText>
      </w:r>
      <w:r w:rsidR="00707569">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HNjaWVuY2UgJmFtcDsgb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L3JlY29yZD48L0NpdGU+PENpdGU+PEF1dGhvcj5TdWJyYW1hbnlhbTwvQXV0aG9yPjxZ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</w:fldData>
        </w:fldChar>
      </w:r>
      <w:r w:rsidR="00707569">
        <w:rPr>
          <w:lang w:eastAsia="zh-CN"/>
        </w:rPr>
        <w:instrText xml:space="preserve"> ADDIN EN.CITE.DATA </w:instrText>
      </w:r>
      <w:r w:rsidR="00707569">
        <w:rPr>
          <w:lang w:eastAsia="zh-CN"/>
        </w:rPr>
      </w:r>
      <w:r w:rsidR="00707569">
        <w:rPr>
          <w:lang w:eastAsia="zh-CN"/>
        </w:rPr>
        <w:fldChar w:fldCharType="end"/>
      </w:r>
      <w:r w:rsidR="0026001E">
        <w:rPr>
          <w:lang w:eastAsia="zh-CN"/>
        </w:rPr>
        <w:fldChar w:fldCharType="separate"/>
      </w:r>
      <w:r w:rsidR="0026001E">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其他一些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xlbGVjdHJvbmljLXJlc291cmNlLW51bT4xMC4xMTc3LzAwMjIwMDI3OTYwNDAw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</w:fldData>
        </w:fldChar>
      </w:r>
      <w:r w:rsidR="000E3370">
        <w:rPr>
          <w:lang w:eastAsia="zh-CN"/>
        </w:rPr>
        <w:instrText xml:space="preserve"> ADDIN EN.CITE </w:instrText>
      </w:r>
      <w:r w:rsidR="000E3370">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xlbGVjdHJvbmljLXJlc291cmNlLW51bT4xMC4xMTc3LzAwMjIwMDI3OTYwNDAw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</w:fldData>
        </w:fldChar>
      </w:r>
      <w:r w:rsidR="000E3370">
        <w:rPr>
          <w:lang w:eastAsia="zh-CN"/>
        </w:rPr>
        <w:instrText xml:space="preserve"> ADDIN EN.CITE.DATA </w:instrText>
      </w:r>
      <w:r w:rsidR="000E3370">
        <w:rPr>
          <w:lang w:eastAsia="zh-CN"/>
        </w:rPr>
      </w:r>
      <w:r w:rsidR="000E3370">
        <w:rPr>
          <w:lang w:eastAsia="zh-CN"/>
        </w:rPr>
        <w:fldChar w:fldCharType="end"/>
      </w:r>
      <w:r w:rsidR="00C94567">
        <w:rPr>
          <w:lang w:eastAsia="zh-CN"/>
        </w:rPr>
        <w:fldChar w:fldCharType="separate"/>
      </w:r>
      <w:r w:rsidR="00C94567">
        <w:rPr>
          <w:noProof/>
          <w:lang w:eastAsia="zh-CN"/>
        </w:rPr>
        <w:t>(e.g., Brush, 1996; Callan et al., 2011; Smith et al., 2012)</w:t>
      </w:r>
      <w:r w:rsidR="00C94567">
        <w:rPr>
          <w:lang w:eastAsia="zh-CN"/>
        </w:rPr>
        <w:fldChar w:fldCharType="end"/>
      </w:r>
      <w:r w:rsidR="00C94567">
        <w:rPr>
          <w:rFonts w:hint="eastAsia"/>
          <w:lang w:eastAsia="zh-CN"/>
        </w:rPr>
        <w:t>。</w:t>
      </w:r>
    </w:p>
    <w:p w14:paraId="445B2567" w14:textId="774BD72D"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record&gt;&lt;/Cite&gt;&lt;/EndNote&gt;</w:instrText>
      </w:r>
      <w:r>
        <w:rPr>
          <w:lang w:eastAsia="zh-CN"/>
        </w:rPr>
        <w:fldChar w:fldCharType="separate"/>
      </w:r>
      <w:r>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866FAA">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707569">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707569">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707569">
        <w:rPr>
          <w:rFonts w:hint="eastAsia"/>
          <w:lang w:eastAsia="zh-CN"/>
        </w:rPr>
        <w:instrText>‐</w:instrText>
      </w:r>
      <w:r w:rsidR="00707569">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707569">
        <w:rPr>
          <w:rFonts w:hint="eastAsia"/>
          <w:lang w:eastAsia="zh-CN"/>
        </w:rPr>
        <w:instrText>‐</w:instrText>
      </w:r>
      <w:r w:rsidR="00707569">
        <w:rPr>
          <w:rFonts w:hint="eastAsia"/>
          <w:lang w:eastAsia="zh-CN"/>
        </w:rPr>
        <w:instrText>sectio</w:instrText>
      </w:r>
      <w:r w:rsidR="00707569">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66FAA">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r>
        <w:rPr>
          <w:rFonts w:hint="eastAsia"/>
          <w:lang w:eastAsia="zh-CN"/>
        </w:rPr>
        <w:t xml:space="preserve">2.6 </w:t>
      </w:r>
      <w:r w:rsidR="00FB64F5">
        <w:rPr>
          <w:rFonts w:hint="eastAsia"/>
          <w:lang w:eastAsia="zh-CN"/>
        </w:rPr>
        <w:t>感知到的优越感</w:t>
      </w:r>
      <w:bookmarkEnd w:id="11"/>
    </w:p>
    <w:p w14:paraId="5AE46B9A" w14:textId="406C7555" w:rsidR="00FD5A25" w:rsidRPr="00FD5A25" w:rsidRDefault="00FD5A25" w:rsidP="00FD5A25">
      <w:pPr>
        <w:pStyle w:val="3"/>
        <w:spacing w:before="180" w:after="180"/>
        <w:rPr>
          <w:lang w:eastAsia="zh-CN"/>
        </w:rPr>
      </w:pPr>
      <w:r>
        <w:rPr>
          <w:rFonts w:hint="eastAsia"/>
          <w:lang w:eastAsia="zh-CN"/>
        </w:rPr>
        <w:t>2.</w:t>
      </w:r>
      <w:r w:rsidR="003420CA">
        <w:rPr>
          <w:rFonts w:hint="eastAsia"/>
          <w:lang w:eastAsia="zh-CN"/>
        </w:rPr>
        <w:t>6</w:t>
      </w:r>
      <w:r>
        <w:rPr>
          <w:rFonts w:hint="eastAsia"/>
          <w:lang w:eastAsia="zh-CN"/>
        </w:rPr>
        <w:t>.1 概念界定</w:t>
      </w:r>
    </w:p>
    <w:p w14:paraId="66798B13" w14:textId="1BBD3057"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707569">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E02C80">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707569">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FF7324">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到的感觉。正如一项经典研究发现，大多数人认为自己是能力是高于平均值</w:t>
      </w:r>
      <w:r>
        <w:rPr>
          <w:rFonts w:hint="eastAsia"/>
          <w:lang w:eastAsia="zh-CN"/>
        </w:rPr>
        <w:lastRenderedPageBreak/>
        <w:t>的，这被称之为“优于平均值效应”</w:t>
      </w:r>
      <w:r>
        <w:rPr>
          <w:lang w:eastAsia="zh-CN"/>
        </w:rPr>
        <w:fldChar w:fldCharType="begin"/>
      </w:r>
      <w:r w:rsidR="00303C45">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9B1CEC">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r>
        <w:rPr>
          <w:rFonts w:hint="eastAsia"/>
          <w:lang w:eastAsia="zh-CN"/>
        </w:rPr>
        <w:t>2.</w:t>
      </w:r>
      <w:r w:rsidR="003420CA">
        <w:rPr>
          <w:rFonts w:hint="eastAsia"/>
          <w:lang w:eastAsia="zh-CN"/>
        </w:rPr>
        <w:t>6</w:t>
      </w:r>
      <w:r>
        <w:rPr>
          <w:rFonts w:hint="eastAsia"/>
          <w:lang w:eastAsia="zh-CN"/>
        </w:rPr>
        <w:t>.1 相关研究</w:t>
      </w:r>
    </w:p>
    <w:p w14:paraId="7FF71526" w14:textId="569C4F07" w:rsidR="00866FAA" w:rsidRPr="00866FAA" w:rsidRDefault="00866FAA" w:rsidP="00866FAA">
      <w:pPr>
        <w:rPr>
          <w:lang w:eastAsia="zh-CN"/>
        </w:rPr>
      </w:pPr>
      <w:r>
        <w:rPr>
          <w:lang w:eastAsia="zh-CN"/>
        </w:rPr>
        <w:tab/>
      </w:r>
      <w:r w:rsidR="0044734E">
        <w:rPr>
          <w:rFonts w:hint="eastAsia"/>
          <w:lang w:eastAsia="zh-CN"/>
        </w:rPr>
        <w:t>关于优越感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9155D2">
        <w:rPr>
          <w:lang w:eastAsia="zh-CN"/>
        </w:rPr>
        <w:instrText xml:space="preserve"> ADDIN EN.CITE &lt;EndNote&gt;&lt;Cite&gt;&lt;Author&gt;Brummelman&lt;/Author&gt;&lt;Year&gt;2016&lt;/Year&gt;&lt;RecNum&gt;231&lt;/RecNum&gt;&lt;DisplayText&gt;(Brummelman et al.,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6E6625">
        <w:rPr>
          <w:noProof/>
          <w:lang w:eastAsia="zh-CN"/>
        </w:rPr>
        <w:t>(Brummelman et al.,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一个子维度</w:t>
      </w:r>
      <w:r w:rsidR="00810AC1">
        <w:rPr>
          <w:rFonts w:hint="eastAsia"/>
          <w:lang w:eastAsia="zh-CN"/>
        </w:rPr>
        <w:t>。比如，有研究发现，是因为</w:t>
      </w:r>
      <w:r w:rsidR="00DB2315">
        <w:rPr>
          <w:rFonts w:hint="eastAsia"/>
          <w:lang w:eastAsia="zh-CN"/>
        </w:rPr>
        <w:t>在比较中感受到了优越，所以自恋水平越高的被试，越容易在向下比较中产生积极的体验</w:t>
      </w:r>
      <w:r w:rsidR="00DB2315">
        <w:rPr>
          <w:rFonts w:hint="eastAsia"/>
          <w:lang w:eastAsia="zh-CN"/>
        </w:rPr>
        <w:t xml:space="preserve"> </w:t>
      </w:r>
      <w:r w:rsidR="00DB2315">
        <w:rPr>
          <w:lang w:eastAsia="zh-CN"/>
        </w:rPr>
        <w:fldChar w:fldCharType="begin"/>
      </w:r>
      <w:r w:rsidR="009155D2">
        <w:rPr>
          <w:lang w:eastAsia="zh-CN"/>
        </w:rPr>
        <w:instrText xml:space="preserve"> ADDIN EN.CITE &lt;EndNote&gt;&lt;Cite&gt;&lt;Author&gt;Bogart&lt;/Author&gt;&lt;Year&gt;2004&lt;/Year&gt;&lt;RecNum&gt;232&lt;/RecNum&gt;&lt;DisplayText&gt;(Bogart et al.,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DB2315">
        <w:rPr>
          <w:noProof/>
          <w:lang w:eastAsia="zh-CN"/>
        </w:rPr>
        <w:t>(Bogart et al., 2004)</w:t>
      </w:r>
      <w:r w:rsidR="00DB2315">
        <w:rPr>
          <w:lang w:eastAsia="zh-CN"/>
        </w:rPr>
        <w:fldChar w:fldCharType="end"/>
      </w:r>
      <w:r w:rsidR="00DB2315">
        <w:rPr>
          <w:rFonts w:hint="eastAsia"/>
          <w:lang w:eastAsia="zh-CN"/>
        </w:rPr>
        <w:t>。</w:t>
      </w:r>
      <w:r w:rsidR="0044734E">
        <w:rPr>
          <w:rFonts w:hint="eastAsia"/>
          <w:lang w:eastAsia="zh-CN"/>
        </w:rPr>
        <w:t>还有研究发现，自恋的个体通过感知到优越感来证明自己的权利是合理的</w:t>
      </w:r>
      <w:r w:rsidR="00810AC1">
        <w:rPr>
          <w:rFonts w:hint="eastAsia"/>
          <w:lang w:eastAsia="zh-CN"/>
        </w:rPr>
        <w:t xml:space="preserve"> </w:t>
      </w:r>
      <w:r w:rsidR="00810AC1">
        <w:rPr>
          <w:lang w:eastAsia="zh-CN"/>
        </w:rPr>
        <w:fldChar w:fldCharType="begin"/>
      </w:r>
      <w:r w:rsidR="00810AC1">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10AC1">
        <w:rPr>
          <w:noProof/>
          <w:lang w:eastAsia="zh-CN"/>
        </w:rPr>
        <w:t>(Freis &amp; Hansen-Brown, 2021)</w:t>
      </w:r>
      <w:r w:rsidR="00810AC1">
        <w:rPr>
          <w:lang w:eastAsia="zh-CN"/>
        </w:rPr>
        <w:fldChar w:fldCharType="end"/>
      </w:r>
      <w:r w:rsidR="0044734E">
        <w:rPr>
          <w:rFonts w:hint="eastAsia"/>
          <w:lang w:eastAsia="zh-CN"/>
        </w:rPr>
        <w:t>。</w:t>
      </w:r>
      <w:r w:rsidR="00810AC1">
        <w:rPr>
          <w:rFonts w:hint="eastAsia"/>
          <w:lang w:eastAsia="zh-CN"/>
        </w:rPr>
        <w:t>此外，</w:t>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E81039">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E81039">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12" w:name="_Toc162021894"/>
      <w:r>
        <w:rPr>
          <w:rFonts w:hint="eastAsia"/>
          <w:lang w:eastAsia="zh-CN"/>
        </w:rPr>
        <w:t xml:space="preserve">2.7 </w:t>
      </w:r>
      <w:r w:rsidR="00FB64F5">
        <w:rPr>
          <w:rFonts w:hint="eastAsia"/>
          <w:lang w:eastAsia="zh-CN"/>
        </w:rPr>
        <w:t>生活满意度</w:t>
      </w:r>
      <w:bookmarkEnd w:id="12"/>
    </w:p>
    <w:p w14:paraId="69F4E01A" w14:textId="57052454" w:rsidR="003420CA" w:rsidRPr="003420CA" w:rsidRDefault="003420CA" w:rsidP="003420CA">
      <w:pPr>
        <w:pStyle w:val="3"/>
        <w:spacing w:before="180" w:after="180"/>
        <w:rPr>
          <w:lang w:eastAsia="zh-CN"/>
        </w:rPr>
      </w:pPr>
      <w:r>
        <w:rPr>
          <w:rFonts w:hint="eastAsia"/>
          <w:lang w:eastAsia="zh-CN"/>
        </w:rPr>
        <w:t>2.7.1 概念界定</w:t>
      </w:r>
    </w:p>
    <w:p w14:paraId="261DC06B" w14:textId="5D2DD23F"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sidR="009B1CEC">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record&gt;&lt;/Cite&gt;&lt;/EndNote&gt;</w:instrText>
      </w:r>
      <w:r w:rsidR="00667E74">
        <w:rPr>
          <w:lang w:eastAsia="zh-CN"/>
        </w:rPr>
        <w:fldChar w:fldCharType="separate"/>
      </w:r>
      <w:r w:rsidR="00667E74">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303C45">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667E74">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r>
        <w:rPr>
          <w:rFonts w:hint="eastAsia"/>
          <w:lang w:eastAsia="zh-CN"/>
        </w:rPr>
        <w:t>2.7.1 相关研究</w:t>
      </w:r>
      <w:bookmarkStart w:id="13" w:name="_Toc162021896"/>
    </w:p>
    <w:p w14:paraId="67D1C280" w14:textId="75B12B2F" w:rsidR="00CF5AC9" w:rsidRDefault="002C5629" w:rsidP="002C5629">
      <w:pPr>
        <w:rPr>
          <w:lang w:eastAsia="zh-CN"/>
        </w:rPr>
      </w:pPr>
      <w:r>
        <w:rPr>
          <w:lang w:eastAsia="zh-CN"/>
        </w:rPr>
        <w:tab/>
      </w:r>
      <w:r>
        <w:rPr>
          <w:rFonts w:hint="eastAsia"/>
          <w:lang w:eastAsia="zh-CN"/>
        </w:rPr>
        <w:t>生活满意度常常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E81039">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record&gt;&lt;/Cite&gt;&lt;/EndNote&gt;</w:instrText>
      </w:r>
      <w:r w:rsidR="00E81039">
        <w:rPr>
          <w:lang w:eastAsia="zh-CN"/>
        </w:rPr>
        <w:fldChar w:fldCharType="separate"/>
      </w:r>
      <w:r w:rsidR="00E81039">
        <w:rPr>
          <w:noProof/>
          <w:lang w:eastAsia="zh-CN"/>
        </w:rPr>
        <w:t>(Pavot &amp; Diener, 2008)</w:t>
      </w:r>
      <w:r w:rsidR="00E81039">
        <w:rPr>
          <w:lang w:eastAsia="zh-CN"/>
        </w:rPr>
        <w:fldChar w:fldCharType="end"/>
      </w:r>
      <w:r w:rsidR="00E81039">
        <w:rPr>
          <w:rFonts w:hint="eastAsia"/>
          <w:lang w:eastAsia="zh-CN"/>
        </w:rPr>
        <w:t>，被认为可以预测一些心理健康相关的未来行为，比如自杀企图</w:t>
      </w:r>
      <w:r w:rsidR="00E81039">
        <w:rPr>
          <w:lang w:eastAsia="zh-CN"/>
        </w:rPr>
        <w:fldChar w:fldCharType="begin"/>
      </w:r>
      <w:r w:rsidR="00707569">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E81039">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度相关的话题。有的研究从人口统计学的角度来讨论生活满意度。比如，有研究发现</w:t>
      </w:r>
      <w:r w:rsidR="00CF5AC9">
        <w:rPr>
          <w:rFonts w:hint="eastAsia"/>
          <w:lang w:eastAsia="zh-CN"/>
        </w:rPr>
        <w:lastRenderedPageBreak/>
        <w:t>学生的年龄与他们的生活满意度之间仅存在着很微弱的相关</w:t>
      </w:r>
      <w:r w:rsidR="00CF5AC9">
        <w:rPr>
          <w:rFonts w:hint="eastAsia"/>
          <w:lang w:eastAsia="zh-CN"/>
        </w:rPr>
        <w:t xml:space="preserve"> </w:t>
      </w:r>
      <w:r w:rsidR="00CF5AC9">
        <w:rPr>
          <w:lang w:eastAsia="zh-CN"/>
        </w:rPr>
        <w:fldChar w:fldCharType="begin"/>
      </w:r>
      <w:r w:rsidR="00707569">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CF5AC9">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度存在这较高的正相关，社会经济地位高的人，往往对生活满意度的评价更高</w:t>
      </w:r>
      <w:r w:rsidR="002576B8">
        <w:rPr>
          <w:lang w:eastAsia="zh-CN"/>
        </w:rPr>
        <w:fldChar w:fldCharType="begin"/>
      </w:r>
      <w:r w:rsidR="000E3370">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2576B8">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0C6C7C">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2576B8">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5077FD">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record&gt;&lt;/Cite&gt;&lt;/EndNote&gt;</w:instrText>
      </w:r>
      <w:r w:rsidR="005077FD">
        <w:rPr>
          <w:lang w:eastAsia="zh-CN"/>
        </w:rPr>
        <w:fldChar w:fldCharType="separate"/>
      </w:r>
      <w:r w:rsidR="005077FD">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232A5D">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record&gt;&lt;/Cite&gt;&lt;/EndNote&gt;</w:instrText>
      </w:r>
      <w:r w:rsidR="00232A5D">
        <w:rPr>
          <w:lang w:eastAsia="zh-CN"/>
        </w:rPr>
        <w:fldChar w:fldCharType="separate"/>
      </w:r>
      <w:r w:rsidR="00232A5D">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232A5D">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record&gt;&lt;/Cite&gt;&lt;/EndNote&gt;</w:instrText>
      </w:r>
      <w:r w:rsidR="00232A5D">
        <w:rPr>
          <w:lang w:eastAsia="zh-CN"/>
        </w:rPr>
        <w:fldChar w:fldCharType="separate"/>
      </w:r>
      <w:r w:rsidR="00232A5D">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232A5D">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Journal Article"&gt;17&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232A5D">
        <w:rPr>
          <w:noProof/>
          <w:lang w:eastAsia="zh-CN"/>
        </w:rPr>
        <w:t>(Veenhoven &amp; Verkuyten, 1989)</w:t>
      </w:r>
      <w:r w:rsidR="00232A5D">
        <w:rPr>
          <w:lang w:eastAsia="zh-CN"/>
        </w:rPr>
        <w:fldChar w:fldCharType="end"/>
      </w:r>
      <w:r w:rsidR="00232A5D">
        <w:rPr>
          <w:rFonts w:hint="eastAsia"/>
          <w:lang w:eastAsia="zh-CN"/>
        </w:rPr>
        <w:t>。</w:t>
      </w:r>
    </w:p>
    <w:p w14:paraId="0EB2C414" w14:textId="744456F0" w:rsidR="002C5629" w:rsidRPr="002C5629" w:rsidRDefault="002C5629" w:rsidP="00CF5AC9">
      <w:pPr>
        <w:ind w:firstLine="480"/>
        <w:rPr>
          <w:lang w:eastAsia="zh-CN"/>
        </w:rPr>
        <w:sectPr w:rsidR="002C5629" w:rsidRPr="002C5629" w:rsidSect="001E11AB">
          <w:headerReference w:type="default" r:id="rId18"/>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wvcmVjb3JkPjwvQ2l0ZT48L0VuZE5vdGU+
</w:fldData>
        </w:fldChar>
      </w:r>
      <w:r w:rsidR="00707569">
        <w:rPr>
          <w:lang w:eastAsia="zh-CN"/>
        </w:rPr>
        <w:instrText xml:space="preserve"> ADDIN EN.CITE </w:instrText>
      </w:r>
      <w:r w:rsidR="00707569">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wvcmVjb3JkPjwvQ2l0ZT48L0VuZE5vdGU+
</w:fldData>
        </w:fldChar>
      </w:r>
      <w:r w:rsidR="00707569">
        <w:rPr>
          <w:lang w:eastAsia="zh-CN"/>
        </w:rPr>
        <w:instrText xml:space="preserve"> ADDIN EN.CITE.DATA </w:instrText>
      </w:r>
      <w:r w:rsidR="00707569">
        <w:rPr>
          <w:lang w:eastAsia="zh-CN"/>
        </w:rPr>
      </w:r>
      <w:r w:rsidR="00707569">
        <w:rPr>
          <w:lang w:eastAsia="zh-CN"/>
        </w:rPr>
        <w:fldChar w:fldCharType="end"/>
      </w:r>
      <w:r w:rsidR="000A1377">
        <w:rPr>
          <w:lang w:eastAsia="zh-CN"/>
        </w:rPr>
        <w:fldChar w:fldCharType="separate"/>
      </w:r>
      <w:r w:rsidR="000A1377">
        <w:rPr>
          <w:noProof/>
          <w:lang w:eastAsia="zh-CN"/>
        </w:rPr>
        <w:t>(e.g., Marttila et al., 2021; Orben et al.,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类似的文章，常常从自尊的角度来解释这个问题。比如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707569">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232A5D">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F5255A">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 (IJPHS)&lt;/secondary-title&gt;&lt;/titles&gt;&lt;periodical&gt;&lt;full-title&gt;International Journal of Public Health Science (IJPHS)&lt;/full-title&gt;&lt;/periodical&gt;&lt;pages&gt;245-254&lt;/pages&gt;&lt;volume&gt;9&lt;/volume&gt;&lt;number&gt;3&lt;/number&gt;&lt;dates&gt;&lt;year&gt;2020&lt;/year&gt;&lt;/dates&gt;&lt;urls&gt;&lt;/urls&gt;&lt;/record&gt;&lt;/Cite&gt;&lt;/EndNote&gt;</w:instrText>
      </w:r>
      <w:r w:rsidR="00F5255A">
        <w:rPr>
          <w:lang w:eastAsia="zh-CN"/>
        </w:rPr>
        <w:fldChar w:fldCharType="separate"/>
      </w:r>
      <w:r w:rsidR="00F5255A">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0E1464">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record&gt;&lt;/Cite&gt;&lt;/EndNote&gt;</w:instrText>
      </w:r>
      <w:r w:rsidR="000E1464">
        <w:rPr>
          <w:lang w:eastAsia="zh-CN"/>
        </w:rPr>
        <w:fldChar w:fldCharType="separate"/>
      </w:r>
      <w:r w:rsidR="000E1464">
        <w:rPr>
          <w:noProof/>
          <w:lang w:eastAsia="zh-CN"/>
        </w:rPr>
        <w:t>(Uram &amp; Skalski, 2022)</w:t>
      </w:r>
      <w:r w:rsidR="000E1464">
        <w:rPr>
          <w:lang w:eastAsia="zh-CN"/>
        </w:rPr>
        <w:fldChar w:fldCharType="end"/>
      </w:r>
      <w:r w:rsidR="000E1464">
        <w:rPr>
          <w:rFonts w:hint="eastAsia"/>
          <w:lang w:eastAsia="zh-CN"/>
        </w:rPr>
        <w:t>。</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AC44D4">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record&gt;&lt;/Cite&gt;&lt;/EndNote&gt;</w:instrText>
      </w:r>
      <w:r w:rsidR="00AC44D4">
        <w:rPr>
          <w:lang w:eastAsia="zh-CN"/>
        </w:rPr>
        <w:fldChar w:fldCharType="separate"/>
      </w:r>
      <w:r w:rsidR="00AC44D4">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707569">
        <w:rPr>
          <w:lang w:eastAsia="zh-CN"/>
        </w:rPr>
        <w:instrText xml:space="preserve"> ADDIN EN.CITE &lt;EndNote&gt;&lt;Cite&gt;&lt;Author&gt;Oh&lt;/Author&gt;&lt;Year&gt;2014&lt;/Year&gt;&lt;RecNum&gt;252&lt;/RecNum&gt;&lt;Prefix&gt;e.g.`, &lt;/Prefix&gt;&lt;DisplayText&gt;(e.g., Huang et al., 2022; Oh et al.,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136667">
        <w:rPr>
          <w:noProof/>
          <w:lang w:eastAsia="zh-CN"/>
        </w:rPr>
        <w:t>(e.g., Huang et al., 2022; Oh et al.,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r>
        <w:rPr>
          <w:rFonts w:hint="eastAsia"/>
          <w:lang w:eastAsia="zh-CN"/>
        </w:rPr>
        <w:lastRenderedPageBreak/>
        <w:t>第三章 问题提出</w:t>
      </w:r>
    </w:p>
    <w:p w14:paraId="1EDB1834" w14:textId="71D3350F" w:rsidR="00C832FA" w:rsidRDefault="00C832FA" w:rsidP="00B33092">
      <w:pPr>
        <w:pStyle w:val="2"/>
        <w:spacing w:before="180" w:after="180"/>
        <w:rPr>
          <w:lang w:eastAsia="zh-CN"/>
        </w:rPr>
      </w:pPr>
      <w:r>
        <w:rPr>
          <w:rFonts w:hint="eastAsia"/>
          <w:lang w:eastAsia="zh-CN"/>
        </w:rPr>
        <w:t>3.1</w:t>
      </w:r>
      <w:bookmarkEnd w:id="13"/>
      <w:r>
        <w:rPr>
          <w:rFonts w:hint="eastAsia"/>
          <w:lang w:eastAsia="zh-CN"/>
        </w:rPr>
        <w:t xml:space="preserve"> 社会比较方向</w:t>
      </w:r>
    </w:p>
    <w:p w14:paraId="1337B9F9" w14:textId="563C35C4" w:rsidR="00F03309" w:rsidRPr="00B33092" w:rsidRDefault="00C832FA" w:rsidP="0016091D">
      <w:pPr>
        <w:pStyle w:val="3"/>
        <w:spacing w:before="180" w:after="180"/>
        <w:rPr>
          <w:lang w:eastAsia="zh-CN"/>
        </w:rPr>
      </w:pPr>
      <w:bookmarkStart w:id="14" w:name="_Toc162021897"/>
      <w:r>
        <w:rPr>
          <w:lang w:eastAsia="zh-CN"/>
        </w:rPr>
        <w:t>2.</w:t>
      </w:r>
      <w:r>
        <w:rPr>
          <w:rFonts w:hint="eastAsia"/>
          <w:lang w:eastAsia="zh-CN"/>
        </w:rPr>
        <w:t>2</w:t>
      </w:r>
      <w:r w:rsidRPr="00B33092">
        <w:rPr>
          <w:lang w:eastAsia="zh-CN"/>
        </w:rPr>
        <w:t>.1 向上比较</w:t>
      </w:r>
      <w:r>
        <w:rPr>
          <w:rFonts w:hint="eastAsia"/>
          <w:lang w:eastAsia="zh-CN"/>
        </w:rPr>
        <w:t>产生</w:t>
      </w:r>
      <w:r w:rsidRPr="00B33092">
        <w:rPr>
          <w:lang w:eastAsia="zh-CN"/>
        </w:rPr>
        <w:t>相对剥夺感</w:t>
      </w:r>
      <w:bookmarkEnd w:id="14"/>
    </w:p>
    <w:p w14:paraId="2B5C4C67" w14:textId="522D270E"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707569">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707569">
        <w:rPr>
          <w:rFonts w:hint="eastAsia"/>
          <w:lang w:eastAsia="zh-CN"/>
        </w:rPr>
        <w:instrText>143&lt;/pages&gt;&lt;volume&gt;27&lt;/volume&gt;&lt;number&gt;2</w:instrText>
      </w:r>
      <w:r w:rsidR="00707569">
        <w:rPr>
          <w:rFonts w:hint="eastAsia"/>
          <w:lang w:eastAsia="zh-CN"/>
        </w:rPr>
        <w:instrText>‐</w:instrText>
      </w:r>
      <w:r w:rsidR="00707569">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707569">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ZWxlY3Ryb25pYy1yZXNvdXJjZS1udW0+MTAuMTUyMS9qc2NwLjIwMTUuMzQuNC4yNzc8L2Vs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RhbmRvYyBKcjwvQXV0aG9yPjxZZWFyPjIwMTU8L1llYXI+PFJlY051bT4xMDI8L1JlY051bT48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</w:fldData>
        </w:fldChar>
      </w:r>
      <w:r w:rsidR="00707569">
        <w:rPr>
          <w:lang w:eastAsia="zh-CN"/>
        </w:rPr>
        <w:instrText xml:space="preserve"> ADDIN EN.CITE </w:instrText>
      </w:r>
      <w:r w:rsidR="00707569">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ZWxlY3Ryb25pYy1yZXNvdXJjZS1udW0+MTAuMTUyMS9qc2NwLjIwMTUuMzQuNC4yNzc8L2Vs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RhbmRvYyBKcjwvQXV0aG9yPjxZZWFyPjIwMTU8L1llYXI+PFJlY051bT4xMDI8L1JlY051bT48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</w:fldData>
        </w:fldChar>
      </w:r>
      <w:r w:rsidR="00707569">
        <w:rPr>
          <w:lang w:eastAsia="zh-CN"/>
        </w:rPr>
        <w:instrText xml:space="preserve"> ADDIN EN.CITE.DATA </w:instrText>
      </w:r>
      <w:r w:rsidR="00707569">
        <w:rPr>
          <w:lang w:eastAsia="zh-CN"/>
        </w:rPr>
      </w:r>
      <w:r w:rsidR="00707569">
        <w:rPr>
          <w:lang w:eastAsia="zh-CN"/>
        </w:rPr>
        <w:fldChar w:fldCharType="end"/>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0C6C7C">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9B1CEC">
        <w:rPr>
          <w:rFonts w:hint="eastAsia"/>
          <w:lang w:eastAsia="zh-CN"/>
        </w:rPr>
        <w:instrText xml:space="preserve"> ADDIN EN.CITE &lt;EndNote&gt;&lt;Cite&gt;&lt;Author&gt;Cohen</w:instrText>
      </w:r>
      <w:r w:rsidR="009B1CEC">
        <w:rPr>
          <w:rFonts w:hint="eastAsia"/>
          <w:lang w:eastAsia="zh-CN"/>
        </w:rPr>
        <w:instrText>‐</w:instrText>
      </w:r>
      <w:r w:rsidR="009B1CEC">
        <w:rPr>
          <w:rFonts w:hint="eastAsia"/>
          <w:lang w:eastAsia="zh-CN"/>
        </w:rPr>
        <w:instrText>Charash&lt;/Author&gt;&lt;Year&gt;2009&lt;/Year&gt;&lt;RecNum&gt;24&lt;/RecNum&gt;&lt;Prefix&gt;e.g.`, &lt;/Prefix&gt;&lt;DisplayText&gt;(e.g., Cohen</w:instrText>
      </w:r>
      <w:r w:rsidR="009B1CEC">
        <w:rPr>
          <w:rFonts w:hint="eastAsia"/>
          <w:lang w:eastAsia="zh-CN"/>
        </w:rPr>
        <w:instrText>‐</w:instrText>
      </w:r>
      <w:r w:rsidR="009B1CE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1CEC">
        <w:rPr>
          <w:rFonts w:hint="eastAsia"/>
          <w:lang w:eastAsia="zh-CN"/>
        </w:rPr>
        <w:instrText>‐</w:instrText>
      </w:r>
      <w:r w:rsidR="009B1CEC">
        <w:rPr>
          <w:rFonts w:hint="eastAsia"/>
          <w:lang w:eastAsia="zh-CN"/>
        </w:rPr>
        <w:instrText>Charash, Yochi&lt;/author&gt;&lt;/authors&gt;&lt;/contributors&gt;&lt;titles&gt;&lt;title&gt;Epis</w:instrText>
      </w:r>
      <w:r w:rsidR="009B1CEC">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040D3059"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0E3370">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707569">
        <w:rPr>
          <w:lang w:eastAsia="zh-CN"/>
        </w:rPr>
        <w:instrText xml:space="preserve"> ADDIN EN.CITE </w:instrText>
      </w:r>
      <w:r w:rsidR="00707569">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707569">
        <w:rPr>
          <w:lang w:eastAsia="zh-CN"/>
        </w:rPr>
        <w:instrText xml:space="preserve"> ADDIN EN.CITE.DATA </w:instrText>
      </w:r>
      <w:r w:rsidR="00707569">
        <w:rPr>
          <w:lang w:eastAsia="zh-CN"/>
        </w:rPr>
      </w:r>
      <w:r w:rsidR="00707569">
        <w:rPr>
          <w:lang w:eastAsia="zh-CN"/>
        </w:rPr>
        <w:fldChar w:fldCharType="end"/>
      </w:r>
      <w:r w:rsidR="00F41F79" w:rsidRPr="004E614C">
        <w:rPr>
          <w:lang w:eastAsia="zh-CN"/>
        </w:rPr>
        <w:fldChar w:fldCharType="separate"/>
      </w:r>
      <w:r w:rsidR="00F41F79">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w:t>
      </w:r>
      <w:r w:rsidR="003D6A29" w:rsidRPr="003D6A29">
        <w:rPr>
          <w:rFonts w:hint="eastAsia"/>
          <w:lang w:eastAsia="zh-CN"/>
        </w:rPr>
        <w:lastRenderedPageBreak/>
        <w:t>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15" w:name="_Toc16202189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w:t>
      </w:r>
      <w:r w:rsidR="006D0E0D">
        <w:rPr>
          <w:rFonts w:hint="eastAsia"/>
          <w:lang w:eastAsia="zh-CN"/>
        </w:rPr>
        <w:t>降低对</w:t>
      </w:r>
      <w:r w:rsidR="00A21020" w:rsidRPr="00B33092">
        <w:rPr>
          <w:rFonts w:hint="eastAsia"/>
          <w:lang w:eastAsia="zh-CN"/>
        </w:rPr>
        <w:t>生活满意度</w:t>
      </w:r>
      <w:r w:rsidR="006D0E0D">
        <w:rPr>
          <w:rFonts w:hint="eastAsia"/>
          <w:lang w:eastAsia="zh-CN"/>
        </w:rPr>
        <w:t>的评价</w:t>
      </w:r>
      <w:bookmarkEnd w:id="15"/>
    </w:p>
    <w:p w14:paraId="54F0BA7A" w14:textId="441E7475"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07569">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8839801"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wvcmVjb3JkPjwvQ2l0ZT48L0VuZE5vdGU+AG==
</w:fldData>
        </w:fldChar>
      </w:r>
      <w:r w:rsidR="000E3370">
        <w:rPr>
          <w:lang w:eastAsia="zh-CN"/>
        </w:rPr>
        <w:instrText xml:space="preserve"> ADDIN EN.CITE </w:instrText>
      </w:r>
      <w:r w:rsidR="000E3370">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wvcmVjb3JkPjwvQ2l0ZT48L0VuZE5vdGU+AG==
</w:fldData>
        </w:fldChar>
      </w:r>
      <w:r w:rsidR="000E3370">
        <w:rPr>
          <w:lang w:eastAsia="zh-CN"/>
        </w:rPr>
        <w:instrText xml:space="preserve"> ADDIN EN.CITE.DATA </w:instrText>
      </w:r>
      <w:r w:rsidR="000E3370">
        <w:rPr>
          <w:lang w:eastAsia="zh-CN"/>
        </w:rPr>
      </w:r>
      <w:r w:rsidR="000E3370">
        <w:rPr>
          <w:lang w:eastAsia="zh-CN"/>
        </w:rPr>
        <w:fldChar w:fldCharType="end"/>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0C6C7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707569">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UaGUgSm91cm5hbCBvZiBNZW50YWwgSGVhbHRoIFBvbGljeSBhbmQgRWNvbm9taWNzPC9z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==
</w:fldData>
        </w:fldChar>
      </w:r>
      <w:r w:rsidR="009B1CEC">
        <w:rPr>
          <w:lang w:eastAsia="zh-CN"/>
        </w:rPr>
        <w:instrText xml:space="preserve"> ADDIN EN.CITE </w:instrText>
      </w:r>
      <w:r w:rsidR="009B1CE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UaGUgSm91cm5hbCBvZiBNZW50YWwgSGVhbHRoIFBvbGljeSBhbmQgRWNvbm9taWNzPC9z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==
</w:fldData>
        </w:fldChar>
      </w:r>
      <w:r w:rsidR="009B1CEC">
        <w:rPr>
          <w:lang w:eastAsia="zh-CN"/>
        </w:rPr>
        <w:instrText xml:space="preserve"> ADDIN EN.CITE.DATA </w:instrText>
      </w:r>
      <w:r w:rsidR="009B1CEC">
        <w:rPr>
          <w:lang w:eastAsia="zh-CN"/>
        </w:rPr>
      </w:r>
      <w:r w:rsidR="009B1CEC">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9B1CEC">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22689A4B"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GluZGl2aWR1YWwgZ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C9yZWNvcmQ+PC9DaXRlPjxD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</w:fldData>
        </w:fldChar>
      </w:r>
      <w:r w:rsidR="00707569">
        <w:rPr>
          <w:lang w:eastAsia="zh-CN"/>
        </w:rPr>
        <w:instrText xml:space="preserve"> ADDIN EN.CITE </w:instrText>
      </w:r>
      <w:r w:rsidR="00707569">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GluZGl2aWR1YWwgZ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C9yZWNvcmQ+PC9DaXRlPjxD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</w:fldData>
        </w:fldChar>
      </w:r>
      <w:r w:rsidR="00707569">
        <w:rPr>
          <w:lang w:eastAsia="zh-CN"/>
        </w:rPr>
        <w:instrText xml:space="preserve"> ADDIN EN.CITE.DATA </w:instrText>
      </w:r>
      <w:r w:rsidR="00707569">
        <w:rPr>
          <w:lang w:eastAsia="zh-CN"/>
        </w:rPr>
      </w:r>
      <w:r w:rsidR="00707569">
        <w:rPr>
          <w:lang w:eastAsia="zh-CN"/>
        </w:rPr>
        <w:fldChar w:fldCharType="end"/>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9B1CEC">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9B1CEC">
        <w:rPr>
          <w:rFonts w:hint="eastAsia"/>
          <w:lang w:eastAsia="zh-CN"/>
        </w:rPr>
        <w:instrText>hor&gt;&lt;author&gt;Jonides, John&lt;/author&gt;&lt;author&gt;Kross, Ethan&lt;/author&gt;&lt;/authors&gt;&lt;/contributors&gt;&lt;titles&gt;&lt;title&gt;Do social network sites enhance or undermine subjective well</w:instrText>
      </w:r>
      <w:r w:rsidR="009B1CEC">
        <w:rPr>
          <w:rFonts w:hint="eastAsia"/>
          <w:lang w:eastAsia="zh-CN"/>
        </w:rPr>
        <w:instrText>‐</w:instrText>
      </w:r>
      <w:r w:rsidR="009B1CEC">
        <w:rPr>
          <w:rFonts w:hint="eastAsia"/>
          <w:lang w:eastAsia="zh-CN"/>
        </w:rPr>
        <w:instrText>being? A critical review&lt;/title&gt;&lt;secondary-title&gt;Social Issues and Policy Review&lt;/secondary</w:instrText>
      </w:r>
      <w:r w:rsidR="009B1CEC">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16" w:name="_Toc162021899"/>
      <w:r>
        <w:rPr>
          <w:lang w:eastAsia="zh-CN"/>
        </w:rPr>
        <w:lastRenderedPageBreak/>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6"/>
    </w:p>
    <w:p w14:paraId="4F7877BF" w14:textId="6F3FDF5B"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B15736">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707569">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GVsZWN0cm9uaWMtcmVzb3VyY2UtbnVtPjEwLjExMTEvai4xNTU5LTE4MTYuMTk5NS50YjAy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</w:fldData>
        </w:fldChar>
      </w:r>
      <w:r w:rsidR="00707569">
        <w:rPr>
          <w:lang w:eastAsia="zh-CN"/>
        </w:rPr>
        <w:instrText xml:space="preserve"> ADDIN EN.CITE </w:instrText>
      </w:r>
      <w:r w:rsidR="00707569">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GVsZWN0cm9uaWMtcmVzb3VyY2UtbnVtPjEwLjExMTEvai4xNTU5LTE4MTYuMTk5NS50YjAy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</w:fldData>
        </w:fldChar>
      </w:r>
      <w:r w:rsidR="00707569">
        <w:rPr>
          <w:lang w:eastAsia="zh-CN"/>
        </w:rPr>
        <w:instrText xml:space="preserve"> ADDIN EN.CITE.DATA </w:instrText>
      </w:r>
      <w:r w:rsidR="00707569">
        <w:rPr>
          <w:lang w:eastAsia="zh-CN"/>
        </w:rPr>
      </w:r>
      <w:r w:rsidR="00707569">
        <w:rPr>
          <w:lang w:eastAsia="zh-CN"/>
        </w:rPr>
        <w:fldChar w:fldCharType="end"/>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435E08B0"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i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C9yZWNvcmQ+PC9DaXRlPjxDaXRlPjxB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==
</w:fldData>
        </w:fldChar>
      </w:r>
      <w:r w:rsidR="000C6C7C">
        <w:rPr>
          <w:lang w:eastAsia="zh-CN"/>
        </w:rPr>
        <w:instrText xml:space="preserve"> ADDIN EN.CITE </w:instrText>
      </w:r>
      <w:r w:rsidR="000C6C7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i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C9yZWNvcmQ+PC9DaXRlPjxDaXRlPjxB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==
</w:fldData>
        </w:fldChar>
      </w:r>
      <w:r w:rsidR="000C6C7C">
        <w:rPr>
          <w:lang w:eastAsia="zh-CN"/>
        </w:rPr>
        <w:instrText xml:space="preserve"> ADDIN EN.CITE.DATA </w:instrText>
      </w:r>
      <w:r w:rsidR="000C6C7C">
        <w:rPr>
          <w:lang w:eastAsia="zh-CN"/>
        </w:rPr>
      </w:r>
      <w:r w:rsidR="000C6C7C">
        <w:rPr>
          <w:lang w:eastAsia="zh-CN"/>
        </w:rPr>
        <w:fldChar w:fldCharType="end"/>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9B1CE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7D7C6FAF"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9155D2">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B31D97" w:rsidRPr="004E614C">
        <w:rPr>
          <w:noProof/>
          <w:lang w:eastAsia="zh-CN"/>
        </w:rPr>
        <w:t>(Aronson et al.,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17" w:name="_Toc16202190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17"/>
    </w:p>
    <w:p w14:paraId="6AF13B43" w14:textId="3255FB59"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w:t>
      </w:r>
      <w:r w:rsidR="0032532B" w:rsidRPr="0032532B">
        <w:rPr>
          <w:rFonts w:hint="eastAsia"/>
          <w:lang w:eastAsia="zh-CN"/>
        </w:rPr>
        <w:lastRenderedPageBreak/>
        <w:t>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303C45">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707569">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75069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record&gt;&lt;/Cite&gt;&lt;/EndNote&gt;</w:instrText>
      </w:r>
      <w:r w:rsidR="00750692">
        <w:rPr>
          <w:lang w:eastAsia="zh-CN"/>
        </w:rPr>
        <w:fldChar w:fldCharType="separate"/>
      </w:r>
      <w:r w:rsidR="0075069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18" w:name="_Toc162021901"/>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8"/>
    </w:p>
    <w:p w14:paraId="52A82A76" w14:textId="04DA3AF2"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9B1CEC">
        <w:rPr>
          <w:lang w:eastAsia="zh-CN"/>
        </w:rPr>
        <w:instrText xml:space="preserve"> ADDIN EN.CITE </w:instrText>
      </w:r>
      <w:r w:rsidR="009B1CE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9B1CEC">
        <w:rPr>
          <w:lang w:eastAsia="zh-CN"/>
        </w:rPr>
        <w:instrText xml:space="preserve"> ADDIN EN.CITE.DATA </w:instrText>
      </w:r>
      <w:r w:rsidR="009B1CEC">
        <w:rPr>
          <w:lang w:eastAsia="zh-CN"/>
        </w:rPr>
      </w:r>
      <w:r w:rsidR="009B1CEC">
        <w:rPr>
          <w:lang w:eastAsia="zh-CN"/>
        </w:rPr>
        <w:fldChar w:fldCharType="end"/>
      </w:r>
      <w:r w:rsidR="00D22A80" w:rsidRPr="004E614C">
        <w:rPr>
          <w:lang w:eastAsia="zh-CN"/>
        </w:rPr>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0C6C7C">
        <w:rPr>
          <w:lang w:eastAsia="zh-CN"/>
        </w:rPr>
        <w:instrText xml:space="preserve"> ADDIN EN.CITE </w:instrText>
      </w:r>
      <w:r w:rsidR="000C6C7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0C6C7C">
        <w:rPr>
          <w:lang w:eastAsia="zh-CN"/>
        </w:rPr>
        <w:instrText xml:space="preserve"> ADDIN EN.CITE.DATA </w:instrText>
      </w:r>
      <w:r w:rsidR="000C6C7C">
        <w:rPr>
          <w:lang w:eastAsia="zh-CN"/>
        </w:rPr>
      </w:r>
      <w:r w:rsidR="000C6C7C">
        <w:rPr>
          <w:lang w:eastAsia="zh-CN"/>
        </w:rPr>
        <w:fldChar w:fldCharType="end"/>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707569">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7E1A7F">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0E3370">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7E1A7F" w:rsidRPr="004E614C">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9B1CE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9B1CE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F67449">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w:t>
      </w:r>
      <w:r w:rsidR="00F67449">
        <w:rPr>
          <w:rFonts w:hint="eastAsia"/>
          <w:lang w:eastAsia="zh-CN"/>
        </w:rPr>
        <w:lastRenderedPageBreak/>
        <w:t>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19" w:name="_Toc162021902"/>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19"/>
    </w:p>
    <w:p w14:paraId="73AEFF9E" w14:textId="17261C1B"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0C6C7C">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CF49ED">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024058" w:rsidRPr="004E614C">
        <w:rPr>
          <w:lang w:eastAsia="zh-CN"/>
        </w:rPr>
        <w:fldChar w:fldCharType="separate"/>
      </w:r>
      <w:r w:rsidR="00CF49ED">
        <w:rPr>
          <w:noProof/>
          <w:lang w:eastAsia="zh-CN"/>
        </w:rPr>
        <w:t>(Van der Zee et al., 2000)</w:t>
      </w:r>
      <w:r w:rsidR="00024058" w:rsidRPr="004E614C">
        <w:rPr>
          <w:lang w:eastAsia="zh-CN"/>
        </w:rPr>
        <w:fldChar w:fldCharType="end"/>
      </w:r>
      <w:r w:rsidR="00E769FE">
        <w:rPr>
          <w:rFonts w:hint="eastAsia"/>
          <w:lang w:eastAsia="zh-CN"/>
        </w:rPr>
        <w:t>。</w:t>
      </w:r>
    </w:p>
    <w:p w14:paraId="6FD58DE7" w14:textId="2BC17412"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B1CE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B1CEC">
        <w:rPr>
          <w:rFonts w:hint="eastAsia"/>
          <w:lang w:eastAsia="zh-CN"/>
        </w:rPr>
        <w:instrText>s</w:instrText>
      </w:r>
      <w:r w:rsidR="009B1CEC">
        <w:rPr>
          <w:rFonts w:hint="eastAsia"/>
          <w:lang w:eastAsia="zh-CN"/>
        </w:rPr>
        <w:instrText>ú</w:instrText>
      </w:r>
      <w:r w:rsidR="009B1CEC">
        <w:rPr>
          <w:rFonts w:hint="eastAsia"/>
          <w:lang w:eastAsia="zh-CN"/>
        </w:rPr>
        <w:instrText>s&lt;/author&gt;&lt;/authors&gt;&lt;/contributors&gt;&lt;titles&gt;&lt;title&gt;Do social comparison and coping styles play a role in the development of burnout? Cross</w:instrText>
      </w:r>
      <w:r w:rsidR="009B1CEC">
        <w:rPr>
          <w:rFonts w:hint="eastAsia"/>
          <w:lang w:eastAsia="zh-CN"/>
        </w:rPr>
        <w:instrText>‐</w:instrText>
      </w:r>
      <w:r w:rsidR="009B1CEC">
        <w:rPr>
          <w:rFonts w:hint="eastAsia"/>
          <w:lang w:eastAsia="zh-CN"/>
        </w:rPr>
        <w:instrText>sectional and longitudinal findings&lt;/title&gt;&lt;secondary-title&gt;Journal of Occupational and Organizational Psychology&lt;/</w:instrText>
      </w:r>
      <w:r w:rsidR="009B1CE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07569">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07569">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20" w:name="_Toc162021903"/>
      <w:r>
        <w:rPr>
          <w:rFonts w:hint="eastAsia"/>
          <w:lang w:val="en" w:eastAsia="zh-CN"/>
        </w:rPr>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20"/>
    </w:p>
    <w:p w14:paraId="5C7913A9" w14:textId="4BAB3423" w:rsidR="00953173" w:rsidRDefault="00B12990" w:rsidP="00B12990">
      <w:pPr>
        <w:pStyle w:val="3"/>
        <w:spacing w:before="180" w:after="180"/>
        <w:rPr>
          <w:lang w:val="en" w:eastAsia="zh-CN"/>
        </w:rPr>
      </w:pPr>
      <w:bookmarkStart w:id="21" w:name="_Toc162021904"/>
      <w:r>
        <w:rPr>
          <w:rFonts w:hint="eastAsia"/>
          <w:lang w:val="en" w:eastAsia="zh-CN"/>
        </w:rPr>
        <w:t>2.3.1 研究目的</w:t>
      </w:r>
      <w:bookmarkEnd w:id="21"/>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一</w:t>
      </w:r>
      <w:r w:rsidR="00683613">
        <w:rPr>
          <w:rFonts w:hint="eastAsia"/>
          <w:lang w:val="en" w:eastAsia="zh-CN"/>
        </w:rPr>
        <w:t>：对本文使用的所有量表进行信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lastRenderedPageBreak/>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度造成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22" w:name="_Toc162021905"/>
      <w:r>
        <w:rPr>
          <w:rFonts w:hint="eastAsia"/>
          <w:lang w:val="en" w:eastAsia="zh-CN"/>
        </w:rPr>
        <w:t>2.3.</w:t>
      </w:r>
      <w:r w:rsidR="0059724D">
        <w:rPr>
          <w:rFonts w:hint="eastAsia"/>
          <w:lang w:val="en" w:eastAsia="zh-CN"/>
        </w:rPr>
        <w:t>2</w:t>
      </w:r>
      <w:r>
        <w:rPr>
          <w:rFonts w:hint="eastAsia"/>
          <w:lang w:val="en" w:eastAsia="zh-CN"/>
        </w:rPr>
        <w:t xml:space="preserve"> 研究假设</w:t>
      </w:r>
      <w:bookmarkEnd w:id="22"/>
    </w:p>
    <w:p w14:paraId="70B59117" w14:textId="5513F517"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GluZGl2aWR1YWwgZ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C9yZWNvcmQ+PC9DaXRlPjxDaXRlPjxBdXRo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</w:fldData>
        </w:fldChar>
      </w:r>
      <w:r w:rsidR="00707569">
        <w:rPr>
          <w:lang w:eastAsia="zh-CN"/>
        </w:rPr>
        <w:instrText xml:space="preserve"> ADDIN EN.CITE </w:instrText>
      </w:r>
      <w:r w:rsidR="00707569">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GluZGl2aWR1YWwgZ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C9yZWNvcmQ+PC9DaXRlPjxDaXRlPjxBdXRo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</w:fldData>
        </w:fldChar>
      </w:r>
      <w:r w:rsidR="00707569">
        <w:rPr>
          <w:lang w:eastAsia="zh-CN"/>
        </w:rPr>
        <w:instrText xml:space="preserve"> ADDIN EN.CITE.DATA </w:instrText>
      </w:r>
      <w:r w:rsidR="00707569">
        <w:rPr>
          <w:lang w:eastAsia="zh-CN"/>
        </w:rPr>
      </w:r>
      <w:r w:rsidR="00707569">
        <w:rPr>
          <w:lang w:eastAsia="zh-CN"/>
        </w:rPr>
        <w:fldChar w:fldCharType="end"/>
      </w:r>
      <w:r w:rsidRPr="004E614C">
        <w:rPr>
          <w:lang w:eastAsia="zh-CN"/>
        </w:rPr>
        <w:fldChar w:fldCharType="separate"/>
      </w:r>
      <w:r w:rsidR="00FA220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GluZGl2aWR1YWwgZ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C9yZWNvcmQ+PC9DaXRlPjxD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</w:fldData>
        </w:fldChar>
      </w:r>
      <w:r w:rsidR="00707569">
        <w:rPr>
          <w:lang w:eastAsia="zh-CN"/>
        </w:rPr>
        <w:instrText xml:space="preserve"> ADDIN EN.CITE </w:instrText>
      </w:r>
      <w:r w:rsidR="00707569">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GluZGl2aWR1YWwgZ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C9yZWNvcmQ+PC9DaXRlPjxD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</w:fldData>
        </w:fldChar>
      </w:r>
      <w:r w:rsidR="00707569">
        <w:rPr>
          <w:lang w:eastAsia="zh-CN"/>
        </w:rPr>
        <w:instrText xml:space="preserve"> ADDIN EN.CITE.DATA </w:instrText>
      </w:r>
      <w:r w:rsidR="00707569">
        <w:rPr>
          <w:lang w:eastAsia="zh-CN"/>
        </w:rPr>
      </w:r>
      <w:r w:rsidR="00707569">
        <w:rPr>
          <w:lang w:eastAsia="zh-CN"/>
        </w:rPr>
        <w:fldChar w:fldCharType="end"/>
      </w:r>
      <w:r w:rsidR="004251ED" w:rsidRPr="004E614C">
        <w:rPr>
          <w:lang w:eastAsia="zh-CN"/>
        </w:rPr>
        <w:fldChar w:fldCharType="separate"/>
      </w:r>
      <w:r w:rsidR="004251ED">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0CA81C64"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wvcmVjb3JkPjwvQ2l0ZT48L0VuZE5vdGU+AG==
</w:fldData>
        </w:fldChar>
      </w:r>
      <w:r w:rsidR="000E3370">
        <w:rPr>
          <w:lang w:eastAsia="zh-CN"/>
        </w:rPr>
        <w:instrText xml:space="preserve"> ADDIN EN.CITE </w:instrText>
      </w:r>
      <w:r w:rsidR="000E3370">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wvcmVjb3JkPjwvQ2l0ZT48L0VuZE5vdGU+AG==
</w:fldData>
        </w:fldChar>
      </w:r>
      <w:r w:rsidR="000E3370">
        <w:rPr>
          <w:lang w:eastAsia="zh-CN"/>
        </w:rPr>
        <w:instrText xml:space="preserve"> ADDIN EN.CITE.DATA </w:instrText>
      </w:r>
      <w:r w:rsidR="000E3370">
        <w:rPr>
          <w:lang w:eastAsia="zh-CN"/>
        </w:rPr>
      </w:r>
      <w:r w:rsidR="000E3370">
        <w:rPr>
          <w:lang w:eastAsia="zh-CN"/>
        </w:rPr>
        <w:fldChar w:fldCharType="end"/>
      </w:r>
      <w:r w:rsidR="002A47AB" w:rsidRPr="004E614C">
        <w:rPr>
          <w:lang w:eastAsia="zh-CN"/>
        </w:rPr>
        <w:fldChar w:fldCharType="separate"/>
      </w:r>
      <w:r w:rsidR="002A47AB">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5CB33FB7"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b3Bp
bmlvbiBpbiBw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L3JlY29yZD48L0NpdGU+PENpdGU+PEF1dGhvcj5aaGFuZzwvQXV0aG9yPjxZZWFyPjIwMTk8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</w:fldData>
        </w:fldChar>
      </w:r>
      <w:r w:rsidR="00707569">
        <w:rPr>
          <w:bCs/>
          <w:lang w:eastAsia="zh-CN"/>
        </w:rPr>
        <w:instrText xml:space="preserve"> ADDIN EN.CITE </w:instrText>
      </w:r>
      <w:r w:rsidR="00707569">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b3Bp
bmlvbiBpbiBw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L3JlY29yZD48L0NpdGU+PENpdGU+PEF1dGhvcj5aaGFuZzwvQXV0aG9yPjxZZWFyPjIwMTk8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</w:fldData>
        </w:fldChar>
      </w:r>
      <w:r w:rsidR="00707569">
        <w:rPr>
          <w:bCs/>
          <w:lang w:eastAsia="zh-CN"/>
        </w:rPr>
        <w:instrText xml:space="preserve"> ADDIN EN.CITE.DATA </w:instrText>
      </w:r>
      <w:r w:rsidR="00707569">
        <w:rPr>
          <w:bCs/>
          <w:lang w:eastAsia="zh-CN"/>
        </w:rPr>
      </w:r>
      <w:r w:rsidR="00707569">
        <w:rPr>
          <w:bCs/>
          <w:lang w:eastAsia="zh-CN"/>
        </w:rPr>
        <w:fldChar w:fldCharType="end"/>
      </w:r>
      <w:r>
        <w:rPr>
          <w:bCs/>
          <w:lang w:eastAsia="zh-CN"/>
        </w:rPr>
        <w:fldChar w:fldCharType="separate"/>
      </w:r>
      <w:r>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1D81802E"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sidR="00707569">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lastRenderedPageBreak/>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40088123"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9B1CEC">
        <w:rPr>
          <w:bCs/>
          <w:lang w:eastAsia="zh-CN"/>
        </w:rPr>
        <w:instrText xml:space="preserve"> ADDIN EN.CITE &lt;EndNote&gt;&lt;Cite&gt;&lt;Author&gt;Buunk&lt;/Author&gt;&lt;Year&gt;2003&lt;/Year&gt;&lt;RecNum&gt;17&lt;/RecNum&gt;&lt;DisplayText&gt;(Buunk et al.,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046A5329"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0C6C7C">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0A137D">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43FC2BA8"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比较让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cG9wdWxhciBt
ZWRpYSBj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C9FbmROb3RlPn==
</w:fldData>
        </w:fldChar>
      </w:r>
      <w:r w:rsidR="00707569">
        <w:rPr>
          <w:lang w:eastAsia="zh-CN"/>
        </w:rPr>
        <w:instrText xml:space="preserve"> ADDIN EN.CITE </w:instrText>
      </w:r>
      <w:r w:rsidR="00707569">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cG9wdWxhciBt
ZWRpYSBj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C9FbmROb3RlPn==
</w:fldData>
        </w:fldChar>
      </w:r>
      <w:r w:rsidR="00707569">
        <w:rPr>
          <w:lang w:eastAsia="zh-CN"/>
        </w:rPr>
        <w:instrText xml:space="preserve"> ADDIN EN.CITE.DATA </w:instrText>
      </w:r>
      <w:r w:rsidR="00707569">
        <w:rPr>
          <w:lang w:eastAsia="zh-CN"/>
        </w:rPr>
      </w:r>
      <w:r w:rsidR="00707569">
        <w:rPr>
          <w:lang w:eastAsia="zh-CN"/>
        </w:rPr>
        <w:fldChar w:fldCharType="end"/>
      </w:r>
      <w:r w:rsidRPr="004E614C">
        <w:rPr>
          <w:lang w:eastAsia="zh-CN"/>
        </w:rPr>
        <w:fldChar w:fldCharType="separate"/>
      </w:r>
      <w:r>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w:t>
      </w:r>
      <w:r>
        <w:rPr>
          <w:rFonts w:hint="eastAsia"/>
          <w:lang w:eastAsia="zh-CN"/>
        </w:rPr>
        <w:lastRenderedPageBreak/>
        <w:t>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23" w:name="_Toc16202190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23"/>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5C3C4AD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70756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lastRenderedPageBreak/>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04B9F0A8" w:rsidR="00475CD9" w:rsidRPr="00FD28A4"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1 </w:t>
      </w:r>
      <w:r w:rsidR="002A789E">
        <w:rPr>
          <w:rStyle w:val="a6"/>
          <w:rFonts w:hint="eastAsia"/>
          <w:color w:val="auto"/>
          <w:u w:val="none"/>
        </w:rPr>
        <w:t>研究</w:t>
      </w:r>
      <w:r w:rsidR="0040319B">
        <w:rPr>
          <w:rStyle w:val="a6"/>
          <w:rFonts w:hint="eastAsia"/>
          <w:color w:val="auto"/>
          <w:u w:val="none"/>
        </w:rPr>
        <w:t>三</w:t>
      </w:r>
      <w:r>
        <w:rPr>
          <w:rStyle w:val="a6"/>
          <w:rFonts w:hint="eastAsia"/>
          <w:color w:val="auto"/>
          <w:u w:val="none"/>
        </w:rPr>
        <w:t>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B6364F2" w:rsidR="00475CD9" w:rsidRPr="00013678"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2 </w:t>
      </w:r>
      <w:r w:rsidR="002A789E">
        <w:rPr>
          <w:rStyle w:val="a6"/>
          <w:rFonts w:hint="eastAsia"/>
          <w:color w:val="auto"/>
          <w:u w:val="none"/>
        </w:rPr>
        <w:t>研究</w:t>
      </w:r>
      <w:r w:rsidR="0040319B">
        <w:rPr>
          <w:rStyle w:val="a6"/>
          <w:rFonts w:hint="eastAsia"/>
          <w:color w:val="auto"/>
          <w:u w:val="none"/>
        </w:rPr>
        <w:t>四</w:t>
      </w:r>
      <w:r>
        <w:rPr>
          <w:rStyle w:val="a6"/>
          <w:rFonts w:hint="eastAsia"/>
          <w:color w:val="auto"/>
          <w:u w:val="none"/>
        </w:rPr>
        <w:t>模型</w:t>
      </w:r>
    </w:p>
    <w:p w14:paraId="7E12A4D6" w14:textId="455DD73B" w:rsidR="00475CD9" w:rsidRDefault="004C0724" w:rsidP="00475CD9">
      <w:pPr>
        <w:ind w:firstLine="480"/>
        <w:rPr>
          <w:rStyle w:val="a6"/>
          <w:color w:val="auto"/>
          <w:u w:val="none"/>
          <w:lang w:eastAsia="zh-CN"/>
        </w:rPr>
      </w:pPr>
      <w:r>
        <w:rPr>
          <w:rStyle w:val="a6"/>
          <w:rFonts w:hint="eastAsia"/>
          <w:color w:val="auto"/>
          <w:u w:val="none"/>
          <w:lang w:eastAsia="zh-CN"/>
        </w:rPr>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0C6C7C">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19217D">
        <w:rPr>
          <w:noProof/>
          <w:lang w:eastAsia="zh-CN"/>
        </w:rPr>
        <w:t xml:space="preserve">(e.g.Buunk et al., 1990; Hemphill </w:t>
      </w:r>
      <w:r w:rsidR="0019217D">
        <w:rPr>
          <w:noProof/>
          <w:lang w:eastAsia="zh-CN"/>
        </w:rPr>
        <w:lastRenderedPageBreak/>
        <w:t>&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6B240615" w:rsidR="00475CD9" w:rsidRDefault="00475CD9" w:rsidP="00475CD9">
      <w:pPr>
        <w:pStyle w:val="af5"/>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5A56E9A8" w14:textId="4224653B" w:rsidR="005144A8" w:rsidRPr="005144A8" w:rsidRDefault="005144A8" w:rsidP="005144A8">
      <w:pPr>
        <w:pStyle w:val="3"/>
        <w:spacing w:before="180" w:after="180"/>
        <w:rPr>
          <w:lang w:eastAsia="zh-CN"/>
        </w:rPr>
      </w:pPr>
      <w:bookmarkStart w:id="24" w:name="_Toc162021907"/>
      <w:r>
        <w:rPr>
          <w:rStyle w:val="a6"/>
          <w:rFonts w:hint="eastAsia"/>
          <w:color w:val="auto"/>
          <w:u w:val="none"/>
          <w:lang w:eastAsia="zh-CN"/>
        </w:rPr>
        <w:t xml:space="preserve">2.3.4 </w:t>
      </w:r>
      <w:bookmarkEnd w:id="24"/>
      <w:r w:rsidR="001D220D">
        <w:rPr>
          <w:rStyle w:val="a6"/>
          <w:rFonts w:hint="eastAsia"/>
          <w:color w:val="auto"/>
          <w:u w:val="none"/>
          <w:lang w:eastAsia="zh-CN"/>
        </w:rPr>
        <w:t>研究流程</w:t>
      </w:r>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度相关的文献进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lastRenderedPageBreak/>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4C7DC388" w:rsidR="005144A8" w:rsidRDefault="005144A8" w:rsidP="005144A8">
      <w:pPr>
        <w:pStyle w:val="af5"/>
        <w:sectPr w:rsidR="005144A8" w:rsidSect="001E11AB">
          <w:headerReference w:type="default" r:id="rId23"/>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5F37085F" w:rsidR="00CF7E2A" w:rsidRDefault="007252EF" w:rsidP="00CF7E2A">
      <w:pPr>
        <w:pStyle w:val="1"/>
        <w:spacing w:before="360" w:after="360"/>
        <w:rPr>
          <w:lang w:eastAsia="zh-CN"/>
        </w:rPr>
      </w:pPr>
      <w:bookmarkStart w:id="25" w:name="_Toc162021908"/>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25"/>
    </w:p>
    <w:p w14:paraId="44636D15" w14:textId="1EF9502D" w:rsidR="00CF7E2A" w:rsidRDefault="0040319B" w:rsidP="00CF7E2A">
      <w:pPr>
        <w:pStyle w:val="2"/>
        <w:spacing w:before="180" w:after="180"/>
        <w:rPr>
          <w:lang w:eastAsia="zh-CN"/>
        </w:rPr>
      </w:pPr>
      <w:bookmarkStart w:id="26" w:name="_Toc162021909"/>
      <w:r>
        <w:rPr>
          <w:rFonts w:hint="eastAsia"/>
          <w:lang w:eastAsia="zh-CN"/>
        </w:rPr>
        <w:t>4</w:t>
      </w:r>
      <w:r w:rsidR="00CF7E2A">
        <w:rPr>
          <w:rFonts w:hint="eastAsia"/>
          <w:lang w:eastAsia="zh-CN"/>
        </w:rPr>
        <w:t>.1 研究目的</w:t>
      </w:r>
      <w:bookmarkEnd w:id="26"/>
    </w:p>
    <w:p w14:paraId="64C5AC5B" w14:textId="380B3F28" w:rsidR="00CF7E2A" w:rsidRPr="00CF7E2A" w:rsidRDefault="00CF7E2A" w:rsidP="00CF7E2A">
      <w:pPr>
        <w:rPr>
          <w:lang w:eastAsia="zh-CN"/>
        </w:rPr>
      </w:pPr>
      <w:r>
        <w:rPr>
          <w:lang w:eastAsia="zh-CN"/>
        </w:rPr>
        <w:tab/>
      </w:r>
      <w:r>
        <w:rPr>
          <w:rFonts w:hint="eastAsia"/>
          <w:lang w:eastAsia="zh-CN"/>
        </w:rPr>
        <w:t>研究一将对之后研究需要用到的所有量表进行信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27" w:name="_Toc162021910"/>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27"/>
    </w:p>
    <w:p w14:paraId="7140065F" w14:textId="2F077109" w:rsidR="007252EF" w:rsidRPr="005C1037" w:rsidRDefault="0040319B" w:rsidP="007252EF">
      <w:pPr>
        <w:pStyle w:val="3"/>
        <w:spacing w:before="180" w:after="180"/>
        <w:rPr>
          <w:lang w:eastAsia="zh-CN"/>
        </w:rPr>
      </w:pPr>
      <w:bookmarkStart w:id="28" w:name="_Toc162021911"/>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28"/>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29" w:name="_Toc162021912"/>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bookmarkEnd w:id="29"/>
      <w:r w:rsidR="00F90A1A">
        <w:rPr>
          <w:rFonts w:hint="eastAsia"/>
          <w:lang w:eastAsia="zh-CN"/>
        </w:rPr>
        <w:t>流程</w:t>
      </w:r>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30" w:name="_Toc162021913"/>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30"/>
    </w:p>
    <w:p w14:paraId="70E2BE15" w14:textId="41BCD747"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王明姬</w:instrText>
      </w:r>
      <w:r w:rsidR="000C6C7C">
        <w:rPr>
          <w:rFonts w:hint="eastAsia"/>
          <w:lang w:eastAsia="zh-CN"/>
        </w:rPr>
        <w:instrText>&lt;/Author&gt;&lt;Year&gt;2006&lt;/Year&gt;&lt;RecNum&gt;136&lt;/RecNum&gt;&lt;DisplayText&gt;(</w:instrText>
      </w:r>
      <w:r w:rsidR="000C6C7C">
        <w:rPr>
          <w:rFonts w:hint="eastAsia"/>
          <w:lang w:eastAsia="zh-CN"/>
        </w:rPr>
        <w:instrText>王明姬</w:instrText>
      </w:r>
      <w:r w:rsidR="000C6C7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lt;style face="normal" font="default" charset="134" size="100%"&gt;</w:instrText>
      </w:r>
      <w:r w:rsidR="000C6C7C">
        <w:rPr>
          <w:rFonts w:hint="eastAsia"/>
          <w:lang w:eastAsia="zh-CN"/>
        </w:rPr>
        <w:instrText>王明姬</w:instrText>
      </w:r>
      <w:r w:rsidR="000C6C7C">
        <w:rPr>
          <w:rFonts w:hint="eastAsia"/>
          <w:lang w:eastAsia="zh-CN"/>
        </w:rPr>
        <w:instrText>&lt;/style&gt;&lt;/author&gt;&lt;author&gt;&lt;style face="normal" font="default" charset="134" size="100%"&gt;</w:instrText>
      </w:r>
      <w:r w:rsidR="000C6C7C">
        <w:rPr>
          <w:rFonts w:hint="eastAsia"/>
          <w:lang w:eastAsia="zh-CN"/>
        </w:rPr>
        <w:instrText>王垒</w:instrText>
      </w:r>
      <w:r w:rsidR="000C6C7C">
        <w:rPr>
          <w:rFonts w:hint="eastAsia"/>
          <w:lang w:eastAsia="zh-CN"/>
        </w:rPr>
        <w:instrText>&lt;/style&gt;&lt;/author&gt;&lt;author&gt;&lt;style face="normal" font="default" charset="134" size="100%"&gt;</w:instrText>
      </w:r>
      <w:r w:rsidR="000C6C7C">
        <w:rPr>
          <w:rFonts w:hint="eastAsia"/>
          <w:lang w:eastAsia="zh-CN"/>
        </w:rPr>
        <w:instrText>施</w:instrText>
      </w:r>
      <w:r w:rsidR="000C6C7C">
        <w:rPr>
          <w:rFonts w:hint="eastAsia"/>
          <w:lang w:eastAsia="zh-CN"/>
        </w:rPr>
        <w:instrText>&lt;/style&gt;&lt;style face="normal" font="default" size="100%"&gt;,&lt;/style&gt;&lt;style face="normal" font="default" charset="134" size="100%"&gt;</w:instrText>
      </w:r>
      <w:r w:rsidR="000C6C7C">
        <w:rPr>
          <w:rFonts w:hint="eastAsia"/>
          <w:lang w:eastAsia="zh-CN"/>
        </w:rPr>
        <w:instrText>俊琦</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社会比较倾向量表中文版的信效度检验</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心理卫生杂志</w:instrText>
      </w:r>
      <w:r w:rsidR="000C6C7C">
        <w:rPr>
          <w:rFonts w:hint="eastAsia"/>
          <w:lang w:eastAsia="zh-CN"/>
        </w:rPr>
        <w:instrText>&lt;/style&gt;&lt;/secondary-title&gt;&lt;/titles&gt;&lt;periodical&gt;&lt;full-title&gt;</w:instrText>
      </w:r>
      <w:r w:rsidR="000C6C7C">
        <w:rPr>
          <w:rFonts w:hint="eastAsia"/>
          <w:lang w:eastAsia="zh-CN"/>
        </w:rPr>
        <w:instrText>中国心理卫生杂志</w:instrText>
      </w:r>
      <w:r w:rsidR="000C6C7C">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王明姬</w:t>
      </w:r>
      <w:r w:rsidR="000C6C7C">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0C6C7C">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王明姬</w:instrText>
      </w:r>
      <w:r w:rsidR="000C6C7C">
        <w:rPr>
          <w:rFonts w:hint="eastAsia"/>
          <w:lang w:eastAsia="zh-CN"/>
        </w:rPr>
        <w:instrText>&lt;/Author&gt;&lt;Year&gt;2006&lt;/Year&gt;&lt;RecNum&gt;136&lt;/RecNum&gt;&lt;DisplayText&gt;(</w:instrText>
      </w:r>
      <w:r w:rsidR="000C6C7C">
        <w:rPr>
          <w:rFonts w:hint="eastAsia"/>
          <w:lang w:eastAsia="zh-CN"/>
        </w:rPr>
        <w:instrText>王明姬</w:instrText>
      </w:r>
      <w:r w:rsidR="000C6C7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lt;style face="normal" font="default" charset="134" size="100%"&gt;</w:instrText>
      </w:r>
      <w:r w:rsidR="000C6C7C">
        <w:rPr>
          <w:rFonts w:hint="eastAsia"/>
          <w:lang w:eastAsia="zh-CN"/>
        </w:rPr>
        <w:instrText>王明姬</w:instrText>
      </w:r>
      <w:r w:rsidR="000C6C7C">
        <w:rPr>
          <w:rFonts w:hint="eastAsia"/>
          <w:lang w:eastAsia="zh-CN"/>
        </w:rPr>
        <w:instrText>&lt;/style&gt;&lt;/author&gt;&lt;author&gt;&lt;style face="normal" font="default" charset="134" size="100%"&gt;</w:instrText>
      </w:r>
      <w:r w:rsidR="000C6C7C">
        <w:rPr>
          <w:rFonts w:hint="eastAsia"/>
          <w:lang w:eastAsia="zh-CN"/>
        </w:rPr>
        <w:instrText>王垒</w:instrText>
      </w:r>
      <w:r w:rsidR="000C6C7C">
        <w:rPr>
          <w:rFonts w:hint="eastAsia"/>
          <w:lang w:eastAsia="zh-CN"/>
        </w:rPr>
        <w:instrText>&lt;/style&gt;&lt;/author&gt;&lt;author&gt;&lt;style face="normal" font="default" charset="134" size="100%"&gt;</w:instrText>
      </w:r>
      <w:r w:rsidR="000C6C7C">
        <w:rPr>
          <w:rFonts w:hint="eastAsia"/>
          <w:lang w:eastAsia="zh-CN"/>
        </w:rPr>
        <w:instrText>施</w:instrText>
      </w:r>
      <w:r w:rsidR="000C6C7C">
        <w:rPr>
          <w:rFonts w:hint="eastAsia"/>
          <w:lang w:eastAsia="zh-CN"/>
        </w:rPr>
        <w:instrText>&lt;/style&gt;&lt;style face="normal" font="default" size="100%"&gt;,&lt;/style&gt;&lt;style face="normal" font="default" charset="134" size="100%"&gt;</w:instrText>
      </w:r>
      <w:r w:rsidR="000C6C7C">
        <w:rPr>
          <w:rFonts w:hint="eastAsia"/>
          <w:lang w:eastAsia="zh-CN"/>
        </w:rPr>
        <w:instrText>俊琦</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社会比较倾向量表中文版的信效度检验</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心理卫生杂志</w:instrText>
      </w:r>
      <w:r w:rsidR="000C6C7C">
        <w:rPr>
          <w:rFonts w:hint="eastAsia"/>
          <w:lang w:eastAsia="zh-CN"/>
        </w:rPr>
        <w:instrText>&lt;/style&gt;&lt;/secondary-title&gt;&lt;/titles&gt;&lt;periodical&gt;&lt;full-title&gt;</w:instrText>
      </w:r>
      <w:r w:rsidR="000C6C7C">
        <w:rPr>
          <w:rFonts w:hint="eastAsia"/>
          <w:lang w:eastAsia="zh-CN"/>
        </w:rPr>
        <w:instrText>中国心理卫生杂志</w:instrText>
      </w:r>
      <w:r w:rsidR="000C6C7C">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王明姬</w:t>
      </w:r>
      <w:r w:rsidR="000C6C7C">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42B008FB"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0E3370">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2F347996"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707569">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454CB3C6"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熊承清</w:instrText>
      </w:r>
      <w:r w:rsidR="000C6C7C">
        <w:rPr>
          <w:rFonts w:hint="eastAsia"/>
          <w:lang w:eastAsia="zh-CN"/>
        </w:rPr>
        <w:instrText>&lt;/Author&gt;&lt;Year&gt;2009&lt;/Year&gt;&lt;RecNum&gt;141&lt;/RecNum&gt;&lt;DisplayText&gt;(</w:instrText>
      </w:r>
      <w:r w:rsidR="000C6C7C">
        <w:rPr>
          <w:rFonts w:hint="eastAsia"/>
          <w:lang w:eastAsia="zh-CN"/>
        </w:rPr>
        <w:instrText>熊承清</w:instrText>
      </w:r>
      <w:r w:rsidR="000C6C7C">
        <w:rPr>
          <w:rFonts w:hint="eastAsia"/>
          <w:lang w:eastAsia="zh-CN"/>
        </w:rPr>
        <w:instrText xml:space="preserve"> &amp;amp; </w:instrText>
      </w:r>
      <w:r w:rsidR="000C6C7C">
        <w:rPr>
          <w:rFonts w:hint="eastAsia"/>
          <w:lang w:eastAsia="zh-CN"/>
        </w:rPr>
        <w:instrText>许远理</w:instrText>
      </w:r>
      <w:r w:rsidR="000C6C7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lt;style face="normal" font="default" charset="134" size="100%"&gt;</w:instrText>
      </w:r>
      <w:r w:rsidR="000C6C7C">
        <w:rPr>
          <w:rFonts w:hint="eastAsia"/>
          <w:lang w:eastAsia="zh-CN"/>
        </w:rPr>
        <w:instrText>熊承清</w:instrText>
      </w:r>
      <w:r w:rsidR="000C6C7C">
        <w:rPr>
          <w:rFonts w:hint="eastAsia"/>
          <w:lang w:eastAsia="zh-CN"/>
        </w:rPr>
        <w:instrText>&lt;/style&gt;&lt;/author&gt;&lt;author&gt;&lt;style face="normal" font="default" charset="134" size="100%"&gt;</w:instrText>
      </w:r>
      <w:r w:rsidR="000C6C7C">
        <w:rPr>
          <w:rFonts w:hint="eastAsia"/>
          <w:lang w:eastAsia="zh-CN"/>
        </w:rPr>
        <w:instrText>许远理</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生活满意度量表中文版在民众中使用的信度和效度</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健康心理学杂志</w:instrText>
      </w:r>
      <w:r w:rsidR="000C6C7C">
        <w:rPr>
          <w:rFonts w:hint="eastAsia"/>
          <w:lang w:eastAsia="zh-CN"/>
        </w:rPr>
        <w:instrText>&lt;/style&gt;&lt;/secondary-title&gt;&lt;/titles&gt;&lt;periodical&gt;&lt;full-title&gt;</w:instrText>
      </w:r>
      <w:r w:rsidR="000C6C7C">
        <w:rPr>
          <w:rFonts w:hint="eastAsia"/>
          <w:lang w:eastAsia="zh-CN"/>
        </w:rPr>
        <w:instrText>中国健康心理学杂志</w:instrText>
      </w:r>
      <w:r w:rsidR="000C6C7C">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熊承清</w:t>
      </w:r>
      <w:r w:rsidR="000C6C7C">
        <w:rPr>
          <w:rFonts w:hint="eastAsia"/>
          <w:noProof/>
          <w:lang w:eastAsia="zh-CN"/>
        </w:rPr>
        <w:t xml:space="preserve"> &amp; </w:t>
      </w:r>
      <w:r w:rsidR="000C6C7C">
        <w:rPr>
          <w:rFonts w:hint="eastAsia"/>
          <w:noProof/>
          <w:lang w:eastAsia="zh-CN"/>
        </w:rPr>
        <w:t>许远理</w:t>
      </w:r>
      <w:r w:rsidR="000C6C7C">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9B1CEC">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熊承清</w:instrText>
      </w:r>
      <w:r w:rsidR="000C6C7C">
        <w:rPr>
          <w:rFonts w:hint="eastAsia"/>
          <w:lang w:eastAsia="zh-CN"/>
        </w:rPr>
        <w:instrText>&lt;/Author&gt;&lt;Year&gt;2009&lt;/Year&gt;&lt;RecNum&gt;141&lt;/RecNum&gt;&lt;DisplayText&gt;(</w:instrText>
      </w:r>
      <w:r w:rsidR="000C6C7C">
        <w:rPr>
          <w:rFonts w:hint="eastAsia"/>
          <w:lang w:eastAsia="zh-CN"/>
        </w:rPr>
        <w:instrText>熊承清</w:instrText>
      </w:r>
      <w:r w:rsidR="000C6C7C">
        <w:rPr>
          <w:rFonts w:hint="eastAsia"/>
          <w:lang w:eastAsia="zh-CN"/>
        </w:rPr>
        <w:instrText xml:space="preserve"> &amp;amp; </w:instrText>
      </w:r>
      <w:r w:rsidR="000C6C7C">
        <w:rPr>
          <w:rFonts w:hint="eastAsia"/>
          <w:lang w:eastAsia="zh-CN"/>
        </w:rPr>
        <w:instrText>许远理</w:instrText>
      </w:r>
      <w:r w:rsidR="000C6C7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lt;style face="normal" font="default" charset="134" size="100%"&gt;</w:instrText>
      </w:r>
      <w:r w:rsidR="000C6C7C">
        <w:rPr>
          <w:rFonts w:hint="eastAsia"/>
          <w:lang w:eastAsia="zh-CN"/>
        </w:rPr>
        <w:instrText>熊承清</w:instrText>
      </w:r>
      <w:r w:rsidR="000C6C7C">
        <w:rPr>
          <w:rFonts w:hint="eastAsia"/>
          <w:lang w:eastAsia="zh-CN"/>
        </w:rPr>
        <w:instrText>&lt;/style&gt;&lt;/author&gt;&lt;author&gt;&lt;style face="normal" font="default" charset="134" size="100%"&gt;</w:instrText>
      </w:r>
      <w:r w:rsidR="000C6C7C">
        <w:rPr>
          <w:rFonts w:hint="eastAsia"/>
          <w:lang w:eastAsia="zh-CN"/>
        </w:rPr>
        <w:instrText>许远理</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生活满意度量表中文版在民众中使用的信度和效度</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健康心理学杂志</w:instrText>
      </w:r>
      <w:r w:rsidR="000C6C7C">
        <w:rPr>
          <w:rFonts w:hint="eastAsia"/>
          <w:lang w:eastAsia="zh-CN"/>
        </w:rPr>
        <w:instrText>&lt;/style&gt;&lt;/secondary-title&gt;&lt;/titles&gt;&lt;periodical&gt;&lt;full-title&gt;</w:instrText>
      </w:r>
      <w:r w:rsidR="000C6C7C">
        <w:rPr>
          <w:rFonts w:hint="eastAsia"/>
          <w:lang w:eastAsia="zh-CN"/>
        </w:rPr>
        <w:instrText>中国健康心理学杂志</w:instrText>
      </w:r>
      <w:r w:rsidR="000C6C7C">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熊承清</w:t>
      </w:r>
      <w:r w:rsidR="000C6C7C">
        <w:rPr>
          <w:rFonts w:hint="eastAsia"/>
          <w:noProof/>
          <w:lang w:eastAsia="zh-CN"/>
        </w:rPr>
        <w:t xml:space="preserve"> &amp; </w:t>
      </w:r>
      <w:r w:rsidR="000C6C7C">
        <w:rPr>
          <w:rFonts w:hint="eastAsia"/>
          <w:noProof/>
          <w:lang w:eastAsia="zh-CN"/>
        </w:rPr>
        <w:t>许远理</w:t>
      </w:r>
      <w:r w:rsidR="000C6C7C">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0C73E83C"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9B1CEC">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5374B843"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2A6FAE65" w14:textId="3F05992C" w:rsidR="00E82DAE" w:rsidRDefault="0040319B" w:rsidP="00E82DAE">
      <w:pPr>
        <w:pStyle w:val="3"/>
        <w:spacing w:before="180" w:after="180"/>
        <w:rPr>
          <w:lang w:eastAsia="zh-CN"/>
        </w:rPr>
      </w:pPr>
      <w:bookmarkStart w:id="31" w:name="_Toc162021914"/>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31"/>
    </w:p>
    <w:p w14:paraId="19823036" w14:textId="3A9FA333"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sidR="00A17CED">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secondary-title&gt;https://CRAN.R-project.org/package=bruceR&lt;/secondary-title&gt;&lt;/titles&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32" w:name="_Toc162021915"/>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32"/>
    </w:p>
    <w:p w14:paraId="229D90FD" w14:textId="2B4F16F0" w:rsidR="00E82DAE" w:rsidRDefault="0040319B" w:rsidP="00E82DAE">
      <w:pPr>
        <w:pStyle w:val="3"/>
        <w:spacing w:before="180" w:after="180"/>
        <w:rPr>
          <w:lang w:eastAsia="zh-CN"/>
        </w:rPr>
      </w:pPr>
      <w:bookmarkStart w:id="33" w:name="_Toc162021916"/>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33"/>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6F7CA728"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lastRenderedPageBreak/>
        <w:fldChar w:fldCharType="begin">
          <w:fldData xml:space="preserve">PEVuZE5vdGU+PENpdGU+PEF1dGhvcj5CbGFuZDwvQXV0aG9yPjxZZWFyPjE5OTc8L1llYXI+PFJl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</w:fldData>
        </w:fldChar>
      </w:r>
      <w:r w:rsidR="009B1CEC">
        <w:rPr>
          <w:lang w:eastAsia="zh-CN"/>
        </w:rPr>
        <w:instrText xml:space="preserve"> ADDIN EN.CITE </w:instrText>
      </w:r>
      <w:r w:rsidR="009B1CEC">
        <w:rPr>
          <w:lang w:eastAsia="zh-CN"/>
        </w:rPr>
        <w:fldChar w:fldCharType="begin">
          <w:fldData xml:space="preserve">PEVuZE5vdGU+PENpdGU+PEF1dGhvcj5CbGFuZDwvQXV0aG9yPjxZZWFyPjE5OTc8L1llYXI+PFJl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</w:fldData>
        </w:fldChar>
      </w:r>
      <w:r w:rsidR="009B1CEC">
        <w:rPr>
          <w:lang w:eastAsia="zh-CN"/>
        </w:rPr>
        <w:instrText xml:space="preserve"> ADDIN EN.CITE.DATA </w:instrText>
      </w:r>
      <w:r w:rsidR="009B1CEC">
        <w:rPr>
          <w:lang w:eastAsia="zh-CN"/>
        </w:rPr>
      </w:r>
      <w:r w:rsidR="009B1CEC">
        <w:rPr>
          <w:lang w:eastAsia="zh-CN"/>
        </w:rPr>
        <w:fldChar w:fldCharType="end"/>
      </w:r>
      <w:r>
        <w:rPr>
          <w:lang w:eastAsia="zh-CN"/>
        </w:rPr>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F90A1A">
        <w:rPr>
          <w:rFonts w:cs="Times New Roman" w:hint="eastAsia"/>
          <w:lang w:eastAsia="zh-CN"/>
        </w:rPr>
        <w:t>alpha</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1CB5A993"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07616294"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lastRenderedPageBreak/>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04A6324A" w:rsidR="00E82DAE" w:rsidRPr="006825BC" w:rsidRDefault="0040319B" w:rsidP="008A5E92">
      <w:pPr>
        <w:pStyle w:val="4"/>
        <w:spacing w:before="180" w:after="180"/>
        <w:rPr>
          <w:lang w:eastAsia="zh-CN"/>
        </w:rPr>
      </w:pPr>
      <w:r>
        <w:rPr>
          <w:rFonts w:hint="eastAsia"/>
          <w:lang w:eastAsia="zh-CN"/>
        </w:rPr>
        <w:lastRenderedPageBreak/>
        <w:t>4</w:t>
      </w:r>
      <w:r w:rsidR="00F90A1A">
        <w:rPr>
          <w:rFonts w:hint="eastAsia"/>
          <w:lang w:eastAsia="zh-CN"/>
        </w:rPr>
        <w:t xml:space="preserve">.3.1.3 </w:t>
      </w:r>
      <w:r w:rsidR="00E82DAE" w:rsidRPr="005C1037">
        <w:rPr>
          <w:lang w:eastAsia="zh-CN"/>
        </w:rPr>
        <w:t>区别效度</w:t>
      </w:r>
    </w:p>
    <w:p w14:paraId="4900DEF7" w14:textId="3FEA7214"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00FE5F1B">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sidR="00A42A8C">
        <w:rPr>
          <w:rFonts w:hint="eastAsia"/>
          <w:lang w:eastAsia="zh-CN"/>
        </w:rPr>
        <w:t>4</w:t>
      </w:r>
      <w:r>
        <w:rPr>
          <w:lang w:eastAsia="zh-CN"/>
        </w:rPr>
        <w:t>.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72487315" w:rsidR="009F63DD" w:rsidRPr="004E614C" w:rsidRDefault="009F63DD" w:rsidP="009F63DD">
      <w:pPr>
        <w:pStyle w:val="af3"/>
      </w:pPr>
      <w:r w:rsidRPr="004E614C">
        <w:rPr>
          <w:rFonts w:hint="eastAsia"/>
        </w:rPr>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2433274D" w:rsidR="00015BE3" w:rsidRDefault="0040319B" w:rsidP="00015BE3">
      <w:pPr>
        <w:pStyle w:val="4"/>
        <w:spacing w:before="180" w:after="180"/>
        <w:rPr>
          <w:lang w:eastAsia="zh-CN"/>
        </w:rPr>
      </w:pPr>
      <w:r>
        <w:rPr>
          <w:rFonts w:hint="eastAsia"/>
          <w:lang w:eastAsia="zh-CN"/>
        </w:rPr>
        <w:t>4</w:t>
      </w:r>
      <w:r w:rsidR="00F90A1A">
        <w:rPr>
          <w:rFonts w:hint="eastAsia"/>
          <w:lang w:eastAsia="zh-CN"/>
        </w:rPr>
        <w:t>.3.1.4 题目修改</w:t>
      </w:r>
    </w:p>
    <w:p w14:paraId="19974117" w14:textId="5B48AE04"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w:t>
      </w:r>
      <w:r w:rsidR="00F90A1A">
        <w:rPr>
          <w:rFonts w:hint="eastAsia"/>
          <w:lang w:eastAsia="zh-CN"/>
        </w:rPr>
        <w:t>九</w:t>
      </w:r>
      <w:r w:rsidR="008916CA" w:rsidRPr="004E614C">
        <w:rPr>
          <w:rFonts w:hint="eastAsia"/>
          <w:lang w:eastAsia="zh-CN"/>
        </w:rPr>
        <w:t>道题目</w:t>
      </w:r>
      <w:r w:rsidR="008916CA">
        <w:rPr>
          <w:rFonts w:hint="eastAsia"/>
          <w:lang w:eastAsia="zh-CN"/>
        </w:rPr>
        <w:t>进行修订。</w:t>
      </w:r>
      <w:r w:rsidR="009F63DD">
        <w:rPr>
          <w:rFonts w:hint="eastAsia"/>
          <w:lang w:eastAsia="zh-CN"/>
        </w:rPr>
        <w:t>在这</w:t>
      </w:r>
      <w:r w:rsidR="00F90A1A">
        <w:rPr>
          <w:rFonts w:hint="eastAsia"/>
          <w:lang w:eastAsia="zh-CN"/>
        </w:rPr>
        <w:t>九</w:t>
      </w:r>
      <w:r w:rsidR="009F63DD">
        <w:rPr>
          <w:rFonts w:hint="eastAsia"/>
          <w:lang w:eastAsia="zh-CN"/>
        </w:rPr>
        <w:t>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196B2B">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4E614C" w:rsidRDefault="00E82DAE" w:rsidP="00E82DAE">
      <w:pPr>
        <w:pStyle w:val="af3"/>
      </w:pPr>
      <w:r w:rsidRPr="004E614C">
        <w:rPr>
          <w:rFonts w:hint="eastAsia"/>
        </w:rPr>
        <w:t>表</w:t>
      </w:r>
      <w:r w:rsidR="0040319B">
        <w:rPr>
          <w:rFonts w:hint="eastAsia"/>
        </w:rPr>
        <w:t>4</w:t>
      </w:r>
      <w:r>
        <w:t>.</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F90A1A" w:rsidRPr="006B6C9C" w14:paraId="39EBD8FF" w14:textId="77777777" w:rsidTr="00933805">
        <w:trPr>
          <w:trHeight w:val="1041"/>
        </w:trPr>
        <w:tc>
          <w:tcPr>
            <w:tcW w:w="442" w:type="pct"/>
            <w:vAlign w:val="center"/>
          </w:tcPr>
          <w:p w14:paraId="530E0A91" w14:textId="325CD4CE" w:rsidR="00F90A1A" w:rsidRPr="006B6C9C" w:rsidRDefault="00F90A1A" w:rsidP="00933805">
            <w:pPr>
              <w:jc w:val="center"/>
              <w:rPr>
                <w:lang w:eastAsia="zh-CN"/>
              </w:rPr>
            </w:pPr>
            <w:r>
              <w:rPr>
                <w:rFonts w:hint="eastAsia"/>
                <w:lang w:eastAsia="zh-CN"/>
              </w:rPr>
              <w:t>OSC7</w:t>
            </w:r>
          </w:p>
        </w:tc>
        <w:tc>
          <w:tcPr>
            <w:tcW w:w="2393" w:type="pct"/>
            <w:vAlign w:val="center"/>
          </w:tcPr>
          <w:p w14:paraId="5CB83371" w14:textId="6A79BCF5" w:rsidR="00F90A1A" w:rsidRPr="006B6C9C" w:rsidRDefault="00A42A8C" w:rsidP="00933805">
            <w:pPr>
              <w:jc w:val="both"/>
              <w:rPr>
                <w:lang w:eastAsia="zh-CN"/>
              </w:rPr>
            </w:pPr>
            <w:r>
              <w:rPr>
                <w:rFonts w:hint="eastAsia"/>
                <w:lang w:eastAsia="zh-CN"/>
              </w:rPr>
              <w:t>/</w:t>
            </w:r>
          </w:p>
        </w:tc>
        <w:tc>
          <w:tcPr>
            <w:tcW w:w="2165" w:type="pct"/>
            <w:vAlign w:val="center"/>
          </w:tcPr>
          <w:p w14:paraId="219A5CEE" w14:textId="34E79FBB" w:rsidR="00F90A1A" w:rsidRPr="006B6C9C" w:rsidRDefault="00F90A1A" w:rsidP="00933805">
            <w:pPr>
              <w:jc w:val="both"/>
              <w:rPr>
                <w:b/>
                <w:bCs/>
                <w:lang w:eastAsia="zh-CN"/>
              </w:rPr>
            </w:pPr>
            <w:r w:rsidRPr="00F90A1A">
              <w:rPr>
                <w:rFonts w:hint="eastAsia"/>
                <w:b/>
                <w:bCs/>
                <w:lang w:eastAsia="zh-CN"/>
              </w:rPr>
              <w:t>我喜欢参照他人的处境来考虑我生活中的处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623E742" w:rsidR="008A5E92" w:rsidRPr="00714275" w:rsidRDefault="0040319B" w:rsidP="00714275">
      <w:pPr>
        <w:pStyle w:val="3"/>
        <w:spacing w:before="180" w:after="180"/>
        <w:rPr>
          <w:lang w:eastAsia="zh-CN"/>
        </w:rPr>
      </w:pPr>
      <w:bookmarkStart w:id="34" w:name="_Toc162021917"/>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34"/>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5DFBC903"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lastRenderedPageBreak/>
        <w:t>4</w:t>
      </w:r>
      <w:r w:rsidR="00F90A1A">
        <w:rPr>
          <w:rFonts w:hint="eastAsia"/>
          <w:lang w:eastAsia="zh-CN"/>
        </w:rPr>
        <w:t xml:space="preserve">.3.2.2 </w:t>
      </w:r>
      <w:r w:rsidR="00015BE3" w:rsidRPr="004E614C">
        <w:rPr>
          <w:lang w:eastAsia="zh-CN"/>
        </w:rPr>
        <w:t>收敛效度</w:t>
      </w:r>
    </w:p>
    <w:p w14:paraId="3CAC237E" w14:textId="73ED74A4"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sidR="002E217E">
        <w:rPr>
          <w:rFonts w:hint="eastAsia"/>
          <w:lang w:eastAsia="zh-CN"/>
        </w:rPr>
        <w:t>（</w:t>
      </w:r>
      <w:r w:rsidR="002E217E">
        <w:rPr>
          <w:rFonts w:hint="eastAsia"/>
          <w:lang w:eastAsia="zh-CN"/>
        </w:rPr>
        <w:t>0.5</w:t>
      </w:r>
      <w:r w:rsidR="002E217E">
        <w:rPr>
          <w:rFonts w:hint="eastAsia"/>
          <w:lang w:eastAsia="zh-CN"/>
        </w:rPr>
        <w:t>）</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
        <w:gridCol w:w="887"/>
        <w:gridCol w:w="1181"/>
        <w:gridCol w:w="936"/>
        <w:gridCol w:w="834"/>
        <w:gridCol w:w="1043"/>
        <w:gridCol w:w="557"/>
        <w:gridCol w:w="517"/>
        <w:gridCol w:w="581"/>
        <w:gridCol w:w="744"/>
      </w:tblGrid>
      <w:tr w:rsidR="009F63DD" w:rsidRPr="00D43E06" w14:paraId="5AFE8F7A" w14:textId="77777777" w:rsidTr="00196B2B">
        <w:trPr>
          <w:trHeight w:val="315"/>
          <w:tblHeader/>
        </w:trPr>
        <w:tc>
          <w:tcPr>
            <w:tcW w:w="618"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11"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196B2B" w:rsidRPr="00D43E06" w14:paraId="1C28B944" w14:textId="77777777" w:rsidTr="00196B2B">
        <w:trPr>
          <w:trHeight w:val="315"/>
        </w:trPr>
        <w:tc>
          <w:tcPr>
            <w:tcW w:w="618" w:type="pct"/>
            <w:tcBorders>
              <w:top w:val="single" w:sz="4" w:space="0" w:color="auto"/>
            </w:tcBorders>
            <w:noWrap/>
            <w:vAlign w:val="center"/>
            <w:hideMark/>
          </w:tcPr>
          <w:p w14:paraId="72D32DBC"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534" w:type="pct"/>
            <w:tcBorders>
              <w:top w:val="single" w:sz="4" w:space="0" w:color="auto"/>
            </w:tcBorders>
            <w:noWrap/>
            <w:vAlign w:val="center"/>
            <w:hideMark/>
          </w:tcPr>
          <w:p w14:paraId="2A8E6D26" w14:textId="77777777" w:rsidR="00196B2B" w:rsidRPr="00D43E06" w:rsidRDefault="00196B2B" w:rsidP="00196B2B">
            <w:pPr>
              <w:jc w:val="center"/>
              <w:rPr>
                <w:rFonts w:cs="Times New Roman"/>
                <w:szCs w:val="24"/>
                <w:lang w:eastAsia="zh-CN"/>
              </w:rPr>
            </w:pPr>
            <w:r w:rsidRPr="00D43E06">
              <w:rPr>
                <w:rFonts w:cs="Times New Roman"/>
                <w:szCs w:val="24"/>
                <w:lang w:eastAsia="zh-CN"/>
              </w:rPr>
              <w:t>ASC1</w:t>
            </w:r>
          </w:p>
        </w:tc>
        <w:tc>
          <w:tcPr>
            <w:tcW w:w="711" w:type="pct"/>
            <w:tcBorders>
              <w:top w:val="single" w:sz="4" w:space="0" w:color="auto"/>
            </w:tcBorders>
            <w:noWrap/>
            <w:hideMark/>
          </w:tcPr>
          <w:p w14:paraId="34FE1B5B" w14:textId="3999299A" w:rsidR="00196B2B" w:rsidRPr="00D43E06" w:rsidRDefault="00196B2B" w:rsidP="00196B2B">
            <w:pPr>
              <w:jc w:val="center"/>
              <w:rPr>
                <w:rFonts w:cs="Times New Roman"/>
                <w:szCs w:val="24"/>
                <w:lang w:eastAsia="zh-CN"/>
              </w:rPr>
            </w:pPr>
            <w:r w:rsidRPr="007B1F91">
              <w:t>1.00</w:t>
            </w:r>
          </w:p>
        </w:tc>
        <w:tc>
          <w:tcPr>
            <w:tcW w:w="563" w:type="pct"/>
            <w:tcBorders>
              <w:top w:val="single" w:sz="4" w:space="0" w:color="auto"/>
            </w:tcBorders>
            <w:noWrap/>
            <w:hideMark/>
          </w:tcPr>
          <w:p w14:paraId="136C2FA7" w14:textId="77777777" w:rsidR="00196B2B" w:rsidRPr="00D43E06" w:rsidRDefault="00196B2B" w:rsidP="00196B2B">
            <w:pPr>
              <w:jc w:val="center"/>
              <w:rPr>
                <w:rFonts w:cs="Times New Roman"/>
                <w:szCs w:val="24"/>
                <w:lang w:eastAsia="zh-CN"/>
              </w:rPr>
            </w:pPr>
          </w:p>
        </w:tc>
        <w:tc>
          <w:tcPr>
            <w:tcW w:w="502" w:type="pct"/>
            <w:tcBorders>
              <w:top w:val="single" w:sz="4" w:space="0" w:color="auto"/>
            </w:tcBorders>
            <w:noWrap/>
            <w:hideMark/>
          </w:tcPr>
          <w:p w14:paraId="386CD8FC" w14:textId="77777777" w:rsidR="00196B2B" w:rsidRPr="00D43E06" w:rsidRDefault="00196B2B" w:rsidP="00196B2B">
            <w:pPr>
              <w:jc w:val="center"/>
              <w:rPr>
                <w:rFonts w:cs="Times New Roman"/>
                <w:szCs w:val="24"/>
                <w:lang w:eastAsia="zh-CN"/>
              </w:rPr>
            </w:pPr>
          </w:p>
        </w:tc>
        <w:tc>
          <w:tcPr>
            <w:tcW w:w="628" w:type="pct"/>
            <w:tcBorders>
              <w:top w:val="single" w:sz="4" w:space="0" w:color="auto"/>
            </w:tcBorders>
            <w:noWrap/>
            <w:hideMark/>
          </w:tcPr>
          <w:p w14:paraId="42CD01AE" w14:textId="77777777" w:rsidR="00196B2B" w:rsidRPr="00D43E06" w:rsidRDefault="00196B2B" w:rsidP="00196B2B">
            <w:pPr>
              <w:jc w:val="center"/>
              <w:rPr>
                <w:rFonts w:cs="Times New Roman"/>
                <w:szCs w:val="24"/>
                <w:lang w:eastAsia="zh-CN"/>
              </w:rPr>
            </w:pPr>
          </w:p>
        </w:tc>
        <w:tc>
          <w:tcPr>
            <w:tcW w:w="335" w:type="pct"/>
            <w:tcBorders>
              <w:top w:val="single" w:sz="4" w:space="0" w:color="auto"/>
            </w:tcBorders>
            <w:noWrap/>
            <w:hideMark/>
          </w:tcPr>
          <w:p w14:paraId="4DC64AA6" w14:textId="2D6E1767" w:rsidR="00196B2B" w:rsidRPr="00D43E06" w:rsidRDefault="00196B2B" w:rsidP="00196B2B">
            <w:pPr>
              <w:jc w:val="center"/>
              <w:rPr>
                <w:rFonts w:cs="Times New Roman"/>
                <w:szCs w:val="24"/>
                <w:lang w:eastAsia="zh-CN"/>
              </w:rPr>
            </w:pPr>
            <w:r w:rsidRPr="007B1F91">
              <w:t>.79</w:t>
            </w:r>
          </w:p>
        </w:tc>
        <w:tc>
          <w:tcPr>
            <w:tcW w:w="311" w:type="pct"/>
            <w:tcBorders>
              <w:top w:val="single" w:sz="4" w:space="0" w:color="auto"/>
            </w:tcBorders>
          </w:tcPr>
          <w:p w14:paraId="4B2AA55C" w14:textId="77777777" w:rsidR="00196B2B" w:rsidRPr="00D43E06" w:rsidRDefault="00196B2B" w:rsidP="00196B2B">
            <w:pPr>
              <w:jc w:val="center"/>
              <w:rPr>
                <w:rFonts w:cs="Times New Roman"/>
                <w:szCs w:val="24"/>
                <w:lang w:eastAsia="zh-CN"/>
              </w:rPr>
            </w:pPr>
            <w:r>
              <w:rPr>
                <w:rFonts w:cs="Times New Roman" w:hint="eastAsia"/>
                <w:szCs w:val="24"/>
                <w:lang w:eastAsia="zh-CN"/>
              </w:rPr>
              <w:t>.86</w:t>
            </w:r>
          </w:p>
        </w:tc>
        <w:tc>
          <w:tcPr>
            <w:tcW w:w="350" w:type="pct"/>
            <w:tcBorders>
              <w:top w:val="single" w:sz="4" w:space="0" w:color="auto"/>
            </w:tcBorders>
            <w:noWrap/>
            <w:vAlign w:val="center"/>
            <w:hideMark/>
          </w:tcPr>
          <w:p w14:paraId="3E169935" w14:textId="77777777" w:rsidR="00196B2B" w:rsidRPr="00D43E06" w:rsidRDefault="00196B2B" w:rsidP="00196B2B">
            <w:pPr>
              <w:jc w:val="center"/>
              <w:rPr>
                <w:rFonts w:cs="Times New Roman"/>
                <w:szCs w:val="24"/>
                <w:lang w:eastAsia="zh-CN"/>
              </w:rPr>
            </w:pPr>
            <w:r w:rsidRPr="00D43E06">
              <w:rPr>
                <w:rFonts w:cs="Times New Roman"/>
                <w:szCs w:val="24"/>
              </w:rPr>
              <w:t>.86</w:t>
            </w:r>
          </w:p>
        </w:tc>
        <w:tc>
          <w:tcPr>
            <w:tcW w:w="448" w:type="pct"/>
            <w:tcBorders>
              <w:top w:val="single" w:sz="4" w:space="0" w:color="auto"/>
            </w:tcBorders>
            <w:noWrap/>
            <w:vAlign w:val="center"/>
            <w:hideMark/>
          </w:tcPr>
          <w:p w14:paraId="0400577B" w14:textId="77777777" w:rsidR="00196B2B" w:rsidRPr="00D43E06" w:rsidRDefault="00196B2B" w:rsidP="00196B2B">
            <w:pPr>
              <w:jc w:val="center"/>
              <w:rPr>
                <w:rFonts w:cs="Times New Roman"/>
                <w:szCs w:val="24"/>
                <w:lang w:eastAsia="zh-CN"/>
              </w:rPr>
            </w:pPr>
            <w:r w:rsidRPr="00D43E06">
              <w:rPr>
                <w:rFonts w:cs="Times New Roman"/>
                <w:szCs w:val="24"/>
              </w:rPr>
              <w:t>.55</w:t>
            </w:r>
          </w:p>
        </w:tc>
      </w:tr>
      <w:tr w:rsidR="00196B2B" w:rsidRPr="00D43E06" w14:paraId="0B1620DB" w14:textId="77777777" w:rsidTr="00196B2B">
        <w:trPr>
          <w:trHeight w:val="315"/>
        </w:trPr>
        <w:tc>
          <w:tcPr>
            <w:tcW w:w="618" w:type="pct"/>
            <w:noWrap/>
            <w:vAlign w:val="center"/>
            <w:hideMark/>
          </w:tcPr>
          <w:p w14:paraId="6158264A" w14:textId="77777777" w:rsidR="00196B2B" w:rsidRPr="00D43E06" w:rsidRDefault="00196B2B" w:rsidP="00196B2B">
            <w:pPr>
              <w:jc w:val="center"/>
              <w:rPr>
                <w:rFonts w:cs="Times New Roman"/>
                <w:szCs w:val="24"/>
                <w:lang w:eastAsia="zh-CN"/>
              </w:rPr>
            </w:pPr>
          </w:p>
        </w:tc>
        <w:tc>
          <w:tcPr>
            <w:tcW w:w="534" w:type="pct"/>
            <w:noWrap/>
            <w:vAlign w:val="center"/>
            <w:hideMark/>
          </w:tcPr>
          <w:p w14:paraId="0DC1D4C1" w14:textId="77777777" w:rsidR="00196B2B" w:rsidRPr="00D43E06" w:rsidRDefault="00196B2B" w:rsidP="00196B2B">
            <w:pPr>
              <w:jc w:val="center"/>
              <w:rPr>
                <w:rFonts w:cs="Times New Roman"/>
                <w:szCs w:val="24"/>
                <w:lang w:eastAsia="zh-CN"/>
              </w:rPr>
            </w:pPr>
            <w:r w:rsidRPr="00D43E06">
              <w:rPr>
                <w:rFonts w:cs="Times New Roman"/>
                <w:szCs w:val="24"/>
                <w:lang w:eastAsia="zh-CN"/>
              </w:rPr>
              <w:t>ASC2</w:t>
            </w:r>
          </w:p>
        </w:tc>
        <w:tc>
          <w:tcPr>
            <w:tcW w:w="711" w:type="pct"/>
            <w:noWrap/>
            <w:hideMark/>
          </w:tcPr>
          <w:p w14:paraId="600BAADB" w14:textId="41ACD483" w:rsidR="00196B2B" w:rsidRPr="00D43E06" w:rsidRDefault="00196B2B" w:rsidP="00196B2B">
            <w:pPr>
              <w:jc w:val="center"/>
              <w:rPr>
                <w:rFonts w:cs="Times New Roman"/>
                <w:szCs w:val="24"/>
                <w:lang w:eastAsia="zh-CN"/>
              </w:rPr>
            </w:pPr>
            <w:r w:rsidRPr="007B1F91">
              <w:t>.84</w:t>
            </w:r>
          </w:p>
        </w:tc>
        <w:tc>
          <w:tcPr>
            <w:tcW w:w="563" w:type="pct"/>
            <w:noWrap/>
            <w:hideMark/>
          </w:tcPr>
          <w:p w14:paraId="3AA67CFC" w14:textId="1D796F9A" w:rsidR="00196B2B" w:rsidRPr="00D43E06" w:rsidRDefault="00196B2B" w:rsidP="00196B2B">
            <w:pPr>
              <w:jc w:val="center"/>
              <w:rPr>
                <w:rFonts w:cs="Times New Roman"/>
                <w:szCs w:val="24"/>
                <w:lang w:eastAsia="zh-CN"/>
              </w:rPr>
            </w:pPr>
            <w:r w:rsidRPr="007B1F91">
              <w:t>.08</w:t>
            </w:r>
          </w:p>
        </w:tc>
        <w:tc>
          <w:tcPr>
            <w:tcW w:w="502" w:type="pct"/>
            <w:noWrap/>
            <w:hideMark/>
          </w:tcPr>
          <w:p w14:paraId="201598D4" w14:textId="63AF2A5E" w:rsidR="00196B2B" w:rsidRPr="00D43E06" w:rsidRDefault="00196B2B" w:rsidP="00196B2B">
            <w:pPr>
              <w:jc w:val="center"/>
              <w:rPr>
                <w:rFonts w:cs="Times New Roman"/>
                <w:szCs w:val="24"/>
                <w:lang w:eastAsia="zh-CN"/>
              </w:rPr>
            </w:pPr>
            <w:r w:rsidRPr="007B1F91">
              <w:t>10.78</w:t>
            </w:r>
          </w:p>
        </w:tc>
        <w:tc>
          <w:tcPr>
            <w:tcW w:w="628" w:type="pct"/>
            <w:noWrap/>
            <w:hideMark/>
          </w:tcPr>
          <w:p w14:paraId="7794C937" w14:textId="6529CD17" w:rsidR="00196B2B" w:rsidRPr="00D43E06" w:rsidRDefault="00196B2B" w:rsidP="00196B2B">
            <w:pPr>
              <w:jc w:val="center"/>
              <w:rPr>
                <w:rFonts w:cs="Times New Roman"/>
                <w:szCs w:val="24"/>
                <w:lang w:eastAsia="zh-CN"/>
              </w:rPr>
            </w:pPr>
            <w:r w:rsidRPr="007B1F91">
              <w:t>&lt;.001</w:t>
            </w:r>
          </w:p>
        </w:tc>
        <w:tc>
          <w:tcPr>
            <w:tcW w:w="335" w:type="pct"/>
            <w:noWrap/>
            <w:hideMark/>
          </w:tcPr>
          <w:p w14:paraId="21F838C5" w14:textId="1BBFFAD1" w:rsidR="00196B2B" w:rsidRPr="00D43E06" w:rsidRDefault="00196B2B" w:rsidP="00196B2B">
            <w:pPr>
              <w:jc w:val="center"/>
              <w:rPr>
                <w:rFonts w:cs="Times New Roman"/>
                <w:szCs w:val="24"/>
                <w:lang w:eastAsia="zh-CN"/>
              </w:rPr>
            </w:pPr>
            <w:r w:rsidRPr="007B1F91">
              <w:t>.70</w:t>
            </w:r>
          </w:p>
        </w:tc>
        <w:tc>
          <w:tcPr>
            <w:tcW w:w="311" w:type="pct"/>
          </w:tcPr>
          <w:p w14:paraId="4AA6A5B9" w14:textId="77777777" w:rsidR="00196B2B" w:rsidRPr="00D43E06" w:rsidRDefault="00196B2B" w:rsidP="00196B2B">
            <w:pPr>
              <w:jc w:val="center"/>
              <w:rPr>
                <w:rFonts w:cs="Times New Roman"/>
                <w:szCs w:val="24"/>
                <w:lang w:eastAsia="zh-CN"/>
              </w:rPr>
            </w:pPr>
          </w:p>
        </w:tc>
        <w:tc>
          <w:tcPr>
            <w:tcW w:w="350" w:type="pct"/>
            <w:noWrap/>
            <w:vAlign w:val="center"/>
            <w:hideMark/>
          </w:tcPr>
          <w:p w14:paraId="763080F9" w14:textId="77777777" w:rsidR="00196B2B" w:rsidRPr="00D43E06" w:rsidRDefault="00196B2B" w:rsidP="00196B2B">
            <w:pPr>
              <w:jc w:val="center"/>
              <w:rPr>
                <w:rFonts w:cs="Times New Roman"/>
                <w:szCs w:val="24"/>
                <w:lang w:eastAsia="zh-CN"/>
              </w:rPr>
            </w:pPr>
          </w:p>
        </w:tc>
        <w:tc>
          <w:tcPr>
            <w:tcW w:w="448" w:type="pct"/>
            <w:noWrap/>
            <w:vAlign w:val="center"/>
            <w:hideMark/>
          </w:tcPr>
          <w:p w14:paraId="3DD0B756" w14:textId="77777777" w:rsidR="00196B2B" w:rsidRPr="00D43E06" w:rsidRDefault="00196B2B" w:rsidP="00196B2B">
            <w:pPr>
              <w:jc w:val="center"/>
              <w:rPr>
                <w:rFonts w:cs="Times New Roman"/>
                <w:szCs w:val="24"/>
                <w:lang w:eastAsia="zh-CN"/>
              </w:rPr>
            </w:pPr>
          </w:p>
        </w:tc>
      </w:tr>
      <w:tr w:rsidR="00196B2B" w:rsidRPr="00D43E06" w14:paraId="5D04FAC6" w14:textId="77777777" w:rsidTr="00196B2B">
        <w:trPr>
          <w:trHeight w:val="315"/>
        </w:trPr>
        <w:tc>
          <w:tcPr>
            <w:tcW w:w="618" w:type="pct"/>
            <w:noWrap/>
            <w:vAlign w:val="center"/>
            <w:hideMark/>
          </w:tcPr>
          <w:p w14:paraId="6AF73764" w14:textId="77777777" w:rsidR="00196B2B" w:rsidRPr="00D43E06" w:rsidRDefault="00196B2B" w:rsidP="00196B2B">
            <w:pPr>
              <w:jc w:val="center"/>
              <w:rPr>
                <w:rFonts w:cs="Times New Roman"/>
                <w:szCs w:val="24"/>
                <w:lang w:eastAsia="zh-CN"/>
              </w:rPr>
            </w:pPr>
          </w:p>
        </w:tc>
        <w:tc>
          <w:tcPr>
            <w:tcW w:w="534" w:type="pct"/>
            <w:noWrap/>
            <w:vAlign w:val="center"/>
            <w:hideMark/>
          </w:tcPr>
          <w:p w14:paraId="2914DC42" w14:textId="77777777" w:rsidR="00196B2B" w:rsidRPr="00D43E06" w:rsidRDefault="00196B2B" w:rsidP="00196B2B">
            <w:pPr>
              <w:jc w:val="center"/>
              <w:rPr>
                <w:rFonts w:cs="Times New Roman"/>
                <w:szCs w:val="24"/>
                <w:lang w:eastAsia="zh-CN"/>
              </w:rPr>
            </w:pPr>
            <w:r w:rsidRPr="00D43E06">
              <w:rPr>
                <w:rFonts w:cs="Times New Roman"/>
                <w:szCs w:val="24"/>
                <w:lang w:eastAsia="zh-CN"/>
              </w:rPr>
              <w:t>ASC3</w:t>
            </w:r>
          </w:p>
        </w:tc>
        <w:tc>
          <w:tcPr>
            <w:tcW w:w="711" w:type="pct"/>
            <w:noWrap/>
            <w:hideMark/>
          </w:tcPr>
          <w:p w14:paraId="20529D3B" w14:textId="107B4131" w:rsidR="00196B2B" w:rsidRPr="00D43E06" w:rsidRDefault="00196B2B" w:rsidP="00196B2B">
            <w:pPr>
              <w:jc w:val="center"/>
              <w:rPr>
                <w:rFonts w:cs="Times New Roman"/>
                <w:szCs w:val="24"/>
                <w:lang w:eastAsia="zh-CN"/>
              </w:rPr>
            </w:pPr>
            <w:r w:rsidRPr="007B1F91">
              <w:t>.70</w:t>
            </w:r>
          </w:p>
        </w:tc>
        <w:tc>
          <w:tcPr>
            <w:tcW w:w="563" w:type="pct"/>
            <w:noWrap/>
            <w:hideMark/>
          </w:tcPr>
          <w:p w14:paraId="1C669E54" w14:textId="5D7912C9" w:rsidR="00196B2B" w:rsidRPr="00D43E06" w:rsidRDefault="00196B2B" w:rsidP="00196B2B">
            <w:pPr>
              <w:jc w:val="center"/>
              <w:rPr>
                <w:rFonts w:cs="Times New Roman"/>
                <w:szCs w:val="24"/>
                <w:lang w:eastAsia="zh-CN"/>
              </w:rPr>
            </w:pPr>
            <w:r w:rsidRPr="007B1F91">
              <w:t>.08</w:t>
            </w:r>
          </w:p>
        </w:tc>
        <w:tc>
          <w:tcPr>
            <w:tcW w:w="502" w:type="pct"/>
            <w:noWrap/>
            <w:hideMark/>
          </w:tcPr>
          <w:p w14:paraId="27D4B158" w14:textId="120C5FE7" w:rsidR="00196B2B" w:rsidRPr="00D43E06" w:rsidRDefault="00196B2B" w:rsidP="00196B2B">
            <w:pPr>
              <w:jc w:val="center"/>
              <w:rPr>
                <w:rFonts w:cs="Times New Roman"/>
                <w:szCs w:val="24"/>
                <w:lang w:eastAsia="zh-CN"/>
              </w:rPr>
            </w:pPr>
            <w:r w:rsidRPr="007B1F91">
              <w:t>9.34</w:t>
            </w:r>
          </w:p>
        </w:tc>
        <w:tc>
          <w:tcPr>
            <w:tcW w:w="628" w:type="pct"/>
            <w:noWrap/>
            <w:hideMark/>
          </w:tcPr>
          <w:p w14:paraId="25A4329F" w14:textId="322021DD" w:rsidR="00196B2B" w:rsidRPr="00D43E06" w:rsidRDefault="00196B2B" w:rsidP="00196B2B">
            <w:pPr>
              <w:jc w:val="center"/>
              <w:rPr>
                <w:rFonts w:cs="Times New Roman"/>
                <w:szCs w:val="24"/>
                <w:lang w:eastAsia="zh-CN"/>
              </w:rPr>
            </w:pPr>
            <w:r w:rsidRPr="007B1F91">
              <w:t>&lt;.001</w:t>
            </w:r>
          </w:p>
        </w:tc>
        <w:tc>
          <w:tcPr>
            <w:tcW w:w="335" w:type="pct"/>
            <w:noWrap/>
            <w:hideMark/>
          </w:tcPr>
          <w:p w14:paraId="2736B356" w14:textId="7C20CCDA" w:rsidR="00196B2B" w:rsidRPr="00D43E06" w:rsidRDefault="00196B2B" w:rsidP="00196B2B">
            <w:pPr>
              <w:jc w:val="center"/>
              <w:rPr>
                <w:rFonts w:cs="Times New Roman"/>
                <w:szCs w:val="24"/>
                <w:lang w:eastAsia="zh-CN"/>
              </w:rPr>
            </w:pPr>
            <w:r w:rsidRPr="007B1F91">
              <w:t>.61</w:t>
            </w:r>
          </w:p>
        </w:tc>
        <w:tc>
          <w:tcPr>
            <w:tcW w:w="311" w:type="pct"/>
          </w:tcPr>
          <w:p w14:paraId="788ABF35" w14:textId="77777777" w:rsidR="00196B2B" w:rsidRPr="00D43E06" w:rsidRDefault="00196B2B" w:rsidP="00196B2B">
            <w:pPr>
              <w:jc w:val="center"/>
              <w:rPr>
                <w:rFonts w:cs="Times New Roman"/>
                <w:szCs w:val="24"/>
                <w:lang w:eastAsia="zh-CN"/>
              </w:rPr>
            </w:pPr>
          </w:p>
        </w:tc>
        <w:tc>
          <w:tcPr>
            <w:tcW w:w="350" w:type="pct"/>
            <w:noWrap/>
            <w:vAlign w:val="center"/>
            <w:hideMark/>
          </w:tcPr>
          <w:p w14:paraId="7DD653B4" w14:textId="77777777" w:rsidR="00196B2B" w:rsidRPr="00D43E06" w:rsidRDefault="00196B2B" w:rsidP="00196B2B">
            <w:pPr>
              <w:jc w:val="center"/>
              <w:rPr>
                <w:rFonts w:cs="Times New Roman"/>
                <w:szCs w:val="24"/>
                <w:lang w:eastAsia="zh-CN"/>
              </w:rPr>
            </w:pPr>
          </w:p>
        </w:tc>
        <w:tc>
          <w:tcPr>
            <w:tcW w:w="448" w:type="pct"/>
            <w:noWrap/>
            <w:vAlign w:val="center"/>
            <w:hideMark/>
          </w:tcPr>
          <w:p w14:paraId="22561F8C" w14:textId="77777777" w:rsidR="00196B2B" w:rsidRPr="00D43E06" w:rsidRDefault="00196B2B" w:rsidP="00196B2B">
            <w:pPr>
              <w:jc w:val="center"/>
              <w:rPr>
                <w:rFonts w:cs="Times New Roman"/>
                <w:szCs w:val="24"/>
                <w:lang w:eastAsia="zh-CN"/>
              </w:rPr>
            </w:pPr>
          </w:p>
        </w:tc>
      </w:tr>
      <w:tr w:rsidR="00196B2B" w:rsidRPr="00D43E06" w14:paraId="46DF3CC2" w14:textId="77777777" w:rsidTr="00196B2B">
        <w:trPr>
          <w:trHeight w:val="315"/>
        </w:trPr>
        <w:tc>
          <w:tcPr>
            <w:tcW w:w="618" w:type="pct"/>
            <w:noWrap/>
            <w:vAlign w:val="center"/>
            <w:hideMark/>
          </w:tcPr>
          <w:p w14:paraId="2315719F" w14:textId="77777777" w:rsidR="00196B2B" w:rsidRPr="00D43E06" w:rsidRDefault="00196B2B" w:rsidP="00196B2B">
            <w:pPr>
              <w:jc w:val="center"/>
              <w:rPr>
                <w:rFonts w:cs="Times New Roman"/>
                <w:szCs w:val="24"/>
                <w:lang w:eastAsia="zh-CN"/>
              </w:rPr>
            </w:pPr>
          </w:p>
        </w:tc>
        <w:tc>
          <w:tcPr>
            <w:tcW w:w="534" w:type="pct"/>
            <w:noWrap/>
            <w:vAlign w:val="center"/>
            <w:hideMark/>
          </w:tcPr>
          <w:p w14:paraId="08B4A5A0" w14:textId="77777777" w:rsidR="00196B2B" w:rsidRPr="00D43E06" w:rsidRDefault="00196B2B" w:rsidP="00196B2B">
            <w:pPr>
              <w:jc w:val="center"/>
              <w:rPr>
                <w:rFonts w:cs="Times New Roman"/>
                <w:szCs w:val="24"/>
                <w:lang w:eastAsia="zh-CN"/>
              </w:rPr>
            </w:pPr>
            <w:r w:rsidRPr="00D43E06">
              <w:rPr>
                <w:rFonts w:cs="Times New Roman"/>
                <w:szCs w:val="24"/>
                <w:lang w:eastAsia="zh-CN"/>
              </w:rPr>
              <w:t>ASC4</w:t>
            </w:r>
          </w:p>
        </w:tc>
        <w:tc>
          <w:tcPr>
            <w:tcW w:w="711" w:type="pct"/>
            <w:noWrap/>
            <w:hideMark/>
          </w:tcPr>
          <w:p w14:paraId="15429BD5" w14:textId="207D3C4E" w:rsidR="00196B2B" w:rsidRPr="00D43E06" w:rsidRDefault="00196B2B" w:rsidP="00196B2B">
            <w:pPr>
              <w:jc w:val="center"/>
              <w:rPr>
                <w:rFonts w:cs="Times New Roman"/>
                <w:szCs w:val="24"/>
                <w:lang w:eastAsia="zh-CN"/>
              </w:rPr>
            </w:pPr>
            <w:r w:rsidRPr="007B1F91">
              <w:t>.96</w:t>
            </w:r>
          </w:p>
        </w:tc>
        <w:tc>
          <w:tcPr>
            <w:tcW w:w="563" w:type="pct"/>
            <w:noWrap/>
            <w:hideMark/>
          </w:tcPr>
          <w:p w14:paraId="3760F067" w14:textId="524DB733" w:rsidR="00196B2B" w:rsidRPr="00D43E06" w:rsidRDefault="00196B2B" w:rsidP="00196B2B">
            <w:pPr>
              <w:jc w:val="center"/>
              <w:rPr>
                <w:rFonts w:cs="Times New Roman"/>
                <w:szCs w:val="24"/>
                <w:lang w:eastAsia="zh-CN"/>
              </w:rPr>
            </w:pPr>
            <w:r w:rsidRPr="007B1F91">
              <w:t>.08</w:t>
            </w:r>
          </w:p>
        </w:tc>
        <w:tc>
          <w:tcPr>
            <w:tcW w:w="502" w:type="pct"/>
            <w:noWrap/>
            <w:hideMark/>
          </w:tcPr>
          <w:p w14:paraId="1CF377D6" w14:textId="07ECB3F5" w:rsidR="00196B2B" w:rsidRPr="00D43E06" w:rsidRDefault="00196B2B" w:rsidP="00196B2B">
            <w:pPr>
              <w:jc w:val="center"/>
              <w:rPr>
                <w:rFonts w:cs="Times New Roman"/>
                <w:szCs w:val="24"/>
                <w:lang w:eastAsia="zh-CN"/>
              </w:rPr>
            </w:pPr>
            <w:r w:rsidRPr="007B1F91">
              <w:t>11.85</w:t>
            </w:r>
          </w:p>
        </w:tc>
        <w:tc>
          <w:tcPr>
            <w:tcW w:w="628" w:type="pct"/>
            <w:noWrap/>
            <w:hideMark/>
          </w:tcPr>
          <w:p w14:paraId="43490D1B" w14:textId="580D8A82" w:rsidR="00196B2B" w:rsidRPr="00D43E06" w:rsidRDefault="00196B2B" w:rsidP="00196B2B">
            <w:pPr>
              <w:jc w:val="center"/>
              <w:rPr>
                <w:rFonts w:cs="Times New Roman"/>
                <w:szCs w:val="24"/>
                <w:lang w:eastAsia="zh-CN"/>
              </w:rPr>
            </w:pPr>
            <w:r w:rsidRPr="007B1F91">
              <w:t>&lt;.001</w:t>
            </w:r>
          </w:p>
        </w:tc>
        <w:tc>
          <w:tcPr>
            <w:tcW w:w="335" w:type="pct"/>
            <w:noWrap/>
            <w:hideMark/>
          </w:tcPr>
          <w:p w14:paraId="64889FC5" w14:textId="5D876F76" w:rsidR="00196B2B" w:rsidRPr="00D43E06" w:rsidRDefault="00196B2B" w:rsidP="00196B2B">
            <w:pPr>
              <w:jc w:val="center"/>
              <w:rPr>
                <w:rFonts w:cs="Times New Roman"/>
                <w:szCs w:val="24"/>
                <w:lang w:eastAsia="zh-CN"/>
              </w:rPr>
            </w:pPr>
            <w:r w:rsidRPr="007B1F91">
              <w:t>.75</w:t>
            </w:r>
          </w:p>
        </w:tc>
        <w:tc>
          <w:tcPr>
            <w:tcW w:w="311" w:type="pct"/>
          </w:tcPr>
          <w:p w14:paraId="68663609" w14:textId="77777777" w:rsidR="00196B2B" w:rsidRPr="00D43E06" w:rsidRDefault="00196B2B" w:rsidP="00196B2B">
            <w:pPr>
              <w:jc w:val="center"/>
              <w:rPr>
                <w:rFonts w:cs="Times New Roman"/>
                <w:szCs w:val="24"/>
                <w:lang w:eastAsia="zh-CN"/>
              </w:rPr>
            </w:pPr>
          </w:p>
        </w:tc>
        <w:tc>
          <w:tcPr>
            <w:tcW w:w="350" w:type="pct"/>
            <w:noWrap/>
            <w:vAlign w:val="center"/>
            <w:hideMark/>
          </w:tcPr>
          <w:p w14:paraId="3433DF92" w14:textId="77777777" w:rsidR="00196B2B" w:rsidRPr="00D43E06" w:rsidRDefault="00196B2B" w:rsidP="00196B2B">
            <w:pPr>
              <w:jc w:val="center"/>
              <w:rPr>
                <w:rFonts w:cs="Times New Roman"/>
                <w:szCs w:val="24"/>
                <w:lang w:eastAsia="zh-CN"/>
              </w:rPr>
            </w:pPr>
          </w:p>
        </w:tc>
        <w:tc>
          <w:tcPr>
            <w:tcW w:w="448" w:type="pct"/>
            <w:noWrap/>
            <w:vAlign w:val="center"/>
            <w:hideMark/>
          </w:tcPr>
          <w:p w14:paraId="4514B7E2" w14:textId="77777777" w:rsidR="00196B2B" w:rsidRPr="00D43E06" w:rsidRDefault="00196B2B" w:rsidP="00196B2B">
            <w:pPr>
              <w:jc w:val="center"/>
              <w:rPr>
                <w:rFonts w:cs="Times New Roman"/>
                <w:szCs w:val="24"/>
                <w:lang w:eastAsia="zh-CN"/>
              </w:rPr>
            </w:pPr>
          </w:p>
        </w:tc>
      </w:tr>
      <w:tr w:rsidR="00196B2B" w:rsidRPr="00D43E06" w14:paraId="5595AFF2" w14:textId="77777777" w:rsidTr="00196B2B">
        <w:trPr>
          <w:trHeight w:val="315"/>
        </w:trPr>
        <w:tc>
          <w:tcPr>
            <w:tcW w:w="618" w:type="pct"/>
            <w:noWrap/>
            <w:vAlign w:val="center"/>
            <w:hideMark/>
          </w:tcPr>
          <w:p w14:paraId="7D2AA847" w14:textId="77777777" w:rsidR="00196B2B" w:rsidRPr="00D43E06" w:rsidRDefault="00196B2B" w:rsidP="00196B2B">
            <w:pPr>
              <w:jc w:val="center"/>
              <w:rPr>
                <w:rFonts w:cs="Times New Roman"/>
                <w:szCs w:val="24"/>
                <w:lang w:eastAsia="zh-CN"/>
              </w:rPr>
            </w:pPr>
          </w:p>
        </w:tc>
        <w:tc>
          <w:tcPr>
            <w:tcW w:w="534" w:type="pct"/>
            <w:noWrap/>
            <w:vAlign w:val="center"/>
            <w:hideMark/>
          </w:tcPr>
          <w:p w14:paraId="6886A8C5" w14:textId="77777777" w:rsidR="00196B2B" w:rsidRPr="00D43E06" w:rsidRDefault="00196B2B" w:rsidP="00196B2B">
            <w:pPr>
              <w:jc w:val="center"/>
              <w:rPr>
                <w:rFonts w:cs="Times New Roman"/>
                <w:szCs w:val="24"/>
                <w:lang w:eastAsia="zh-CN"/>
              </w:rPr>
            </w:pPr>
            <w:r w:rsidRPr="00D43E06">
              <w:rPr>
                <w:rFonts w:cs="Times New Roman"/>
                <w:szCs w:val="24"/>
                <w:lang w:eastAsia="zh-CN"/>
              </w:rPr>
              <w:t>ASC5</w:t>
            </w:r>
          </w:p>
        </w:tc>
        <w:tc>
          <w:tcPr>
            <w:tcW w:w="711" w:type="pct"/>
            <w:noWrap/>
            <w:hideMark/>
          </w:tcPr>
          <w:p w14:paraId="11058CDF" w14:textId="3E3F17D1" w:rsidR="00196B2B" w:rsidRPr="00D43E06" w:rsidRDefault="00196B2B" w:rsidP="00196B2B">
            <w:pPr>
              <w:jc w:val="center"/>
              <w:rPr>
                <w:rFonts w:cs="Times New Roman"/>
                <w:szCs w:val="24"/>
                <w:lang w:eastAsia="zh-CN"/>
              </w:rPr>
            </w:pPr>
            <w:r w:rsidRPr="007B1F91">
              <w:t>1.22</w:t>
            </w:r>
          </w:p>
        </w:tc>
        <w:tc>
          <w:tcPr>
            <w:tcW w:w="563" w:type="pct"/>
            <w:noWrap/>
            <w:hideMark/>
          </w:tcPr>
          <w:p w14:paraId="1CFA11CB" w14:textId="26974DCE" w:rsidR="00196B2B" w:rsidRPr="00D43E06" w:rsidRDefault="00196B2B" w:rsidP="00196B2B">
            <w:pPr>
              <w:jc w:val="center"/>
              <w:rPr>
                <w:rFonts w:cs="Times New Roman"/>
                <w:szCs w:val="24"/>
                <w:lang w:eastAsia="zh-CN"/>
              </w:rPr>
            </w:pPr>
            <w:r w:rsidRPr="007B1F91">
              <w:t>.09</w:t>
            </w:r>
          </w:p>
        </w:tc>
        <w:tc>
          <w:tcPr>
            <w:tcW w:w="502" w:type="pct"/>
            <w:noWrap/>
            <w:hideMark/>
          </w:tcPr>
          <w:p w14:paraId="408956DD" w14:textId="69E35831" w:rsidR="00196B2B" w:rsidRPr="00D43E06" w:rsidRDefault="00196B2B" w:rsidP="00196B2B">
            <w:pPr>
              <w:jc w:val="center"/>
              <w:rPr>
                <w:rFonts w:cs="Times New Roman"/>
                <w:szCs w:val="24"/>
                <w:lang w:eastAsia="zh-CN"/>
              </w:rPr>
            </w:pPr>
            <w:r w:rsidRPr="007B1F91">
              <w:t>13.53</w:t>
            </w:r>
          </w:p>
        </w:tc>
        <w:tc>
          <w:tcPr>
            <w:tcW w:w="628" w:type="pct"/>
            <w:noWrap/>
            <w:hideMark/>
          </w:tcPr>
          <w:p w14:paraId="6FD62603" w14:textId="1730281C" w:rsidR="00196B2B" w:rsidRPr="00D43E06" w:rsidRDefault="00196B2B" w:rsidP="00196B2B">
            <w:pPr>
              <w:jc w:val="center"/>
              <w:rPr>
                <w:rFonts w:cs="Times New Roman"/>
                <w:szCs w:val="24"/>
                <w:lang w:eastAsia="zh-CN"/>
              </w:rPr>
            </w:pPr>
            <w:r w:rsidRPr="007B1F91">
              <w:t>&lt;.001</w:t>
            </w:r>
          </w:p>
        </w:tc>
        <w:tc>
          <w:tcPr>
            <w:tcW w:w="335" w:type="pct"/>
            <w:noWrap/>
            <w:hideMark/>
          </w:tcPr>
          <w:p w14:paraId="057D371B" w14:textId="103BE156" w:rsidR="00196B2B" w:rsidRPr="00D43E06" w:rsidRDefault="00196B2B" w:rsidP="00196B2B">
            <w:pPr>
              <w:jc w:val="center"/>
              <w:rPr>
                <w:rFonts w:cs="Times New Roman"/>
                <w:szCs w:val="24"/>
                <w:lang w:eastAsia="zh-CN"/>
              </w:rPr>
            </w:pPr>
            <w:r w:rsidRPr="007B1F91">
              <w:t>.84</w:t>
            </w:r>
          </w:p>
        </w:tc>
        <w:tc>
          <w:tcPr>
            <w:tcW w:w="311" w:type="pct"/>
          </w:tcPr>
          <w:p w14:paraId="2FB7BD95" w14:textId="77777777" w:rsidR="00196B2B" w:rsidRPr="00D43E06" w:rsidRDefault="00196B2B" w:rsidP="00196B2B">
            <w:pPr>
              <w:jc w:val="center"/>
              <w:rPr>
                <w:rFonts w:cs="Times New Roman"/>
                <w:szCs w:val="24"/>
                <w:lang w:eastAsia="zh-CN"/>
              </w:rPr>
            </w:pPr>
          </w:p>
        </w:tc>
        <w:tc>
          <w:tcPr>
            <w:tcW w:w="350" w:type="pct"/>
            <w:noWrap/>
            <w:vAlign w:val="center"/>
            <w:hideMark/>
          </w:tcPr>
          <w:p w14:paraId="36F0CE80" w14:textId="77777777" w:rsidR="00196B2B" w:rsidRPr="00D43E06" w:rsidRDefault="00196B2B" w:rsidP="00196B2B">
            <w:pPr>
              <w:jc w:val="center"/>
              <w:rPr>
                <w:rFonts w:cs="Times New Roman"/>
                <w:szCs w:val="24"/>
                <w:lang w:eastAsia="zh-CN"/>
              </w:rPr>
            </w:pPr>
          </w:p>
        </w:tc>
        <w:tc>
          <w:tcPr>
            <w:tcW w:w="448" w:type="pct"/>
            <w:noWrap/>
            <w:vAlign w:val="center"/>
            <w:hideMark/>
          </w:tcPr>
          <w:p w14:paraId="4F2EE861" w14:textId="77777777" w:rsidR="00196B2B" w:rsidRPr="00D43E06" w:rsidRDefault="00196B2B" w:rsidP="00196B2B">
            <w:pPr>
              <w:jc w:val="center"/>
              <w:rPr>
                <w:rFonts w:cs="Times New Roman"/>
                <w:szCs w:val="24"/>
                <w:lang w:eastAsia="zh-CN"/>
              </w:rPr>
            </w:pPr>
          </w:p>
        </w:tc>
      </w:tr>
      <w:tr w:rsidR="00196B2B" w:rsidRPr="00D43E06" w14:paraId="1F47AEDE" w14:textId="77777777" w:rsidTr="00196B2B">
        <w:trPr>
          <w:trHeight w:val="315"/>
        </w:trPr>
        <w:tc>
          <w:tcPr>
            <w:tcW w:w="618" w:type="pct"/>
            <w:noWrap/>
            <w:vAlign w:val="center"/>
            <w:hideMark/>
          </w:tcPr>
          <w:p w14:paraId="6A8BC787"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534" w:type="pct"/>
            <w:noWrap/>
            <w:vAlign w:val="center"/>
            <w:hideMark/>
          </w:tcPr>
          <w:p w14:paraId="0F728679" w14:textId="77777777" w:rsidR="00196B2B" w:rsidRPr="00D43E06" w:rsidRDefault="00196B2B" w:rsidP="00196B2B">
            <w:pPr>
              <w:jc w:val="center"/>
              <w:rPr>
                <w:rFonts w:cs="Times New Roman"/>
                <w:szCs w:val="24"/>
                <w:lang w:eastAsia="zh-CN"/>
              </w:rPr>
            </w:pPr>
            <w:r w:rsidRPr="00D43E06">
              <w:rPr>
                <w:rFonts w:cs="Times New Roman"/>
                <w:szCs w:val="24"/>
                <w:lang w:eastAsia="zh-CN"/>
              </w:rPr>
              <w:t>OSC1</w:t>
            </w:r>
          </w:p>
        </w:tc>
        <w:tc>
          <w:tcPr>
            <w:tcW w:w="711" w:type="pct"/>
            <w:noWrap/>
            <w:hideMark/>
          </w:tcPr>
          <w:p w14:paraId="379D902C" w14:textId="1522F123" w:rsidR="00196B2B" w:rsidRPr="00D43E06" w:rsidRDefault="00196B2B" w:rsidP="00196B2B">
            <w:pPr>
              <w:jc w:val="center"/>
              <w:rPr>
                <w:rFonts w:cs="Times New Roman"/>
                <w:szCs w:val="24"/>
                <w:lang w:eastAsia="zh-CN"/>
              </w:rPr>
            </w:pPr>
            <w:r w:rsidRPr="007B1F91">
              <w:t>1.00</w:t>
            </w:r>
          </w:p>
        </w:tc>
        <w:tc>
          <w:tcPr>
            <w:tcW w:w="563" w:type="pct"/>
            <w:noWrap/>
            <w:hideMark/>
          </w:tcPr>
          <w:p w14:paraId="32B0B503" w14:textId="78898209" w:rsidR="00196B2B" w:rsidRPr="00D43E06" w:rsidRDefault="00196B2B" w:rsidP="00196B2B">
            <w:pPr>
              <w:jc w:val="center"/>
              <w:rPr>
                <w:rFonts w:cs="Times New Roman"/>
                <w:szCs w:val="24"/>
                <w:lang w:eastAsia="zh-CN"/>
              </w:rPr>
            </w:pPr>
          </w:p>
        </w:tc>
        <w:tc>
          <w:tcPr>
            <w:tcW w:w="502" w:type="pct"/>
            <w:noWrap/>
            <w:hideMark/>
          </w:tcPr>
          <w:p w14:paraId="401D0370" w14:textId="77777777" w:rsidR="00196B2B" w:rsidRPr="00D43E06" w:rsidRDefault="00196B2B" w:rsidP="00196B2B">
            <w:pPr>
              <w:jc w:val="center"/>
              <w:rPr>
                <w:rFonts w:cs="Times New Roman"/>
                <w:szCs w:val="24"/>
                <w:lang w:eastAsia="zh-CN"/>
              </w:rPr>
            </w:pPr>
          </w:p>
        </w:tc>
        <w:tc>
          <w:tcPr>
            <w:tcW w:w="628" w:type="pct"/>
            <w:noWrap/>
            <w:hideMark/>
          </w:tcPr>
          <w:p w14:paraId="3419C73D" w14:textId="77777777" w:rsidR="00196B2B" w:rsidRPr="00D43E06" w:rsidRDefault="00196B2B" w:rsidP="00196B2B">
            <w:pPr>
              <w:jc w:val="center"/>
              <w:rPr>
                <w:rFonts w:cs="Times New Roman"/>
                <w:szCs w:val="24"/>
                <w:lang w:eastAsia="zh-CN"/>
              </w:rPr>
            </w:pPr>
          </w:p>
        </w:tc>
        <w:tc>
          <w:tcPr>
            <w:tcW w:w="335" w:type="pct"/>
            <w:noWrap/>
            <w:hideMark/>
          </w:tcPr>
          <w:p w14:paraId="5BFD4A0C" w14:textId="35B34F31" w:rsidR="00196B2B" w:rsidRPr="00D43E06" w:rsidRDefault="00196B2B" w:rsidP="00196B2B">
            <w:pPr>
              <w:jc w:val="center"/>
              <w:rPr>
                <w:rFonts w:cs="Times New Roman"/>
                <w:szCs w:val="24"/>
                <w:lang w:eastAsia="zh-CN"/>
              </w:rPr>
            </w:pPr>
            <w:r w:rsidRPr="007B1F91">
              <w:t>.81</w:t>
            </w:r>
          </w:p>
        </w:tc>
        <w:tc>
          <w:tcPr>
            <w:tcW w:w="311" w:type="pct"/>
          </w:tcPr>
          <w:p w14:paraId="1F0E94DD" w14:textId="77777777" w:rsidR="00196B2B" w:rsidRPr="00D43E06" w:rsidRDefault="00196B2B" w:rsidP="00196B2B">
            <w:pPr>
              <w:jc w:val="center"/>
              <w:rPr>
                <w:rFonts w:cs="Times New Roman"/>
                <w:szCs w:val="24"/>
                <w:lang w:eastAsia="zh-CN"/>
              </w:rPr>
            </w:pPr>
            <w:r>
              <w:rPr>
                <w:rFonts w:cs="Times New Roman" w:hint="eastAsia"/>
                <w:szCs w:val="24"/>
                <w:lang w:eastAsia="zh-CN"/>
              </w:rPr>
              <w:t>.84</w:t>
            </w:r>
          </w:p>
        </w:tc>
        <w:tc>
          <w:tcPr>
            <w:tcW w:w="350" w:type="pct"/>
            <w:noWrap/>
            <w:vAlign w:val="center"/>
            <w:hideMark/>
          </w:tcPr>
          <w:p w14:paraId="0D71A859" w14:textId="40E59BDA"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5</w:t>
            </w:r>
          </w:p>
        </w:tc>
        <w:tc>
          <w:tcPr>
            <w:tcW w:w="448" w:type="pct"/>
            <w:noWrap/>
            <w:vAlign w:val="center"/>
            <w:hideMark/>
          </w:tcPr>
          <w:p w14:paraId="5C540B70" w14:textId="56287BA4" w:rsidR="00196B2B" w:rsidRPr="00D43E06" w:rsidRDefault="00196B2B" w:rsidP="00196B2B">
            <w:pPr>
              <w:jc w:val="center"/>
              <w:rPr>
                <w:rFonts w:cs="Times New Roman"/>
                <w:szCs w:val="24"/>
                <w:lang w:eastAsia="zh-CN"/>
              </w:rPr>
            </w:pPr>
            <w:r w:rsidRPr="00D43E06">
              <w:rPr>
                <w:rFonts w:cs="Times New Roman"/>
                <w:szCs w:val="24"/>
              </w:rPr>
              <w:t>.4</w:t>
            </w:r>
            <w:r w:rsidR="002E217E">
              <w:rPr>
                <w:rFonts w:cs="Times New Roman" w:hint="eastAsia"/>
                <w:szCs w:val="24"/>
                <w:lang w:eastAsia="zh-CN"/>
              </w:rPr>
              <w:t>9</w:t>
            </w:r>
          </w:p>
        </w:tc>
      </w:tr>
      <w:tr w:rsidR="00196B2B" w:rsidRPr="00D43E06" w14:paraId="26E0B97D" w14:textId="77777777" w:rsidTr="00196B2B">
        <w:trPr>
          <w:trHeight w:val="315"/>
        </w:trPr>
        <w:tc>
          <w:tcPr>
            <w:tcW w:w="618" w:type="pct"/>
            <w:noWrap/>
            <w:vAlign w:val="center"/>
            <w:hideMark/>
          </w:tcPr>
          <w:p w14:paraId="1C0C32B3" w14:textId="77777777" w:rsidR="00196B2B" w:rsidRPr="00D43E06" w:rsidRDefault="00196B2B" w:rsidP="00196B2B">
            <w:pPr>
              <w:jc w:val="center"/>
              <w:rPr>
                <w:rFonts w:cs="Times New Roman"/>
                <w:szCs w:val="24"/>
                <w:lang w:eastAsia="zh-CN"/>
              </w:rPr>
            </w:pPr>
          </w:p>
        </w:tc>
        <w:tc>
          <w:tcPr>
            <w:tcW w:w="534" w:type="pct"/>
            <w:noWrap/>
            <w:vAlign w:val="center"/>
            <w:hideMark/>
          </w:tcPr>
          <w:p w14:paraId="1B01AB69" w14:textId="77777777" w:rsidR="00196B2B" w:rsidRPr="00D43E06" w:rsidRDefault="00196B2B" w:rsidP="00196B2B">
            <w:pPr>
              <w:jc w:val="center"/>
              <w:rPr>
                <w:rFonts w:cs="Times New Roman"/>
                <w:szCs w:val="24"/>
                <w:lang w:eastAsia="zh-CN"/>
              </w:rPr>
            </w:pPr>
            <w:r w:rsidRPr="00D43E06">
              <w:rPr>
                <w:rFonts w:cs="Times New Roman"/>
                <w:szCs w:val="24"/>
                <w:lang w:eastAsia="zh-CN"/>
              </w:rPr>
              <w:t>OSC2</w:t>
            </w:r>
          </w:p>
        </w:tc>
        <w:tc>
          <w:tcPr>
            <w:tcW w:w="711" w:type="pct"/>
            <w:noWrap/>
            <w:hideMark/>
          </w:tcPr>
          <w:p w14:paraId="2A199F55" w14:textId="6D41D4B9" w:rsidR="00196B2B" w:rsidRPr="00D43E06" w:rsidRDefault="00196B2B" w:rsidP="00196B2B">
            <w:pPr>
              <w:jc w:val="center"/>
              <w:rPr>
                <w:rFonts w:cs="Times New Roman"/>
                <w:szCs w:val="24"/>
                <w:lang w:eastAsia="zh-CN"/>
              </w:rPr>
            </w:pPr>
            <w:r w:rsidRPr="007B1F91">
              <w:t>.95</w:t>
            </w:r>
          </w:p>
        </w:tc>
        <w:tc>
          <w:tcPr>
            <w:tcW w:w="563" w:type="pct"/>
            <w:noWrap/>
            <w:hideMark/>
          </w:tcPr>
          <w:p w14:paraId="34023E98" w14:textId="0E21C9E7" w:rsidR="00196B2B" w:rsidRPr="00D43E06" w:rsidRDefault="00196B2B" w:rsidP="00196B2B">
            <w:pPr>
              <w:jc w:val="center"/>
              <w:rPr>
                <w:rFonts w:cs="Times New Roman"/>
                <w:szCs w:val="24"/>
                <w:lang w:eastAsia="zh-CN"/>
              </w:rPr>
            </w:pPr>
            <w:r w:rsidRPr="007B1F91">
              <w:t>.08</w:t>
            </w:r>
          </w:p>
        </w:tc>
        <w:tc>
          <w:tcPr>
            <w:tcW w:w="502" w:type="pct"/>
            <w:noWrap/>
            <w:hideMark/>
          </w:tcPr>
          <w:p w14:paraId="55282855" w14:textId="04A83690" w:rsidR="00196B2B" w:rsidRPr="00D43E06" w:rsidRDefault="00196B2B" w:rsidP="00196B2B">
            <w:pPr>
              <w:jc w:val="center"/>
              <w:rPr>
                <w:rFonts w:cs="Times New Roman"/>
                <w:szCs w:val="24"/>
                <w:lang w:eastAsia="zh-CN"/>
              </w:rPr>
            </w:pPr>
            <w:r w:rsidRPr="007B1F91">
              <w:t>12.06</w:t>
            </w:r>
          </w:p>
        </w:tc>
        <w:tc>
          <w:tcPr>
            <w:tcW w:w="628" w:type="pct"/>
            <w:noWrap/>
            <w:hideMark/>
          </w:tcPr>
          <w:p w14:paraId="00A019ED" w14:textId="2E7B2F2B" w:rsidR="00196B2B" w:rsidRPr="00D43E06" w:rsidRDefault="00196B2B" w:rsidP="00196B2B">
            <w:pPr>
              <w:jc w:val="center"/>
              <w:rPr>
                <w:rFonts w:cs="Times New Roman"/>
                <w:szCs w:val="24"/>
                <w:lang w:eastAsia="zh-CN"/>
              </w:rPr>
            </w:pPr>
            <w:r w:rsidRPr="007B1F91">
              <w:t>&lt;.001</w:t>
            </w:r>
          </w:p>
        </w:tc>
        <w:tc>
          <w:tcPr>
            <w:tcW w:w="335" w:type="pct"/>
            <w:noWrap/>
            <w:hideMark/>
          </w:tcPr>
          <w:p w14:paraId="190F52CC" w14:textId="4F154D65" w:rsidR="00196B2B" w:rsidRPr="00D43E06" w:rsidRDefault="00196B2B" w:rsidP="00196B2B">
            <w:pPr>
              <w:jc w:val="center"/>
              <w:rPr>
                <w:rFonts w:cs="Times New Roman"/>
                <w:szCs w:val="24"/>
                <w:lang w:eastAsia="zh-CN"/>
              </w:rPr>
            </w:pPr>
            <w:r w:rsidRPr="007B1F91">
              <w:t>.75</w:t>
            </w:r>
          </w:p>
        </w:tc>
        <w:tc>
          <w:tcPr>
            <w:tcW w:w="311" w:type="pct"/>
          </w:tcPr>
          <w:p w14:paraId="7BE80A57" w14:textId="77777777" w:rsidR="00196B2B" w:rsidRPr="00D43E06" w:rsidRDefault="00196B2B" w:rsidP="00196B2B">
            <w:pPr>
              <w:jc w:val="center"/>
              <w:rPr>
                <w:rFonts w:cs="Times New Roman"/>
                <w:szCs w:val="24"/>
                <w:lang w:eastAsia="zh-CN"/>
              </w:rPr>
            </w:pPr>
          </w:p>
        </w:tc>
        <w:tc>
          <w:tcPr>
            <w:tcW w:w="350" w:type="pct"/>
            <w:noWrap/>
            <w:vAlign w:val="center"/>
            <w:hideMark/>
          </w:tcPr>
          <w:p w14:paraId="0FE193B9" w14:textId="77777777" w:rsidR="00196B2B" w:rsidRPr="00D43E06" w:rsidRDefault="00196B2B" w:rsidP="00196B2B">
            <w:pPr>
              <w:jc w:val="center"/>
              <w:rPr>
                <w:rFonts w:cs="Times New Roman"/>
                <w:szCs w:val="24"/>
                <w:lang w:eastAsia="zh-CN"/>
              </w:rPr>
            </w:pPr>
          </w:p>
        </w:tc>
        <w:tc>
          <w:tcPr>
            <w:tcW w:w="448" w:type="pct"/>
            <w:noWrap/>
            <w:vAlign w:val="center"/>
            <w:hideMark/>
          </w:tcPr>
          <w:p w14:paraId="5BECCF7C" w14:textId="77777777" w:rsidR="00196B2B" w:rsidRPr="00D43E06" w:rsidRDefault="00196B2B" w:rsidP="00196B2B">
            <w:pPr>
              <w:jc w:val="center"/>
              <w:rPr>
                <w:rFonts w:cs="Times New Roman"/>
                <w:szCs w:val="24"/>
                <w:lang w:eastAsia="zh-CN"/>
              </w:rPr>
            </w:pPr>
          </w:p>
        </w:tc>
      </w:tr>
      <w:tr w:rsidR="00196B2B" w:rsidRPr="00D43E06" w14:paraId="099C014E" w14:textId="77777777" w:rsidTr="00196B2B">
        <w:trPr>
          <w:trHeight w:val="315"/>
        </w:trPr>
        <w:tc>
          <w:tcPr>
            <w:tcW w:w="618" w:type="pct"/>
            <w:noWrap/>
            <w:vAlign w:val="center"/>
            <w:hideMark/>
          </w:tcPr>
          <w:p w14:paraId="1638CA67" w14:textId="77777777" w:rsidR="00196B2B" w:rsidRPr="00D43E06" w:rsidRDefault="00196B2B" w:rsidP="00196B2B">
            <w:pPr>
              <w:jc w:val="center"/>
              <w:rPr>
                <w:rFonts w:cs="Times New Roman"/>
                <w:szCs w:val="24"/>
                <w:lang w:eastAsia="zh-CN"/>
              </w:rPr>
            </w:pPr>
          </w:p>
        </w:tc>
        <w:tc>
          <w:tcPr>
            <w:tcW w:w="534" w:type="pct"/>
            <w:noWrap/>
            <w:vAlign w:val="center"/>
            <w:hideMark/>
          </w:tcPr>
          <w:p w14:paraId="1BB98AAA" w14:textId="77777777" w:rsidR="00196B2B" w:rsidRPr="00D43E06" w:rsidRDefault="00196B2B" w:rsidP="00196B2B">
            <w:pPr>
              <w:jc w:val="center"/>
              <w:rPr>
                <w:rFonts w:cs="Times New Roman"/>
                <w:szCs w:val="24"/>
                <w:lang w:eastAsia="zh-CN"/>
              </w:rPr>
            </w:pPr>
            <w:r w:rsidRPr="00D43E06">
              <w:rPr>
                <w:rFonts w:cs="Times New Roman"/>
                <w:szCs w:val="24"/>
                <w:lang w:eastAsia="zh-CN"/>
              </w:rPr>
              <w:t>OSC3</w:t>
            </w:r>
          </w:p>
        </w:tc>
        <w:tc>
          <w:tcPr>
            <w:tcW w:w="711" w:type="pct"/>
            <w:noWrap/>
            <w:hideMark/>
          </w:tcPr>
          <w:p w14:paraId="38096CE8" w14:textId="5E71A928" w:rsidR="00196B2B" w:rsidRPr="00D43E06" w:rsidRDefault="00196B2B" w:rsidP="00196B2B">
            <w:pPr>
              <w:jc w:val="center"/>
              <w:rPr>
                <w:rFonts w:cs="Times New Roman"/>
                <w:szCs w:val="24"/>
                <w:lang w:eastAsia="zh-CN"/>
              </w:rPr>
            </w:pPr>
            <w:r w:rsidRPr="007B1F91">
              <w:t>.74</w:t>
            </w:r>
          </w:p>
        </w:tc>
        <w:tc>
          <w:tcPr>
            <w:tcW w:w="563" w:type="pct"/>
            <w:noWrap/>
            <w:hideMark/>
          </w:tcPr>
          <w:p w14:paraId="5CA3CF41" w14:textId="67E61613" w:rsidR="00196B2B" w:rsidRPr="00D43E06" w:rsidRDefault="00196B2B" w:rsidP="00196B2B">
            <w:pPr>
              <w:jc w:val="center"/>
              <w:rPr>
                <w:rFonts w:cs="Times New Roman"/>
                <w:szCs w:val="24"/>
                <w:lang w:eastAsia="zh-CN"/>
              </w:rPr>
            </w:pPr>
            <w:r w:rsidRPr="007B1F91">
              <w:t>.08</w:t>
            </w:r>
          </w:p>
        </w:tc>
        <w:tc>
          <w:tcPr>
            <w:tcW w:w="502" w:type="pct"/>
            <w:noWrap/>
            <w:hideMark/>
          </w:tcPr>
          <w:p w14:paraId="1352DBB0" w14:textId="22FCDA5E" w:rsidR="00196B2B" w:rsidRPr="00D43E06" w:rsidRDefault="00196B2B" w:rsidP="00196B2B">
            <w:pPr>
              <w:jc w:val="center"/>
              <w:rPr>
                <w:rFonts w:cs="Times New Roman"/>
                <w:szCs w:val="24"/>
                <w:lang w:eastAsia="zh-CN"/>
              </w:rPr>
            </w:pPr>
            <w:r w:rsidRPr="007B1F91">
              <w:t>9.53</w:t>
            </w:r>
          </w:p>
        </w:tc>
        <w:tc>
          <w:tcPr>
            <w:tcW w:w="628" w:type="pct"/>
            <w:noWrap/>
            <w:hideMark/>
          </w:tcPr>
          <w:p w14:paraId="6CC2B811" w14:textId="39F27D81" w:rsidR="00196B2B" w:rsidRPr="00D43E06" w:rsidRDefault="00196B2B" w:rsidP="00196B2B">
            <w:pPr>
              <w:jc w:val="center"/>
              <w:rPr>
                <w:rFonts w:cs="Times New Roman"/>
                <w:szCs w:val="24"/>
                <w:lang w:eastAsia="zh-CN"/>
              </w:rPr>
            </w:pPr>
            <w:r w:rsidRPr="007B1F91">
              <w:t>&lt;.001</w:t>
            </w:r>
          </w:p>
        </w:tc>
        <w:tc>
          <w:tcPr>
            <w:tcW w:w="335" w:type="pct"/>
            <w:noWrap/>
            <w:hideMark/>
          </w:tcPr>
          <w:p w14:paraId="051C48CF" w14:textId="05B881CC" w:rsidR="00196B2B" w:rsidRPr="00D43E06" w:rsidRDefault="00196B2B" w:rsidP="00196B2B">
            <w:pPr>
              <w:jc w:val="center"/>
              <w:rPr>
                <w:rFonts w:cs="Times New Roman"/>
                <w:szCs w:val="24"/>
                <w:lang w:eastAsia="zh-CN"/>
              </w:rPr>
            </w:pPr>
            <w:r w:rsidRPr="007B1F91">
              <w:t>.62</w:t>
            </w:r>
          </w:p>
        </w:tc>
        <w:tc>
          <w:tcPr>
            <w:tcW w:w="311" w:type="pct"/>
          </w:tcPr>
          <w:p w14:paraId="2921DE94" w14:textId="77777777" w:rsidR="00196B2B" w:rsidRPr="00D43E06" w:rsidRDefault="00196B2B" w:rsidP="00196B2B">
            <w:pPr>
              <w:jc w:val="center"/>
              <w:rPr>
                <w:rFonts w:cs="Times New Roman"/>
                <w:szCs w:val="24"/>
                <w:lang w:eastAsia="zh-CN"/>
              </w:rPr>
            </w:pPr>
          </w:p>
        </w:tc>
        <w:tc>
          <w:tcPr>
            <w:tcW w:w="350" w:type="pct"/>
            <w:noWrap/>
            <w:vAlign w:val="center"/>
            <w:hideMark/>
          </w:tcPr>
          <w:p w14:paraId="1364A225" w14:textId="77777777" w:rsidR="00196B2B" w:rsidRPr="00D43E06" w:rsidRDefault="00196B2B" w:rsidP="00196B2B">
            <w:pPr>
              <w:jc w:val="center"/>
              <w:rPr>
                <w:rFonts w:cs="Times New Roman"/>
                <w:szCs w:val="24"/>
                <w:lang w:eastAsia="zh-CN"/>
              </w:rPr>
            </w:pPr>
          </w:p>
        </w:tc>
        <w:tc>
          <w:tcPr>
            <w:tcW w:w="448" w:type="pct"/>
            <w:noWrap/>
            <w:vAlign w:val="center"/>
            <w:hideMark/>
          </w:tcPr>
          <w:p w14:paraId="16AD18C5" w14:textId="77777777" w:rsidR="00196B2B" w:rsidRPr="00D43E06" w:rsidRDefault="00196B2B" w:rsidP="00196B2B">
            <w:pPr>
              <w:jc w:val="center"/>
              <w:rPr>
                <w:rFonts w:cs="Times New Roman"/>
                <w:szCs w:val="24"/>
                <w:lang w:eastAsia="zh-CN"/>
              </w:rPr>
            </w:pPr>
          </w:p>
        </w:tc>
      </w:tr>
      <w:tr w:rsidR="00196B2B" w:rsidRPr="00D43E06" w14:paraId="6A4DF8EF" w14:textId="77777777" w:rsidTr="00196B2B">
        <w:trPr>
          <w:trHeight w:val="315"/>
        </w:trPr>
        <w:tc>
          <w:tcPr>
            <w:tcW w:w="618" w:type="pct"/>
            <w:noWrap/>
            <w:vAlign w:val="center"/>
            <w:hideMark/>
          </w:tcPr>
          <w:p w14:paraId="40EAC89B" w14:textId="77777777" w:rsidR="00196B2B" w:rsidRPr="00D43E06" w:rsidRDefault="00196B2B" w:rsidP="00196B2B">
            <w:pPr>
              <w:jc w:val="center"/>
              <w:rPr>
                <w:rFonts w:cs="Times New Roman"/>
                <w:szCs w:val="24"/>
                <w:lang w:eastAsia="zh-CN"/>
              </w:rPr>
            </w:pPr>
          </w:p>
        </w:tc>
        <w:tc>
          <w:tcPr>
            <w:tcW w:w="534" w:type="pct"/>
            <w:noWrap/>
            <w:vAlign w:val="center"/>
            <w:hideMark/>
          </w:tcPr>
          <w:p w14:paraId="0A1EAFCA" w14:textId="77777777" w:rsidR="00196B2B" w:rsidRPr="00D43E06" w:rsidRDefault="00196B2B" w:rsidP="00196B2B">
            <w:pPr>
              <w:jc w:val="center"/>
              <w:rPr>
                <w:rFonts w:cs="Times New Roman"/>
                <w:szCs w:val="24"/>
                <w:lang w:eastAsia="zh-CN"/>
              </w:rPr>
            </w:pPr>
            <w:r w:rsidRPr="00D43E06">
              <w:rPr>
                <w:rFonts w:cs="Times New Roman"/>
                <w:szCs w:val="24"/>
                <w:lang w:eastAsia="zh-CN"/>
              </w:rPr>
              <w:t>OSC4</w:t>
            </w:r>
          </w:p>
        </w:tc>
        <w:tc>
          <w:tcPr>
            <w:tcW w:w="711" w:type="pct"/>
            <w:noWrap/>
            <w:hideMark/>
          </w:tcPr>
          <w:p w14:paraId="564A84D0" w14:textId="5CC028CE" w:rsidR="00196B2B" w:rsidRPr="00D43E06" w:rsidRDefault="00196B2B" w:rsidP="00196B2B">
            <w:pPr>
              <w:jc w:val="center"/>
              <w:rPr>
                <w:rFonts w:cs="Times New Roman"/>
                <w:szCs w:val="24"/>
                <w:lang w:eastAsia="zh-CN"/>
              </w:rPr>
            </w:pPr>
            <w:r w:rsidRPr="007B1F91">
              <w:t>.73</w:t>
            </w:r>
          </w:p>
        </w:tc>
        <w:tc>
          <w:tcPr>
            <w:tcW w:w="563" w:type="pct"/>
            <w:noWrap/>
            <w:hideMark/>
          </w:tcPr>
          <w:p w14:paraId="03D614C1" w14:textId="03383690" w:rsidR="00196B2B" w:rsidRPr="00D43E06" w:rsidRDefault="00196B2B" w:rsidP="00196B2B">
            <w:pPr>
              <w:jc w:val="center"/>
              <w:rPr>
                <w:rFonts w:cs="Times New Roman"/>
                <w:szCs w:val="24"/>
                <w:lang w:eastAsia="zh-CN"/>
              </w:rPr>
            </w:pPr>
            <w:r w:rsidRPr="007B1F91">
              <w:t>.08</w:t>
            </w:r>
          </w:p>
        </w:tc>
        <w:tc>
          <w:tcPr>
            <w:tcW w:w="502" w:type="pct"/>
            <w:noWrap/>
            <w:hideMark/>
          </w:tcPr>
          <w:p w14:paraId="46E6E6E3" w14:textId="5CFB75A3" w:rsidR="00196B2B" w:rsidRPr="00D43E06" w:rsidRDefault="00196B2B" w:rsidP="00196B2B">
            <w:pPr>
              <w:jc w:val="center"/>
              <w:rPr>
                <w:rFonts w:cs="Times New Roman"/>
                <w:szCs w:val="24"/>
                <w:lang w:eastAsia="zh-CN"/>
              </w:rPr>
            </w:pPr>
            <w:r w:rsidRPr="007B1F91">
              <w:t>9.16</w:t>
            </w:r>
          </w:p>
        </w:tc>
        <w:tc>
          <w:tcPr>
            <w:tcW w:w="628" w:type="pct"/>
            <w:noWrap/>
            <w:hideMark/>
          </w:tcPr>
          <w:p w14:paraId="233463D7" w14:textId="71301B8D" w:rsidR="00196B2B" w:rsidRPr="00D43E06" w:rsidRDefault="00196B2B" w:rsidP="00196B2B">
            <w:pPr>
              <w:jc w:val="center"/>
              <w:rPr>
                <w:rFonts w:cs="Times New Roman"/>
                <w:szCs w:val="24"/>
                <w:lang w:eastAsia="zh-CN"/>
              </w:rPr>
            </w:pPr>
            <w:r w:rsidRPr="007B1F91">
              <w:t>&lt;.001</w:t>
            </w:r>
          </w:p>
        </w:tc>
        <w:tc>
          <w:tcPr>
            <w:tcW w:w="335" w:type="pct"/>
            <w:noWrap/>
            <w:hideMark/>
          </w:tcPr>
          <w:p w14:paraId="2BE6ECA0" w14:textId="0B0CC62A" w:rsidR="00196B2B" w:rsidRPr="00D43E06" w:rsidRDefault="00196B2B" w:rsidP="00196B2B">
            <w:pPr>
              <w:jc w:val="center"/>
              <w:rPr>
                <w:rFonts w:cs="Times New Roman"/>
                <w:szCs w:val="24"/>
                <w:lang w:eastAsia="zh-CN"/>
              </w:rPr>
            </w:pPr>
            <w:r w:rsidRPr="007B1F91">
              <w:t>.60</w:t>
            </w:r>
          </w:p>
        </w:tc>
        <w:tc>
          <w:tcPr>
            <w:tcW w:w="311" w:type="pct"/>
          </w:tcPr>
          <w:p w14:paraId="55106E78" w14:textId="77777777" w:rsidR="00196B2B" w:rsidRPr="00D43E06" w:rsidRDefault="00196B2B" w:rsidP="00196B2B">
            <w:pPr>
              <w:jc w:val="center"/>
              <w:rPr>
                <w:rFonts w:cs="Times New Roman"/>
                <w:szCs w:val="24"/>
                <w:lang w:eastAsia="zh-CN"/>
              </w:rPr>
            </w:pPr>
          </w:p>
        </w:tc>
        <w:tc>
          <w:tcPr>
            <w:tcW w:w="350" w:type="pct"/>
            <w:noWrap/>
            <w:vAlign w:val="center"/>
            <w:hideMark/>
          </w:tcPr>
          <w:p w14:paraId="726AE235" w14:textId="77777777" w:rsidR="00196B2B" w:rsidRPr="00D43E06" w:rsidRDefault="00196B2B" w:rsidP="00196B2B">
            <w:pPr>
              <w:jc w:val="center"/>
              <w:rPr>
                <w:rFonts w:cs="Times New Roman"/>
                <w:szCs w:val="24"/>
                <w:lang w:eastAsia="zh-CN"/>
              </w:rPr>
            </w:pPr>
          </w:p>
        </w:tc>
        <w:tc>
          <w:tcPr>
            <w:tcW w:w="448" w:type="pct"/>
            <w:noWrap/>
            <w:vAlign w:val="center"/>
            <w:hideMark/>
          </w:tcPr>
          <w:p w14:paraId="09750BAF" w14:textId="77777777" w:rsidR="00196B2B" w:rsidRPr="00D43E06" w:rsidRDefault="00196B2B" w:rsidP="00196B2B">
            <w:pPr>
              <w:jc w:val="center"/>
              <w:rPr>
                <w:rFonts w:cs="Times New Roman"/>
                <w:szCs w:val="24"/>
                <w:lang w:eastAsia="zh-CN"/>
              </w:rPr>
            </w:pPr>
          </w:p>
        </w:tc>
      </w:tr>
      <w:tr w:rsidR="00196B2B" w:rsidRPr="00D43E06" w14:paraId="0B36409E" w14:textId="77777777" w:rsidTr="00196B2B">
        <w:trPr>
          <w:trHeight w:val="315"/>
        </w:trPr>
        <w:tc>
          <w:tcPr>
            <w:tcW w:w="618" w:type="pct"/>
            <w:noWrap/>
            <w:vAlign w:val="center"/>
            <w:hideMark/>
          </w:tcPr>
          <w:p w14:paraId="4C53EA26" w14:textId="77777777" w:rsidR="00196B2B" w:rsidRPr="00D43E06" w:rsidRDefault="00196B2B" w:rsidP="00196B2B">
            <w:pPr>
              <w:jc w:val="center"/>
              <w:rPr>
                <w:rFonts w:cs="Times New Roman"/>
                <w:szCs w:val="24"/>
                <w:lang w:eastAsia="zh-CN"/>
              </w:rPr>
            </w:pPr>
          </w:p>
        </w:tc>
        <w:tc>
          <w:tcPr>
            <w:tcW w:w="534" w:type="pct"/>
            <w:noWrap/>
            <w:vAlign w:val="center"/>
            <w:hideMark/>
          </w:tcPr>
          <w:p w14:paraId="4A4AA146" w14:textId="44DEEC1E"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6</w:t>
            </w:r>
          </w:p>
        </w:tc>
        <w:tc>
          <w:tcPr>
            <w:tcW w:w="711" w:type="pct"/>
            <w:noWrap/>
            <w:hideMark/>
          </w:tcPr>
          <w:p w14:paraId="2C19E2BB" w14:textId="184C1639" w:rsidR="00196B2B" w:rsidRPr="00D43E06" w:rsidRDefault="00196B2B" w:rsidP="00196B2B">
            <w:pPr>
              <w:jc w:val="center"/>
              <w:rPr>
                <w:rFonts w:cs="Times New Roman"/>
                <w:szCs w:val="24"/>
                <w:lang w:eastAsia="zh-CN"/>
              </w:rPr>
            </w:pPr>
            <w:r w:rsidRPr="007B1F91">
              <w:t>1.00</w:t>
            </w:r>
          </w:p>
        </w:tc>
        <w:tc>
          <w:tcPr>
            <w:tcW w:w="563" w:type="pct"/>
            <w:noWrap/>
            <w:hideMark/>
          </w:tcPr>
          <w:p w14:paraId="781BF3C6" w14:textId="423FD127" w:rsidR="00196B2B" w:rsidRPr="00D43E06" w:rsidRDefault="00196B2B" w:rsidP="00196B2B">
            <w:pPr>
              <w:jc w:val="center"/>
              <w:rPr>
                <w:rFonts w:cs="Times New Roman"/>
                <w:szCs w:val="24"/>
                <w:lang w:eastAsia="zh-CN"/>
              </w:rPr>
            </w:pPr>
            <w:r w:rsidRPr="007B1F91">
              <w:t>.08</w:t>
            </w:r>
          </w:p>
        </w:tc>
        <w:tc>
          <w:tcPr>
            <w:tcW w:w="502" w:type="pct"/>
            <w:noWrap/>
            <w:hideMark/>
          </w:tcPr>
          <w:p w14:paraId="6363FCF2" w14:textId="4780C357" w:rsidR="00196B2B" w:rsidRPr="00D43E06" w:rsidRDefault="00196B2B" w:rsidP="00196B2B">
            <w:pPr>
              <w:jc w:val="center"/>
              <w:rPr>
                <w:rFonts w:cs="Times New Roman"/>
                <w:szCs w:val="24"/>
                <w:lang w:eastAsia="zh-CN"/>
              </w:rPr>
            </w:pPr>
            <w:r w:rsidRPr="007B1F91">
              <w:t>12.49</w:t>
            </w:r>
          </w:p>
        </w:tc>
        <w:tc>
          <w:tcPr>
            <w:tcW w:w="628" w:type="pct"/>
            <w:noWrap/>
            <w:hideMark/>
          </w:tcPr>
          <w:p w14:paraId="0DEBC03C" w14:textId="79FA3398" w:rsidR="00196B2B" w:rsidRPr="00D43E06" w:rsidRDefault="00196B2B" w:rsidP="00196B2B">
            <w:pPr>
              <w:jc w:val="center"/>
              <w:rPr>
                <w:rFonts w:cs="Times New Roman"/>
                <w:szCs w:val="24"/>
                <w:lang w:eastAsia="zh-CN"/>
              </w:rPr>
            </w:pPr>
            <w:r w:rsidRPr="007B1F91">
              <w:t>&lt;.001</w:t>
            </w:r>
          </w:p>
        </w:tc>
        <w:tc>
          <w:tcPr>
            <w:tcW w:w="335" w:type="pct"/>
            <w:noWrap/>
            <w:hideMark/>
          </w:tcPr>
          <w:p w14:paraId="283A7BFD" w14:textId="50CDB642" w:rsidR="00196B2B" w:rsidRPr="00D43E06" w:rsidRDefault="00196B2B" w:rsidP="00196B2B">
            <w:pPr>
              <w:jc w:val="center"/>
              <w:rPr>
                <w:rFonts w:cs="Times New Roman"/>
                <w:szCs w:val="24"/>
                <w:lang w:eastAsia="zh-CN"/>
              </w:rPr>
            </w:pPr>
            <w:r w:rsidRPr="007B1F91">
              <w:t>.77</w:t>
            </w:r>
          </w:p>
        </w:tc>
        <w:tc>
          <w:tcPr>
            <w:tcW w:w="311" w:type="pct"/>
          </w:tcPr>
          <w:p w14:paraId="66B3699B" w14:textId="77777777" w:rsidR="00196B2B" w:rsidRPr="00D43E06" w:rsidRDefault="00196B2B" w:rsidP="00196B2B">
            <w:pPr>
              <w:jc w:val="center"/>
              <w:rPr>
                <w:rFonts w:cs="Times New Roman"/>
                <w:szCs w:val="24"/>
                <w:lang w:eastAsia="zh-CN"/>
              </w:rPr>
            </w:pPr>
          </w:p>
        </w:tc>
        <w:tc>
          <w:tcPr>
            <w:tcW w:w="350" w:type="pct"/>
            <w:noWrap/>
            <w:vAlign w:val="center"/>
            <w:hideMark/>
          </w:tcPr>
          <w:p w14:paraId="0BE75134" w14:textId="77777777" w:rsidR="00196B2B" w:rsidRPr="00D43E06" w:rsidRDefault="00196B2B" w:rsidP="00196B2B">
            <w:pPr>
              <w:jc w:val="center"/>
              <w:rPr>
                <w:rFonts w:cs="Times New Roman"/>
                <w:szCs w:val="24"/>
                <w:lang w:eastAsia="zh-CN"/>
              </w:rPr>
            </w:pPr>
          </w:p>
        </w:tc>
        <w:tc>
          <w:tcPr>
            <w:tcW w:w="448" w:type="pct"/>
            <w:noWrap/>
            <w:vAlign w:val="center"/>
            <w:hideMark/>
          </w:tcPr>
          <w:p w14:paraId="4422EEF7" w14:textId="77777777" w:rsidR="00196B2B" w:rsidRPr="00D43E06" w:rsidRDefault="00196B2B" w:rsidP="00196B2B">
            <w:pPr>
              <w:jc w:val="center"/>
              <w:rPr>
                <w:rFonts w:cs="Times New Roman"/>
                <w:szCs w:val="24"/>
                <w:lang w:eastAsia="zh-CN"/>
              </w:rPr>
            </w:pPr>
          </w:p>
        </w:tc>
      </w:tr>
      <w:tr w:rsidR="00196B2B" w:rsidRPr="00D43E06" w14:paraId="7653B62D" w14:textId="77777777" w:rsidTr="00196B2B">
        <w:trPr>
          <w:trHeight w:val="315"/>
        </w:trPr>
        <w:tc>
          <w:tcPr>
            <w:tcW w:w="618" w:type="pct"/>
            <w:noWrap/>
            <w:vAlign w:val="center"/>
            <w:hideMark/>
          </w:tcPr>
          <w:p w14:paraId="3B599A6E" w14:textId="77777777" w:rsidR="00196B2B" w:rsidRPr="00D43E06" w:rsidRDefault="00196B2B" w:rsidP="00196B2B">
            <w:pPr>
              <w:jc w:val="center"/>
              <w:rPr>
                <w:rFonts w:cs="Times New Roman"/>
                <w:szCs w:val="24"/>
                <w:lang w:eastAsia="zh-CN"/>
              </w:rPr>
            </w:pPr>
          </w:p>
        </w:tc>
        <w:tc>
          <w:tcPr>
            <w:tcW w:w="534" w:type="pct"/>
            <w:noWrap/>
            <w:vAlign w:val="center"/>
            <w:hideMark/>
          </w:tcPr>
          <w:p w14:paraId="77864E2A" w14:textId="408F93E6" w:rsidR="00196B2B" w:rsidRPr="00D43E06" w:rsidRDefault="00196B2B" w:rsidP="00196B2B">
            <w:pPr>
              <w:jc w:val="center"/>
              <w:rPr>
                <w:rFonts w:cs="Times New Roman"/>
                <w:szCs w:val="24"/>
                <w:lang w:eastAsia="zh-CN"/>
              </w:rPr>
            </w:pPr>
            <w:r w:rsidRPr="00D43E06">
              <w:rPr>
                <w:rFonts w:cs="Times New Roman"/>
                <w:szCs w:val="24"/>
                <w:lang w:eastAsia="zh-CN"/>
              </w:rPr>
              <w:t>OSC</w:t>
            </w:r>
            <w:r>
              <w:rPr>
                <w:rFonts w:cs="Times New Roman" w:hint="eastAsia"/>
                <w:szCs w:val="24"/>
                <w:lang w:eastAsia="zh-CN"/>
              </w:rPr>
              <w:t>7</w:t>
            </w:r>
          </w:p>
        </w:tc>
        <w:tc>
          <w:tcPr>
            <w:tcW w:w="711" w:type="pct"/>
            <w:noWrap/>
            <w:hideMark/>
          </w:tcPr>
          <w:p w14:paraId="7671AA26" w14:textId="6FF6B4B9" w:rsidR="00196B2B" w:rsidRPr="00D43E06" w:rsidRDefault="00196B2B" w:rsidP="00196B2B">
            <w:pPr>
              <w:jc w:val="center"/>
              <w:rPr>
                <w:rFonts w:cs="Times New Roman"/>
                <w:szCs w:val="24"/>
                <w:lang w:eastAsia="zh-CN"/>
              </w:rPr>
            </w:pPr>
            <w:r w:rsidRPr="007B1F91">
              <w:t>.77</w:t>
            </w:r>
          </w:p>
        </w:tc>
        <w:tc>
          <w:tcPr>
            <w:tcW w:w="563" w:type="pct"/>
            <w:noWrap/>
            <w:hideMark/>
          </w:tcPr>
          <w:p w14:paraId="01996E9E" w14:textId="57380D77" w:rsidR="00196B2B" w:rsidRPr="00D43E06" w:rsidRDefault="00196B2B" w:rsidP="00196B2B">
            <w:pPr>
              <w:jc w:val="center"/>
              <w:rPr>
                <w:rFonts w:cs="Times New Roman"/>
                <w:szCs w:val="24"/>
                <w:lang w:eastAsia="zh-CN"/>
              </w:rPr>
            </w:pPr>
            <w:r w:rsidRPr="007B1F91">
              <w:t>.08</w:t>
            </w:r>
          </w:p>
        </w:tc>
        <w:tc>
          <w:tcPr>
            <w:tcW w:w="502" w:type="pct"/>
            <w:noWrap/>
            <w:hideMark/>
          </w:tcPr>
          <w:p w14:paraId="76354BC8" w14:textId="15AD0AFA" w:rsidR="00196B2B" w:rsidRPr="00D43E06" w:rsidRDefault="00196B2B" w:rsidP="00196B2B">
            <w:pPr>
              <w:jc w:val="center"/>
              <w:rPr>
                <w:rFonts w:cs="Times New Roman"/>
                <w:szCs w:val="24"/>
                <w:lang w:eastAsia="zh-CN"/>
              </w:rPr>
            </w:pPr>
            <w:r w:rsidRPr="007B1F91">
              <w:t>9.58</w:t>
            </w:r>
          </w:p>
        </w:tc>
        <w:tc>
          <w:tcPr>
            <w:tcW w:w="628" w:type="pct"/>
            <w:noWrap/>
            <w:hideMark/>
          </w:tcPr>
          <w:p w14:paraId="75A9342F" w14:textId="2BFCD810" w:rsidR="00196B2B" w:rsidRPr="00D43E06" w:rsidRDefault="00196B2B" w:rsidP="00196B2B">
            <w:pPr>
              <w:jc w:val="center"/>
              <w:rPr>
                <w:rFonts w:cs="Times New Roman"/>
                <w:szCs w:val="24"/>
                <w:lang w:eastAsia="zh-CN"/>
              </w:rPr>
            </w:pPr>
            <w:r w:rsidRPr="007B1F91">
              <w:t>&lt;.001</w:t>
            </w:r>
          </w:p>
        </w:tc>
        <w:tc>
          <w:tcPr>
            <w:tcW w:w="335" w:type="pct"/>
            <w:noWrap/>
            <w:hideMark/>
          </w:tcPr>
          <w:p w14:paraId="7743F677" w14:textId="1043B0A1" w:rsidR="00196B2B" w:rsidRPr="00D43E06" w:rsidRDefault="00196B2B" w:rsidP="00196B2B">
            <w:pPr>
              <w:jc w:val="center"/>
              <w:rPr>
                <w:rFonts w:cs="Times New Roman"/>
                <w:szCs w:val="24"/>
                <w:lang w:eastAsia="zh-CN"/>
              </w:rPr>
            </w:pPr>
            <w:r w:rsidRPr="007B1F91">
              <w:t>.62</w:t>
            </w:r>
          </w:p>
        </w:tc>
        <w:tc>
          <w:tcPr>
            <w:tcW w:w="311" w:type="pct"/>
          </w:tcPr>
          <w:p w14:paraId="05533C21" w14:textId="77777777" w:rsidR="00196B2B" w:rsidRPr="00D43E06" w:rsidRDefault="00196B2B" w:rsidP="00196B2B">
            <w:pPr>
              <w:jc w:val="center"/>
              <w:rPr>
                <w:rFonts w:cs="Times New Roman"/>
                <w:szCs w:val="24"/>
                <w:lang w:eastAsia="zh-CN"/>
              </w:rPr>
            </w:pPr>
          </w:p>
        </w:tc>
        <w:tc>
          <w:tcPr>
            <w:tcW w:w="350" w:type="pct"/>
            <w:noWrap/>
            <w:vAlign w:val="center"/>
            <w:hideMark/>
          </w:tcPr>
          <w:p w14:paraId="65366C11" w14:textId="77777777" w:rsidR="00196B2B" w:rsidRPr="00D43E06" w:rsidRDefault="00196B2B" w:rsidP="00196B2B">
            <w:pPr>
              <w:jc w:val="center"/>
              <w:rPr>
                <w:rFonts w:cs="Times New Roman"/>
                <w:szCs w:val="24"/>
                <w:lang w:eastAsia="zh-CN"/>
              </w:rPr>
            </w:pPr>
          </w:p>
        </w:tc>
        <w:tc>
          <w:tcPr>
            <w:tcW w:w="448" w:type="pct"/>
            <w:noWrap/>
            <w:vAlign w:val="center"/>
            <w:hideMark/>
          </w:tcPr>
          <w:p w14:paraId="73DCBD36" w14:textId="77777777" w:rsidR="00196B2B" w:rsidRPr="00D43E06" w:rsidRDefault="00196B2B" w:rsidP="00196B2B">
            <w:pPr>
              <w:jc w:val="center"/>
              <w:rPr>
                <w:rFonts w:cs="Times New Roman"/>
                <w:szCs w:val="24"/>
                <w:lang w:eastAsia="zh-CN"/>
              </w:rPr>
            </w:pPr>
          </w:p>
        </w:tc>
      </w:tr>
      <w:tr w:rsidR="00196B2B" w:rsidRPr="00D43E06" w14:paraId="17D13E81" w14:textId="77777777" w:rsidTr="00196B2B">
        <w:trPr>
          <w:trHeight w:val="315"/>
        </w:trPr>
        <w:tc>
          <w:tcPr>
            <w:tcW w:w="618" w:type="pct"/>
            <w:noWrap/>
            <w:vAlign w:val="center"/>
            <w:hideMark/>
          </w:tcPr>
          <w:p w14:paraId="0480DC67" w14:textId="77777777" w:rsidR="00196B2B" w:rsidRPr="00D43E06" w:rsidRDefault="00196B2B" w:rsidP="00196B2B">
            <w:pPr>
              <w:jc w:val="center"/>
              <w:rPr>
                <w:rFonts w:cs="Times New Roman"/>
                <w:szCs w:val="24"/>
                <w:lang w:eastAsia="zh-CN"/>
              </w:rPr>
            </w:pPr>
            <w:r w:rsidRPr="00D43E06">
              <w:rPr>
                <w:rFonts w:cs="Times New Roman"/>
                <w:szCs w:val="24"/>
                <w:lang w:eastAsia="zh-CN"/>
              </w:rPr>
              <w:t>SCO</w:t>
            </w:r>
          </w:p>
        </w:tc>
        <w:tc>
          <w:tcPr>
            <w:tcW w:w="534" w:type="pct"/>
            <w:noWrap/>
            <w:vAlign w:val="center"/>
            <w:hideMark/>
          </w:tcPr>
          <w:p w14:paraId="5E941F3A" w14:textId="77777777" w:rsidR="00196B2B" w:rsidRPr="00D43E06" w:rsidRDefault="00196B2B" w:rsidP="00196B2B">
            <w:pPr>
              <w:jc w:val="center"/>
              <w:rPr>
                <w:rFonts w:cs="Times New Roman"/>
                <w:szCs w:val="24"/>
                <w:lang w:eastAsia="zh-CN"/>
              </w:rPr>
            </w:pPr>
            <w:r w:rsidRPr="00D43E06">
              <w:rPr>
                <w:rFonts w:cs="Times New Roman"/>
                <w:szCs w:val="24"/>
                <w:lang w:eastAsia="zh-CN"/>
              </w:rPr>
              <w:t>ASC</w:t>
            </w:r>
          </w:p>
        </w:tc>
        <w:tc>
          <w:tcPr>
            <w:tcW w:w="711" w:type="pct"/>
            <w:noWrap/>
            <w:hideMark/>
          </w:tcPr>
          <w:p w14:paraId="737EDCAB" w14:textId="7B6FDE1E" w:rsidR="00196B2B" w:rsidRPr="00D43E06" w:rsidRDefault="00196B2B" w:rsidP="00196B2B">
            <w:pPr>
              <w:jc w:val="center"/>
              <w:rPr>
                <w:rFonts w:cs="Times New Roman"/>
                <w:szCs w:val="24"/>
                <w:lang w:eastAsia="zh-CN"/>
              </w:rPr>
            </w:pPr>
            <w:r w:rsidRPr="007B1F91">
              <w:t>1.00</w:t>
            </w:r>
          </w:p>
        </w:tc>
        <w:tc>
          <w:tcPr>
            <w:tcW w:w="563" w:type="pct"/>
            <w:noWrap/>
            <w:hideMark/>
          </w:tcPr>
          <w:p w14:paraId="64E47BD6" w14:textId="77777777" w:rsidR="00196B2B" w:rsidRPr="00D43E06" w:rsidRDefault="00196B2B" w:rsidP="00196B2B">
            <w:pPr>
              <w:jc w:val="center"/>
              <w:rPr>
                <w:rFonts w:cs="Times New Roman"/>
                <w:szCs w:val="24"/>
                <w:lang w:eastAsia="zh-CN"/>
              </w:rPr>
            </w:pPr>
          </w:p>
        </w:tc>
        <w:tc>
          <w:tcPr>
            <w:tcW w:w="502" w:type="pct"/>
            <w:noWrap/>
            <w:hideMark/>
          </w:tcPr>
          <w:p w14:paraId="2C6FBA5A" w14:textId="77777777" w:rsidR="00196B2B" w:rsidRPr="00D43E06" w:rsidRDefault="00196B2B" w:rsidP="00196B2B">
            <w:pPr>
              <w:jc w:val="center"/>
              <w:rPr>
                <w:rFonts w:cs="Times New Roman"/>
                <w:szCs w:val="24"/>
                <w:lang w:eastAsia="zh-CN"/>
              </w:rPr>
            </w:pPr>
          </w:p>
        </w:tc>
        <w:tc>
          <w:tcPr>
            <w:tcW w:w="628" w:type="pct"/>
            <w:noWrap/>
            <w:hideMark/>
          </w:tcPr>
          <w:p w14:paraId="554CE0F7" w14:textId="77777777" w:rsidR="00196B2B" w:rsidRPr="00D43E06" w:rsidRDefault="00196B2B" w:rsidP="00196B2B">
            <w:pPr>
              <w:jc w:val="center"/>
              <w:rPr>
                <w:rFonts w:cs="Times New Roman"/>
                <w:szCs w:val="24"/>
                <w:lang w:eastAsia="zh-CN"/>
              </w:rPr>
            </w:pPr>
          </w:p>
        </w:tc>
        <w:tc>
          <w:tcPr>
            <w:tcW w:w="335" w:type="pct"/>
            <w:noWrap/>
            <w:hideMark/>
          </w:tcPr>
          <w:p w14:paraId="015F4E82" w14:textId="2B4F1BA6" w:rsidR="00196B2B" w:rsidRPr="00D43E06" w:rsidRDefault="00196B2B" w:rsidP="00196B2B">
            <w:pPr>
              <w:jc w:val="center"/>
              <w:rPr>
                <w:rFonts w:cs="Times New Roman"/>
                <w:szCs w:val="24"/>
                <w:lang w:eastAsia="zh-CN"/>
              </w:rPr>
            </w:pPr>
            <w:r w:rsidRPr="007B1F91">
              <w:t>.96</w:t>
            </w:r>
          </w:p>
        </w:tc>
        <w:tc>
          <w:tcPr>
            <w:tcW w:w="311" w:type="pct"/>
          </w:tcPr>
          <w:p w14:paraId="40537E7C" w14:textId="77777777" w:rsidR="00196B2B" w:rsidRPr="00D43E06" w:rsidRDefault="00196B2B" w:rsidP="00196B2B">
            <w:pPr>
              <w:jc w:val="center"/>
              <w:rPr>
                <w:rFonts w:cs="Times New Roman"/>
                <w:szCs w:val="24"/>
                <w:lang w:eastAsia="zh-CN"/>
              </w:rPr>
            </w:pPr>
            <w:r>
              <w:rPr>
                <w:rFonts w:cs="Times New Roman" w:hint="eastAsia"/>
                <w:szCs w:val="24"/>
                <w:lang w:eastAsia="zh-CN"/>
              </w:rPr>
              <w:t>.91</w:t>
            </w:r>
          </w:p>
        </w:tc>
        <w:tc>
          <w:tcPr>
            <w:tcW w:w="350" w:type="pct"/>
            <w:noWrap/>
            <w:vAlign w:val="center"/>
            <w:hideMark/>
          </w:tcPr>
          <w:p w14:paraId="5E2829CC" w14:textId="77777777" w:rsidR="00196B2B" w:rsidRPr="00D43E06" w:rsidRDefault="00196B2B" w:rsidP="00196B2B">
            <w:pPr>
              <w:jc w:val="center"/>
              <w:rPr>
                <w:rFonts w:cs="Times New Roman"/>
                <w:szCs w:val="24"/>
                <w:lang w:eastAsia="zh-CN"/>
              </w:rPr>
            </w:pPr>
            <w:r w:rsidRPr="00D43E06">
              <w:rPr>
                <w:rFonts w:cs="Times New Roman"/>
                <w:szCs w:val="24"/>
              </w:rPr>
              <w:t>.97</w:t>
            </w:r>
          </w:p>
        </w:tc>
        <w:tc>
          <w:tcPr>
            <w:tcW w:w="448" w:type="pct"/>
            <w:noWrap/>
            <w:vAlign w:val="center"/>
            <w:hideMark/>
          </w:tcPr>
          <w:p w14:paraId="45D858BE" w14:textId="77777777" w:rsidR="00196B2B" w:rsidRPr="00D43E06" w:rsidRDefault="00196B2B" w:rsidP="00196B2B">
            <w:pPr>
              <w:jc w:val="center"/>
              <w:rPr>
                <w:rFonts w:cs="Times New Roman"/>
                <w:szCs w:val="24"/>
                <w:lang w:eastAsia="zh-CN"/>
              </w:rPr>
            </w:pPr>
            <w:r w:rsidRPr="00D43E06">
              <w:rPr>
                <w:rFonts w:cs="Times New Roman"/>
                <w:szCs w:val="24"/>
              </w:rPr>
              <w:t>.94</w:t>
            </w:r>
          </w:p>
        </w:tc>
      </w:tr>
      <w:tr w:rsidR="00196B2B" w:rsidRPr="00D43E06" w14:paraId="257692F2" w14:textId="77777777" w:rsidTr="00196B2B">
        <w:trPr>
          <w:trHeight w:val="315"/>
        </w:trPr>
        <w:tc>
          <w:tcPr>
            <w:tcW w:w="618" w:type="pct"/>
            <w:noWrap/>
            <w:vAlign w:val="center"/>
            <w:hideMark/>
          </w:tcPr>
          <w:p w14:paraId="5157874C" w14:textId="77777777" w:rsidR="00196B2B" w:rsidRPr="00D43E06" w:rsidRDefault="00196B2B" w:rsidP="00196B2B">
            <w:pPr>
              <w:jc w:val="center"/>
              <w:rPr>
                <w:rFonts w:cs="Times New Roman"/>
                <w:szCs w:val="24"/>
                <w:lang w:eastAsia="zh-CN"/>
              </w:rPr>
            </w:pPr>
          </w:p>
        </w:tc>
        <w:tc>
          <w:tcPr>
            <w:tcW w:w="534" w:type="pct"/>
            <w:noWrap/>
            <w:vAlign w:val="center"/>
            <w:hideMark/>
          </w:tcPr>
          <w:p w14:paraId="25EE3D70" w14:textId="77777777" w:rsidR="00196B2B" w:rsidRPr="00D43E06" w:rsidRDefault="00196B2B" w:rsidP="00196B2B">
            <w:pPr>
              <w:jc w:val="center"/>
              <w:rPr>
                <w:rFonts w:cs="Times New Roman"/>
                <w:szCs w:val="24"/>
                <w:lang w:eastAsia="zh-CN"/>
              </w:rPr>
            </w:pPr>
            <w:r w:rsidRPr="00D43E06">
              <w:rPr>
                <w:rFonts w:cs="Times New Roman"/>
                <w:szCs w:val="24"/>
                <w:lang w:eastAsia="zh-CN"/>
              </w:rPr>
              <w:t>OSC</w:t>
            </w:r>
          </w:p>
        </w:tc>
        <w:tc>
          <w:tcPr>
            <w:tcW w:w="711" w:type="pct"/>
            <w:noWrap/>
            <w:hideMark/>
          </w:tcPr>
          <w:p w14:paraId="3FB7A876" w14:textId="19E1F67E" w:rsidR="00196B2B" w:rsidRPr="00D43E06" w:rsidRDefault="00196B2B" w:rsidP="00196B2B">
            <w:pPr>
              <w:jc w:val="center"/>
              <w:rPr>
                <w:rFonts w:cs="Times New Roman"/>
                <w:szCs w:val="24"/>
                <w:lang w:eastAsia="zh-CN"/>
              </w:rPr>
            </w:pPr>
            <w:r w:rsidRPr="007B1F91">
              <w:t>1.08</w:t>
            </w:r>
          </w:p>
        </w:tc>
        <w:tc>
          <w:tcPr>
            <w:tcW w:w="563" w:type="pct"/>
            <w:noWrap/>
            <w:hideMark/>
          </w:tcPr>
          <w:p w14:paraId="03C6883E" w14:textId="578CEF34" w:rsidR="00196B2B" w:rsidRPr="00D43E06" w:rsidRDefault="00196B2B" w:rsidP="00196B2B">
            <w:pPr>
              <w:jc w:val="center"/>
              <w:rPr>
                <w:rFonts w:cs="Times New Roman"/>
                <w:szCs w:val="24"/>
                <w:lang w:eastAsia="zh-CN"/>
              </w:rPr>
            </w:pPr>
            <w:r w:rsidRPr="007B1F91">
              <w:t>.10</w:t>
            </w:r>
          </w:p>
        </w:tc>
        <w:tc>
          <w:tcPr>
            <w:tcW w:w="502" w:type="pct"/>
            <w:noWrap/>
            <w:hideMark/>
          </w:tcPr>
          <w:p w14:paraId="72657009" w14:textId="1C043F27" w:rsidR="00196B2B" w:rsidRPr="00D43E06" w:rsidRDefault="00196B2B" w:rsidP="00196B2B">
            <w:pPr>
              <w:jc w:val="center"/>
              <w:rPr>
                <w:rFonts w:cs="Times New Roman"/>
                <w:szCs w:val="24"/>
                <w:lang w:eastAsia="zh-CN"/>
              </w:rPr>
            </w:pPr>
            <w:r w:rsidRPr="007B1F91">
              <w:t>10.58</w:t>
            </w:r>
          </w:p>
        </w:tc>
        <w:tc>
          <w:tcPr>
            <w:tcW w:w="628" w:type="pct"/>
            <w:noWrap/>
            <w:hideMark/>
          </w:tcPr>
          <w:p w14:paraId="38880E58" w14:textId="56B54695" w:rsidR="00196B2B" w:rsidRPr="00D43E06" w:rsidRDefault="00196B2B" w:rsidP="00196B2B">
            <w:pPr>
              <w:jc w:val="center"/>
              <w:rPr>
                <w:rFonts w:cs="Times New Roman"/>
                <w:szCs w:val="24"/>
                <w:lang w:eastAsia="zh-CN"/>
              </w:rPr>
            </w:pPr>
            <w:r w:rsidRPr="007B1F91">
              <w:t>&lt;.001</w:t>
            </w:r>
          </w:p>
        </w:tc>
        <w:tc>
          <w:tcPr>
            <w:tcW w:w="335" w:type="pct"/>
            <w:noWrap/>
            <w:hideMark/>
          </w:tcPr>
          <w:p w14:paraId="569B1039" w14:textId="55BFC733" w:rsidR="00196B2B" w:rsidRPr="00D43E06" w:rsidRDefault="00196B2B" w:rsidP="00196B2B">
            <w:pPr>
              <w:jc w:val="center"/>
              <w:rPr>
                <w:rFonts w:cs="Times New Roman"/>
                <w:szCs w:val="24"/>
                <w:lang w:eastAsia="zh-CN"/>
              </w:rPr>
            </w:pPr>
            <w:r w:rsidRPr="007B1F91">
              <w:t>.97</w:t>
            </w:r>
          </w:p>
        </w:tc>
        <w:tc>
          <w:tcPr>
            <w:tcW w:w="311" w:type="pct"/>
          </w:tcPr>
          <w:p w14:paraId="15CA34C6" w14:textId="77777777" w:rsidR="00196B2B" w:rsidRPr="00D43E06" w:rsidRDefault="00196B2B" w:rsidP="00196B2B">
            <w:pPr>
              <w:jc w:val="center"/>
              <w:rPr>
                <w:rFonts w:cs="Times New Roman"/>
                <w:szCs w:val="24"/>
                <w:lang w:eastAsia="zh-CN"/>
              </w:rPr>
            </w:pPr>
          </w:p>
        </w:tc>
        <w:tc>
          <w:tcPr>
            <w:tcW w:w="350" w:type="pct"/>
            <w:noWrap/>
            <w:vAlign w:val="center"/>
            <w:hideMark/>
          </w:tcPr>
          <w:p w14:paraId="09575026" w14:textId="77777777" w:rsidR="00196B2B" w:rsidRPr="00D43E06" w:rsidRDefault="00196B2B" w:rsidP="00196B2B">
            <w:pPr>
              <w:jc w:val="center"/>
              <w:rPr>
                <w:rFonts w:cs="Times New Roman"/>
                <w:szCs w:val="24"/>
                <w:lang w:eastAsia="zh-CN"/>
              </w:rPr>
            </w:pPr>
          </w:p>
        </w:tc>
        <w:tc>
          <w:tcPr>
            <w:tcW w:w="448" w:type="pct"/>
            <w:noWrap/>
            <w:vAlign w:val="center"/>
            <w:hideMark/>
          </w:tcPr>
          <w:p w14:paraId="75AA6877" w14:textId="77777777" w:rsidR="00196B2B" w:rsidRPr="00D43E06" w:rsidRDefault="00196B2B" w:rsidP="00196B2B">
            <w:pPr>
              <w:jc w:val="center"/>
              <w:rPr>
                <w:rFonts w:cs="Times New Roman"/>
                <w:szCs w:val="24"/>
                <w:lang w:eastAsia="zh-CN"/>
              </w:rPr>
            </w:pPr>
          </w:p>
        </w:tc>
      </w:tr>
      <w:tr w:rsidR="00196B2B" w:rsidRPr="00D43E06" w14:paraId="4E407C13" w14:textId="77777777" w:rsidTr="00196B2B">
        <w:trPr>
          <w:trHeight w:val="315"/>
        </w:trPr>
        <w:tc>
          <w:tcPr>
            <w:tcW w:w="618" w:type="pct"/>
            <w:noWrap/>
            <w:vAlign w:val="center"/>
            <w:hideMark/>
          </w:tcPr>
          <w:p w14:paraId="50F00F2D" w14:textId="77777777" w:rsidR="00196B2B" w:rsidRPr="00D43E06" w:rsidRDefault="00196B2B" w:rsidP="00196B2B">
            <w:pPr>
              <w:jc w:val="center"/>
              <w:rPr>
                <w:rFonts w:cs="Times New Roman"/>
                <w:szCs w:val="24"/>
                <w:lang w:eastAsia="zh-CN"/>
              </w:rPr>
            </w:pPr>
            <w:r w:rsidRPr="00D43E06">
              <w:rPr>
                <w:rFonts w:cs="Times New Roman"/>
                <w:szCs w:val="24"/>
                <w:lang w:eastAsia="zh-CN"/>
              </w:rPr>
              <w:t>RD</w:t>
            </w:r>
          </w:p>
        </w:tc>
        <w:tc>
          <w:tcPr>
            <w:tcW w:w="534" w:type="pct"/>
            <w:noWrap/>
            <w:vAlign w:val="center"/>
            <w:hideMark/>
          </w:tcPr>
          <w:p w14:paraId="24831335" w14:textId="77777777" w:rsidR="00196B2B" w:rsidRPr="00D43E06" w:rsidRDefault="00196B2B" w:rsidP="00196B2B">
            <w:pPr>
              <w:jc w:val="center"/>
              <w:rPr>
                <w:rFonts w:cs="Times New Roman"/>
                <w:szCs w:val="24"/>
                <w:lang w:eastAsia="zh-CN"/>
              </w:rPr>
            </w:pPr>
            <w:r w:rsidRPr="00D43E06">
              <w:rPr>
                <w:rFonts w:cs="Times New Roman"/>
                <w:szCs w:val="24"/>
                <w:lang w:eastAsia="zh-CN"/>
              </w:rPr>
              <w:t>RD1</w:t>
            </w:r>
          </w:p>
        </w:tc>
        <w:tc>
          <w:tcPr>
            <w:tcW w:w="711" w:type="pct"/>
            <w:noWrap/>
            <w:hideMark/>
          </w:tcPr>
          <w:p w14:paraId="53849445" w14:textId="61512F34" w:rsidR="00196B2B" w:rsidRPr="00D43E06" w:rsidRDefault="00196B2B" w:rsidP="00196B2B">
            <w:pPr>
              <w:jc w:val="center"/>
              <w:rPr>
                <w:rFonts w:cs="Times New Roman"/>
                <w:szCs w:val="24"/>
                <w:lang w:eastAsia="zh-CN"/>
              </w:rPr>
            </w:pPr>
            <w:r w:rsidRPr="007B1F91">
              <w:t>1.00</w:t>
            </w:r>
          </w:p>
        </w:tc>
        <w:tc>
          <w:tcPr>
            <w:tcW w:w="563" w:type="pct"/>
            <w:noWrap/>
            <w:hideMark/>
          </w:tcPr>
          <w:p w14:paraId="203907DD" w14:textId="77777777" w:rsidR="00196B2B" w:rsidRPr="00D43E06" w:rsidRDefault="00196B2B" w:rsidP="00196B2B">
            <w:pPr>
              <w:jc w:val="center"/>
              <w:rPr>
                <w:rFonts w:cs="Times New Roman"/>
                <w:szCs w:val="24"/>
                <w:lang w:eastAsia="zh-CN"/>
              </w:rPr>
            </w:pPr>
          </w:p>
        </w:tc>
        <w:tc>
          <w:tcPr>
            <w:tcW w:w="502" w:type="pct"/>
            <w:noWrap/>
            <w:hideMark/>
          </w:tcPr>
          <w:p w14:paraId="46EF793C" w14:textId="77777777" w:rsidR="00196B2B" w:rsidRPr="00D43E06" w:rsidRDefault="00196B2B" w:rsidP="00196B2B">
            <w:pPr>
              <w:jc w:val="center"/>
              <w:rPr>
                <w:rFonts w:cs="Times New Roman"/>
                <w:szCs w:val="24"/>
                <w:lang w:eastAsia="zh-CN"/>
              </w:rPr>
            </w:pPr>
          </w:p>
        </w:tc>
        <w:tc>
          <w:tcPr>
            <w:tcW w:w="628" w:type="pct"/>
            <w:noWrap/>
            <w:hideMark/>
          </w:tcPr>
          <w:p w14:paraId="6C0AC55E" w14:textId="77777777" w:rsidR="00196B2B" w:rsidRPr="00D43E06" w:rsidRDefault="00196B2B" w:rsidP="00196B2B">
            <w:pPr>
              <w:jc w:val="center"/>
              <w:rPr>
                <w:rFonts w:cs="Times New Roman"/>
                <w:szCs w:val="24"/>
                <w:lang w:eastAsia="zh-CN"/>
              </w:rPr>
            </w:pPr>
          </w:p>
        </w:tc>
        <w:tc>
          <w:tcPr>
            <w:tcW w:w="335" w:type="pct"/>
            <w:noWrap/>
            <w:hideMark/>
          </w:tcPr>
          <w:p w14:paraId="7442876E" w14:textId="6DAD58DE" w:rsidR="00196B2B" w:rsidRPr="00D43E06" w:rsidRDefault="00196B2B" w:rsidP="00196B2B">
            <w:pPr>
              <w:jc w:val="center"/>
              <w:rPr>
                <w:rFonts w:cs="Times New Roman"/>
                <w:szCs w:val="24"/>
                <w:lang w:eastAsia="zh-CN"/>
              </w:rPr>
            </w:pPr>
            <w:r w:rsidRPr="007B1F91">
              <w:t>.72</w:t>
            </w:r>
          </w:p>
        </w:tc>
        <w:tc>
          <w:tcPr>
            <w:tcW w:w="311" w:type="pct"/>
          </w:tcPr>
          <w:p w14:paraId="37527089" w14:textId="77777777" w:rsidR="00196B2B" w:rsidRPr="00D43E06" w:rsidRDefault="00196B2B" w:rsidP="00196B2B">
            <w:pPr>
              <w:jc w:val="center"/>
              <w:rPr>
                <w:rFonts w:cs="Times New Roman"/>
                <w:szCs w:val="24"/>
                <w:lang w:eastAsia="zh-CN"/>
              </w:rPr>
            </w:pPr>
            <w:r>
              <w:rPr>
                <w:rFonts w:cs="Times New Roman" w:hint="eastAsia"/>
                <w:szCs w:val="24"/>
                <w:lang w:eastAsia="zh-CN"/>
              </w:rPr>
              <w:t>.88</w:t>
            </w:r>
          </w:p>
        </w:tc>
        <w:tc>
          <w:tcPr>
            <w:tcW w:w="350" w:type="pct"/>
            <w:noWrap/>
            <w:vAlign w:val="center"/>
            <w:hideMark/>
          </w:tcPr>
          <w:p w14:paraId="70B40F0F" w14:textId="77777777" w:rsidR="00196B2B" w:rsidRPr="00D43E06" w:rsidRDefault="00196B2B" w:rsidP="00196B2B">
            <w:pPr>
              <w:jc w:val="center"/>
              <w:rPr>
                <w:rFonts w:cs="Times New Roman"/>
                <w:szCs w:val="24"/>
                <w:lang w:eastAsia="zh-CN"/>
              </w:rPr>
            </w:pPr>
            <w:r w:rsidRPr="00D43E06">
              <w:rPr>
                <w:rFonts w:cs="Times New Roman"/>
                <w:szCs w:val="24"/>
              </w:rPr>
              <w:t>.88</w:t>
            </w:r>
          </w:p>
        </w:tc>
        <w:tc>
          <w:tcPr>
            <w:tcW w:w="448" w:type="pct"/>
            <w:noWrap/>
            <w:vAlign w:val="center"/>
            <w:hideMark/>
          </w:tcPr>
          <w:p w14:paraId="46B2A3BE" w14:textId="77777777" w:rsidR="00196B2B" w:rsidRPr="00D43E06" w:rsidRDefault="00196B2B" w:rsidP="00196B2B">
            <w:pPr>
              <w:jc w:val="center"/>
              <w:rPr>
                <w:rFonts w:cs="Times New Roman"/>
                <w:szCs w:val="24"/>
                <w:lang w:eastAsia="zh-CN"/>
              </w:rPr>
            </w:pPr>
            <w:r w:rsidRPr="00D43E06">
              <w:rPr>
                <w:rFonts w:cs="Times New Roman"/>
                <w:szCs w:val="24"/>
              </w:rPr>
              <w:t>.60</w:t>
            </w:r>
          </w:p>
        </w:tc>
      </w:tr>
      <w:tr w:rsidR="00196B2B" w:rsidRPr="00D43E06" w14:paraId="4176BC49" w14:textId="77777777" w:rsidTr="00196B2B">
        <w:trPr>
          <w:trHeight w:val="315"/>
        </w:trPr>
        <w:tc>
          <w:tcPr>
            <w:tcW w:w="618" w:type="pct"/>
            <w:noWrap/>
            <w:vAlign w:val="center"/>
            <w:hideMark/>
          </w:tcPr>
          <w:p w14:paraId="1AE4CCC1" w14:textId="77777777" w:rsidR="00196B2B" w:rsidRPr="00D43E06" w:rsidRDefault="00196B2B" w:rsidP="00196B2B">
            <w:pPr>
              <w:jc w:val="center"/>
              <w:rPr>
                <w:rFonts w:cs="Times New Roman"/>
                <w:szCs w:val="24"/>
                <w:lang w:eastAsia="zh-CN"/>
              </w:rPr>
            </w:pPr>
          </w:p>
        </w:tc>
        <w:tc>
          <w:tcPr>
            <w:tcW w:w="534" w:type="pct"/>
            <w:noWrap/>
            <w:vAlign w:val="center"/>
            <w:hideMark/>
          </w:tcPr>
          <w:p w14:paraId="568FD883" w14:textId="77777777" w:rsidR="00196B2B" w:rsidRPr="00D43E06" w:rsidRDefault="00196B2B" w:rsidP="00196B2B">
            <w:pPr>
              <w:jc w:val="center"/>
              <w:rPr>
                <w:rFonts w:cs="Times New Roman"/>
                <w:szCs w:val="24"/>
                <w:lang w:eastAsia="zh-CN"/>
              </w:rPr>
            </w:pPr>
            <w:r w:rsidRPr="00D43E06">
              <w:rPr>
                <w:rFonts w:cs="Times New Roman"/>
                <w:szCs w:val="24"/>
                <w:lang w:eastAsia="zh-CN"/>
              </w:rPr>
              <w:t>RD2</w:t>
            </w:r>
          </w:p>
        </w:tc>
        <w:tc>
          <w:tcPr>
            <w:tcW w:w="711" w:type="pct"/>
            <w:noWrap/>
            <w:hideMark/>
          </w:tcPr>
          <w:p w14:paraId="6771EF9B" w14:textId="15EA59AF" w:rsidR="00196B2B" w:rsidRPr="00D43E06" w:rsidRDefault="00196B2B" w:rsidP="00196B2B">
            <w:pPr>
              <w:jc w:val="center"/>
              <w:rPr>
                <w:rFonts w:cs="Times New Roman"/>
                <w:szCs w:val="24"/>
                <w:lang w:eastAsia="zh-CN"/>
              </w:rPr>
            </w:pPr>
            <w:r w:rsidRPr="007B1F91">
              <w:t>1.11</w:t>
            </w:r>
          </w:p>
        </w:tc>
        <w:tc>
          <w:tcPr>
            <w:tcW w:w="563" w:type="pct"/>
            <w:noWrap/>
            <w:hideMark/>
          </w:tcPr>
          <w:p w14:paraId="1901FB3B" w14:textId="60DEC9D4" w:rsidR="00196B2B" w:rsidRPr="00D43E06" w:rsidRDefault="00196B2B" w:rsidP="00196B2B">
            <w:pPr>
              <w:jc w:val="center"/>
              <w:rPr>
                <w:rFonts w:cs="Times New Roman"/>
                <w:szCs w:val="24"/>
                <w:lang w:eastAsia="zh-CN"/>
              </w:rPr>
            </w:pPr>
            <w:r w:rsidRPr="007B1F91">
              <w:t>.10</w:t>
            </w:r>
          </w:p>
        </w:tc>
        <w:tc>
          <w:tcPr>
            <w:tcW w:w="502" w:type="pct"/>
            <w:noWrap/>
            <w:hideMark/>
          </w:tcPr>
          <w:p w14:paraId="7C0FCBD0" w14:textId="1F607E19" w:rsidR="00196B2B" w:rsidRPr="00D43E06" w:rsidRDefault="00196B2B" w:rsidP="00196B2B">
            <w:pPr>
              <w:jc w:val="center"/>
              <w:rPr>
                <w:rFonts w:cs="Times New Roman"/>
                <w:szCs w:val="24"/>
                <w:lang w:eastAsia="zh-CN"/>
              </w:rPr>
            </w:pPr>
            <w:r w:rsidRPr="007B1F91">
              <w:t>10.87</w:t>
            </w:r>
          </w:p>
        </w:tc>
        <w:tc>
          <w:tcPr>
            <w:tcW w:w="628" w:type="pct"/>
            <w:noWrap/>
            <w:hideMark/>
          </w:tcPr>
          <w:p w14:paraId="050AF269" w14:textId="4307352A" w:rsidR="00196B2B" w:rsidRPr="00D43E06" w:rsidRDefault="00196B2B" w:rsidP="00196B2B">
            <w:pPr>
              <w:jc w:val="center"/>
              <w:rPr>
                <w:rFonts w:cs="Times New Roman"/>
                <w:szCs w:val="24"/>
                <w:lang w:eastAsia="zh-CN"/>
              </w:rPr>
            </w:pPr>
            <w:r w:rsidRPr="007B1F91">
              <w:t>&lt;.001</w:t>
            </w:r>
          </w:p>
        </w:tc>
        <w:tc>
          <w:tcPr>
            <w:tcW w:w="335" w:type="pct"/>
            <w:noWrap/>
            <w:hideMark/>
          </w:tcPr>
          <w:p w14:paraId="100265C3" w14:textId="45FF023F" w:rsidR="00196B2B" w:rsidRPr="00D43E06" w:rsidRDefault="00196B2B" w:rsidP="00196B2B">
            <w:pPr>
              <w:jc w:val="center"/>
              <w:rPr>
                <w:rFonts w:cs="Times New Roman"/>
                <w:szCs w:val="24"/>
                <w:lang w:eastAsia="zh-CN"/>
              </w:rPr>
            </w:pPr>
            <w:r w:rsidRPr="007B1F91">
              <w:t>.78</w:t>
            </w:r>
          </w:p>
        </w:tc>
        <w:tc>
          <w:tcPr>
            <w:tcW w:w="311" w:type="pct"/>
          </w:tcPr>
          <w:p w14:paraId="4706A57C" w14:textId="77777777" w:rsidR="00196B2B" w:rsidRPr="00D43E06" w:rsidRDefault="00196B2B" w:rsidP="00196B2B">
            <w:pPr>
              <w:jc w:val="center"/>
              <w:rPr>
                <w:rFonts w:cs="Times New Roman"/>
                <w:szCs w:val="24"/>
                <w:lang w:eastAsia="zh-CN"/>
              </w:rPr>
            </w:pPr>
          </w:p>
        </w:tc>
        <w:tc>
          <w:tcPr>
            <w:tcW w:w="350" w:type="pct"/>
            <w:noWrap/>
            <w:vAlign w:val="center"/>
            <w:hideMark/>
          </w:tcPr>
          <w:p w14:paraId="65075000" w14:textId="77777777" w:rsidR="00196B2B" w:rsidRPr="00D43E06" w:rsidRDefault="00196B2B" w:rsidP="00196B2B">
            <w:pPr>
              <w:jc w:val="center"/>
              <w:rPr>
                <w:rFonts w:cs="Times New Roman"/>
                <w:szCs w:val="24"/>
                <w:lang w:eastAsia="zh-CN"/>
              </w:rPr>
            </w:pPr>
          </w:p>
        </w:tc>
        <w:tc>
          <w:tcPr>
            <w:tcW w:w="448" w:type="pct"/>
            <w:noWrap/>
            <w:vAlign w:val="center"/>
            <w:hideMark/>
          </w:tcPr>
          <w:p w14:paraId="6494F48D" w14:textId="77777777" w:rsidR="00196B2B" w:rsidRPr="00D43E06" w:rsidRDefault="00196B2B" w:rsidP="00196B2B">
            <w:pPr>
              <w:jc w:val="center"/>
              <w:rPr>
                <w:rFonts w:cs="Times New Roman"/>
                <w:szCs w:val="24"/>
                <w:lang w:eastAsia="zh-CN"/>
              </w:rPr>
            </w:pPr>
          </w:p>
        </w:tc>
      </w:tr>
      <w:tr w:rsidR="00196B2B" w:rsidRPr="00D43E06" w14:paraId="4FF7A1A9" w14:textId="77777777" w:rsidTr="00196B2B">
        <w:trPr>
          <w:trHeight w:val="315"/>
        </w:trPr>
        <w:tc>
          <w:tcPr>
            <w:tcW w:w="618" w:type="pct"/>
            <w:noWrap/>
            <w:vAlign w:val="center"/>
            <w:hideMark/>
          </w:tcPr>
          <w:p w14:paraId="0322080D" w14:textId="77777777" w:rsidR="00196B2B" w:rsidRPr="00D43E06" w:rsidRDefault="00196B2B" w:rsidP="00196B2B">
            <w:pPr>
              <w:jc w:val="center"/>
              <w:rPr>
                <w:rFonts w:cs="Times New Roman"/>
                <w:szCs w:val="24"/>
                <w:lang w:eastAsia="zh-CN"/>
              </w:rPr>
            </w:pPr>
          </w:p>
        </w:tc>
        <w:tc>
          <w:tcPr>
            <w:tcW w:w="534" w:type="pct"/>
            <w:noWrap/>
            <w:vAlign w:val="center"/>
            <w:hideMark/>
          </w:tcPr>
          <w:p w14:paraId="4B9B91CB" w14:textId="77777777" w:rsidR="00196B2B" w:rsidRPr="00D43E06" w:rsidRDefault="00196B2B" w:rsidP="00196B2B">
            <w:pPr>
              <w:jc w:val="center"/>
              <w:rPr>
                <w:rFonts w:cs="Times New Roman"/>
                <w:szCs w:val="24"/>
                <w:lang w:eastAsia="zh-CN"/>
              </w:rPr>
            </w:pPr>
            <w:r w:rsidRPr="00D43E06">
              <w:rPr>
                <w:rFonts w:cs="Times New Roman"/>
                <w:szCs w:val="24"/>
                <w:lang w:eastAsia="zh-CN"/>
              </w:rPr>
              <w:t>RD3</w:t>
            </w:r>
          </w:p>
        </w:tc>
        <w:tc>
          <w:tcPr>
            <w:tcW w:w="711" w:type="pct"/>
            <w:noWrap/>
            <w:hideMark/>
          </w:tcPr>
          <w:p w14:paraId="2A3505FF" w14:textId="784C4C9C" w:rsidR="00196B2B" w:rsidRPr="00D43E06" w:rsidRDefault="00196B2B" w:rsidP="00196B2B">
            <w:pPr>
              <w:jc w:val="center"/>
              <w:rPr>
                <w:rFonts w:cs="Times New Roman"/>
                <w:szCs w:val="24"/>
                <w:lang w:eastAsia="zh-CN"/>
              </w:rPr>
            </w:pPr>
            <w:r w:rsidRPr="007B1F91">
              <w:t>1.23</w:t>
            </w:r>
          </w:p>
        </w:tc>
        <w:tc>
          <w:tcPr>
            <w:tcW w:w="563" w:type="pct"/>
            <w:noWrap/>
            <w:hideMark/>
          </w:tcPr>
          <w:p w14:paraId="4F33CBAC" w14:textId="5A4CC7AD" w:rsidR="00196B2B" w:rsidRPr="00D43E06" w:rsidRDefault="00196B2B" w:rsidP="00196B2B">
            <w:pPr>
              <w:jc w:val="center"/>
              <w:rPr>
                <w:rFonts w:cs="Times New Roman"/>
                <w:szCs w:val="24"/>
                <w:lang w:eastAsia="zh-CN"/>
              </w:rPr>
            </w:pPr>
            <w:r w:rsidRPr="007B1F91">
              <w:t>.11</w:t>
            </w:r>
          </w:p>
        </w:tc>
        <w:tc>
          <w:tcPr>
            <w:tcW w:w="502" w:type="pct"/>
            <w:noWrap/>
            <w:hideMark/>
          </w:tcPr>
          <w:p w14:paraId="11195CA1" w14:textId="470E0788" w:rsidR="00196B2B" w:rsidRPr="00D43E06" w:rsidRDefault="00196B2B" w:rsidP="00196B2B">
            <w:pPr>
              <w:jc w:val="center"/>
              <w:rPr>
                <w:rFonts w:cs="Times New Roman"/>
                <w:szCs w:val="24"/>
                <w:lang w:eastAsia="zh-CN"/>
              </w:rPr>
            </w:pPr>
            <w:r w:rsidRPr="007B1F91">
              <w:t>11.43</w:t>
            </w:r>
          </w:p>
        </w:tc>
        <w:tc>
          <w:tcPr>
            <w:tcW w:w="628" w:type="pct"/>
            <w:noWrap/>
            <w:hideMark/>
          </w:tcPr>
          <w:p w14:paraId="1503497C" w14:textId="4566760C" w:rsidR="00196B2B" w:rsidRPr="00D43E06" w:rsidRDefault="00196B2B" w:rsidP="00196B2B">
            <w:pPr>
              <w:jc w:val="center"/>
              <w:rPr>
                <w:rFonts w:cs="Times New Roman"/>
                <w:szCs w:val="24"/>
                <w:lang w:eastAsia="zh-CN"/>
              </w:rPr>
            </w:pPr>
            <w:r w:rsidRPr="007B1F91">
              <w:t>&lt;.001</w:t>
            </w:r>
          </w:p>
        </w:tc>
        <w:tc>
          <w:tcPr>
            <w:tcW w:w="335" w:type="pct"/>
            <w:noWrap/>
            <w:hideMark/>
          </w:tcPr>
          <w:p w14:paraId="3A26C7FB" w14:textId="486A9AC9" w:rsidR="00196B2B" w:rsidRPr="00D43E06" w:rsidRDefault="00196B2B" w:rsidP="00196B2B">
            <w:pPr>
              <w:jc w:val="center"/>
              <w:rPr>
                <w:rFonts w:cs="Times New Roman"/>
                <w:szCs w:val="24"/>
                <w:lang w:eastAsia="zh-CN"/>
              </w:rPr>
            </w:pPr>
            <w:r w:rsidRPr="007B1F91">
              <w:t>.82</w:t>
            </w:r>
          </w:p>
        </w:tc>
        <w:tc>
          <w:tcPr>
            <w:tcW w:w="311" w:type="pct"/>
          </w:tcPr>
          <w:p w14:paraId="7CD2A8EB" w14:textId="77777777" w:rsidR="00196B2B" w:rsidRPr="00D43E06" w:rsidRDefault="00196B2B" w:rsidP="00196B2B">
            <w:pPr>
              <w:jc w:val="center"/>
              <w:rPr>
                <w:rFonts w:cs="Times New Roman"/>
                <w:szCs w:val="24"/>
                <w:lang w:eastAsia="zh-CN"/>
              </w:rPr>
            </w:pPr>
          </w:p>
        </w:tc>
        <w:tc>
          <w:tcPr>
            <w:tcW w:w="350" w:type="pct"/>
            <w:noWrap/>
            <w:vAlign w:val="center"/>
            <w:hideMark/>
          </w:tcPr>
          <w:p w14:paraId="38A73D2D" w14:textId="77777777" w:rsidR="00196B2B" w:rsidRPr="00D43E06" w:rsidRDefault="00196B2B" w:rsidP="00196B2B">
            <w:pPr>
              <w:jc w:val="center"/>
              <w:rPr>
                <w:rFonts w:cs="Times New Roman"/>
                <w:szCs w:val="24"/>
                <w:lang w:eastAsia="zh-CN"/>
              </w:rPr>
            </w:pPr>
          </w:p>
        </w:tc>
        <w:tc>
          <w:tcPr>
            <w:tcW w:w="448" w:type="pct"/>
            <w:noWrap/>
            <w:vAlign w:val="center"/>
            <w:hideMark/>
          </w:tcPr>
          <w:p w14:paraId="02E2C04B" w14:textId="77777777" w:rsidR="00196B2B" w:rsidRPr="00D43E06" w:rsidRDefault="00196B2B" w:rsidP="00196B2B">
            <w:pPr>
              <w:jc w:val="center"/>
              <w:rPr>
                <w:rFonts w:cs="Times New Roman"/>
                <w:szCs w:val="24"/>
                <w:lang w:eastAsia="zh-CN"/>
              </w:rPr>
            </w:pPr>
          </w:p>
        </w:tc>
      </w:tr>
      <w:tr w:rsidR="00196B2B" w:rsidRPr="00D43E06" w14:paraId="293B7DA4" w14:textId="77777777" w:rsidTr="00196B2B">
        <w:trPr>
          <w:trHeight w:val="315"/>
        </w:trPr>
        <w:tc>
          <w:tcPr>
            <w:tcW w:w="618" w:type="pct"/>
            <w:noWrap/>
            <w:vAlign w:val="center"/>
            <w:hideMark/>
          </w:tcPr>
          <w:p w14:paraId="6A01B4E0" w14:textId="77777777" w:rsidR="00196B2B" w:rsidRPr="00D43E06" w:rsidRDefault="00196B2B" w:rsidP="00196B2B">
            <w:pPr>
              <w:jc w:val="center"/>
              <w:rPr>
                <w:rFonts w:cs="Times New Roman"/>
                <w:szCs w:val="24"/>
                <w:lang w:eastAsia="zh-CN"/>
              </w:rPr>
            </w:pPr>
          </w:p>
        </w:tc>
        <w:tc>
          <w:tcPr>
            <w:tcW w:w="534" w:type="pct"/>
            <w:noWrap/>
            <w:vAlign w:val="center"/>
            <w:hideMark/>
          </w:tcPr>
          <w:p w14:paraId="5E84D61B" w14:textId="77777777" w:rsidR="00196B2B" w:rsidRPr="00D43E06" w:rsidRDefault="00196B2B" w:rsidP="00196B2B">
            <w:pPr>
              <w:jc w:val="center"/>
              <w:rPr>
                <w:rFonts w:cs="Times New Roman"/>
                <w:szCs w:val="24"/>
                <w:lang w:eastAsia="zh-CN"/>
              </w:rPr>
            </w:pPr>
            <w:r w:rsidRPr="00D43E06">
              <w:rPr>
                <w:rFonts w:cs="Times New Roman"/>
                <w:szCs w:val="24"/>
                <w:lang w:eastAsia="zh-CN"/>
              </w:rPr>
              <w:t>RD4</w:t>
            </w:r>
          </w:p>
        </w:tc>
        <w:tc>
          <w:tcPr>
            <w:tcW w:w="711" w:type="pct"/>
            <w:noWrap/>
            <w:hideMark/>
          </w:tcPr>
          <w:p w14:paraId="2916B6C2" w14:textId="4E35C028" w:rsidR="00196B2B" w:rsidRPr="00D43E06" w:rsidRDefault="00196B2B" w:rsidP="00196B2B">
            <w:pPr>
              <w:jc w:val="center"/>
              <w:rPr>
                <w:rFonts w:cs="Times New Roman"/>
                <w:szCs w:val="24"/>
                <w:lang w:eastAsia="zh-CN"/>
              </w:rPr>
            </w:pPr>
            <w:r w:rsidRPr="007B1F91">
              <w:t>1.06</w:t>
            </w:r>
          </w:p>
        </w:tc>
        <w:tc>
          <w:tcPr>
            <w:tcW w:w="563" w:type="pct"/>
            <w:noWrap/>
            <w:hideMark/>
          </w:tcPr>
          <w:p w14:paraId="676DE7FF" w14:textId="145BE1A9" w:rsidR="00196B2B" w:rsidRPr="00D43E06" w:rsidRDefault="00196B2B" w:rsidP="00196B2B">
            <w:pPr>
              <w:jc w:val="center"/>
              <w:rPr>
                <w:rFonts w:cs="Times New Roman"/>
                <w:szCs w:val="24"/>
                <w:lang w:eastAsia="zh-CN"/>
              </w:rPr>
            </w:pPr>
            <w:r w:rsidRPr="007B1F91">
              <w:t>.11</w:t>
            </w:r>
          </w:p>
        </w:tc>
        <w:tc>
          <w:tcPr>
            <w:tcW w:w="502" w:type="pct"/>
            <w:noWrap/>
            <w:hideMark/>
          </w:tcPr>
          <w:p w14:paraId="7E6A1253" w14:textId="4E76446C" w:rsidR="00196B2B" w:rsidRPr="00D43E06" w:rsidRDefault="00196B2B" w:rsidP="00196B2B">
            <w:pPr>
              <w:jc w:val="center"/>
              <w:rPr>
                <w:rFonts w:cs="Times New Roman"/>
                <w:szCs w:val="24"/>
                <w:lang w:eastAsia="zh-CN"/>
              </w:rPr>
            </w:pPr>
            <w:r w:rsidRPr="007B1F91">
              <w:t>10.00</w:t>
            </w:r>
          </w:p>
        </w:tc>
        <w:tc>
          <w:tcPr>
            <w:tcW w:w="628" w:type="pct"/>
            <w:noWrap/>
            <w:hideMark/>
          </w:tcPr>
          <w:p w14:paraId="464E018C" w14:textId="6CCD3EE1" w:rsidR="00196B2B" w:rsidRPr="00D43E06" w:rsidRDefault="00196B2B" w:rsidP="00196B2B">
            <w:pPr>
              <w:jc w:val="center"/>
              <w:rPr>
                <w:rFonts w:cs="Times New Roman"/>
                <w:szCs w:val="24"/>
                <w:lang w:eastAsia="zh-CN"/>
              </w:rPr>
            </w:pPr>
            <w:r w:rsidRPr="007B1F91">
              <w:t>&lt;.001</w:t>
            </w:r>
          </w:p>
        </w:tc>
        <w:tc>
          <w:tcPr>
            <w:tcW w:w="335" w:type="pct"/>
            <w:noWrap/>
            <w:hideMark/>
          </w:tcPr>
          <w:p w14:paraId="399E3A64" w14:textId="1F19E57E" w:rsidR="00196B2B" w:rsidRPr="00D43E06" w:rsidRDefault="00196B2B" w:rsidP="00196B2B">
            <w:pPr>
              <w:jc w:val="center"/>
              <w:rPr>
                <w:rFonts w:cs="Times New Roman"/>
                <w:szCs w:val="24"/>
                <w:lang w:eastAsia="zh-CN"/>
              </w:rPr>
            </w:pPr>
            <w:r w:rsidRPr="007B1F91">
              <w:t>.71</w:t>
            </w:r>
          </w:p>
        </w:tc>
        <w:tc>
          <w:tcPr>
            <w:tcW w:w="311" w:type="pct"/>
          </w:tcPr>
          <w:p w14:paraId="0632E2B4" w14:textId="77777777" w:rsidR="00196B2B" w:rsidRPr="00D43E06" w:rsidRDefault="00196B2B" w:rsidP="00196B2B">
            <w:pPr>
              <w:jc w:val="center"/>
              <w:rPr>
                <w:rFonts w:cs="Times New Roman"/>
                <w:szCs w:val="24"/>
                <w:lang w:eastAsia="zh-CN"/>
              </w:rPr>
            </w:pPr>
          </w:p>
        </w:tc>
        <w:tc>
          <w:tcPr>
            <w:tcW w:w="350" w:type="pct"/>
            <w:noWrap/>
            <w:vAlign w:val="center"/>
            <w:hideMark/>
          </w:tcPr>
          <w:p w14:paraId="692FB4BB" w14:textId="77777777" w:rsidR="00196B2B" w:rsidRPr="00D43E06" w:rsidRDefault="00196B2B" w:rsidP="00196B2B">
            <w:pPr>
              <w:jc w:val="center"/>
              <w:rPr>
                <w:rFonts w:cs="Times New Roman"/>
                <w:szCs w:val="24"/>
                <w:lang w:eastAsia="zh-CN"/>
              </w:rPr>
            </w:pPr>
          </w:p>
        </w:tc>
        <w:tc>
          <w:tcPr>
            <w:tcW w:w="448" w:type="pct"/>
            <w:noWrap/>
            <w:vAlign w:val="center"/>
            <w:hideMark/>
          </w:tcPr>
          <w:p w14:paraId="6635639D" w14:textId="77777777" w:rsidR="00196B2B" w:rsidRPr="00D43E06" w:rsidRDefault="00196B2B" w:rsidP="00196B2B">
            <w:pPr>
              <w:jc w:val="center"/>
              <w:rPr>
                <w:rFonts w:cs="Times New Roman"/>
                <w:szCs w:val="24"/>
                <w:lang w:eastAsia="zh-CN"/>
              </w:rPr>
            </w:pPr>
          </w:p>
        </w:tc>
      </w:tr>
      <w:tr w:rsidR="00196B2B" w:rsidRPr="00D43E06" w14:paraId="5020FEC8" w14:textId="77777777" w:rsidTr="00196B2B">
        <w:trPr>
          <w:trHeight w:val="315"/>
        </w:trPr>
        <w:tc>
          <w:tcPr>
            <w:tcW w:w="618" w:type="pct"/>
            <w:noWrap/>
            <w:vAlign w:val="center"/>
            <w:hideMark/>
          </w:tcPr>
          <w:p w14:paraId="6A4FBCDD" w14:textId="77777777" w:rsidR="00196B2B" w:rsidRPr="00D43E06" w:rsidRDefault="00196B2B" w:rsidP="00196B2B">
            <w:pPr>
              <w:jc w:val="center"/>
              <w:rPr>
                <w:rFonts w:cs="Times New Roman"/>
                <w:szCs w:val="24"/>
                <w:lang w:eastAsia="zh-CN"/>
              </w:rPr>
            </w:pPr>
          </w:p>
        </w:tc>
        <w:tc>
          <w:tcPr>
            <w:tcW w:w="534" w:type="pct"/>
            <w:noWrap/>
            <w:vAlign w:val="center"/>
            <w:hideMark/>
          </w:tcPr>
          <w:p w14:paraId="100D64A5" w14:textId="77777777" w:rsidR="00196B2B" w:rsidRPr="00D43E06" w:rsidRDefault="00196B2B" w:rsidP="00196B2B">
            <w:pPr>
              <w:jc w:val="center"/>
              <w:rPr>
                <w:rFonts w:cs="Times New Roman"/>
                <w:szCs w:val="24"/>
                <w:lang w:eastAsia="zh-CN"/>
              </w:rPr>
            </w:pPr>
            <w:r w:rsidRPr="00D43E06">
              <w:rPr>
                <w:rFonts w:cs="Times New Roman"/>
                <w:szCs w:val="24"/>
                <w:lang w:eastAsia="zh-CN"/>
              </w:rPr>
              <w:t>RD5</w:t>
            </w:r>
          </w:p>
        </w:tc>
        <w:tc>
          <w:tcPr>
            <w:tcW w:w="711" w:type="pct"/>
            <w:noWrap/>
            <w:hideMark/>
          </w:tcPr>
          <w:p w14:paraId="6CDAD92B" w14:textId="0ACE2E85" w:rsidR="00196B2B" w:rsidRPr="00D43E06" w:rsidRDefault="00196B2B" w:rsidP="00196B2B">
            <w:pPr>
              <w:jc w:val="center"/>
              <w:rPr>
                <w:rFonts w:cs="Times New Roman"/>
                <w:szCs w:val="24"/>
                <w:lang w:eastAsia="zh-CN"/>
              </w:rPr>
            </w:pPr>
            <w:r w:rsidRPr="007B1F91">
              <w:t>1.24</w:t>
            </w:r>
          </w:p>
        </w:tc>
        <w:tc>
          <w:tcPr>
            <w:tcW w:w="563" w:type="pct"/>
            <w:noWrap/>
            <w:hideMark/>
          </w:tcPr>
          <w:p w14:paraId="22CA2E8C" w14:textId="53CC7807" w:rsidR="00196B2B" w:rsidRPr="00D43E06" w:rsidRDefault="00196B2B" w:rsidP="00196B2B">
            <w:pPr>
              <w:jc w:val="center"/>
              <w:rPr>
                <w:rFonts w:cs="Times New Roman"/>
                <w:szCs w:val="24"/>
                <w:lang w:eastAsia="zh-CN"/>
              </w:rPr>
            </w:pPr>
            <w:r w:rsidRPr="007B1F91">
              <w:t>.11</w:t>
            </w:r>
          </w:p>
        </w:tc>
        <w:tc>
          <w:tcPr>
            <w:tcW w:w="502" w:type="pct"/>
            <w:noWrap/>
            <w:hideMark/>
          </w:tcPr>
          <w:p w14:paraId="4168884D" w14:textId="4B427B2C" w:rsidR="00196B2B" w:rsidRPr="00D43E06" w:rsidRDefault="00196B2B" w:rsidP="00196B2B">
            <w:pPr>
              <w:jc w:val="center"/>
              <w:rPr>
                <w:rFonts w:cs="Times New Roman"/>
                <w:szCs w:val="24"/>
                <w:lang w:eastAsia="zh-CN"/>
              </w:rPr>
            </w:pPr>
            <w:r w:rsidRPr="007B1F91">
              <w:t>11.49</w:t>
            </w:r>
          </w:p>
        </w:tc>
        <w:tc>
          <w:tcPr>
            <w:tcW w:w="628" w:type="pct"/>
            <w:noWrap/>
            <w:hideMark/>
          </w:tcPr>
          <w:p w14:paraId="6241CAD6" w14:textId="471218A8" w:rsidR="00196B2B" w:rsidRPr="00D43E06" w:rsidRDefault="00196B2B" w:rsidP="00196B2B">
            <w:pPr>
              <w:jc w:val="center"/>
              <w:rPr>
                <w:rFonts w:cs="Times New Roman"/>
                <w:szCs w:val="24"/>
                <w:lang w:eastAsia="zh-CN"/>
              </w:rPr>
            </w:pPr>
            <w:r w:rsidRPr="007B1F91">
              <w:t>&lt;.001</w:t>
            </w:r>
          </w:p>
        </w:tc>
        <w:tc>
          <w:tcPr>
            <w:tcW w:w="335" w:type="pct"/>
            <w:noWrap/>
            <w:hideMark/>
          </w:tcPr>
          <w:p w14:paraId="110F5DEB" w14:textId="2FB50CD4" w:rsidR="00196B2B" w:rsidRPr="00D43E06" w:rsidRDefault="00196B2B" w:rsidP="00196B2B">
            <w:pPr>
              <w:jc w:val="center"/>
              <w:rPr>
                <w:rFonts w:cs="Times New Roman"/>
                <w:szCs w:val="24"/>
                <w:lang w:eastAsia="zh-CN"/>
              </w:rPr>
            </w:pPr>
            <w:r w:rsidRPr="007B1F91">
              <w:t>.82</w:t>
            </w:r>
          </w:p>
        </w:tc>
        <w:tc>
          <w:tcPr>
            <w:tcW w:w="311" w:type="pct"/>
          </w:tcPr>
          <w:p w14:paraId="1592C29C" w14:textId="77777777" w:rsidR="00196B2B" w:rsidRPr="00D43E06" w:rsidRDefault="00196B2B" w:rsidP="00196B2B">
            <w:pPr>
              <w:jc w:val="center"/>
              <w:rPr>
                <w:rFonts w:cs="Times New Roman"/>
                <w:szCs w:val="24"/>
                <w:lang w:eastAsia="zh-CN"/>
              </w:rPr>
            </w:pPr>
          </w:p>
        </w:tc>
        <w:tc>
          <w:tcPr>
            <w:tcW w:w="350" w:type="pct"/>
            <w:noWrap/>
            <w:vAlign w:val="center"/>
            <w:hideMark/>
          </w:tcPr>
          <w:p w14:paraId="3A40A407" w14:textId="77777777" w:rsidR="00196B2B" w:rsidRPr="00D43E06" w:rsidRDefault="00196B2B" w:rsidP="00196B2B">
            <w:pPr>
              <w:jc w:val="center"/>
              <w:rPr>
                <w:rFonts w:cs="Times New Roman"/>
                <w:szCs w:val="24"/>
                <w:lang w:eastAsia="zh-CN"/>
              </w:rPr>
            </w:pPr>
          </w:p>
        </w:tc>
        <w:tc>
          <w:tcPr>
            <w:tcW w:w="448" w:type="pct"/>
            <w:noWrap/>
            <w:vAlign w:val="center"/>
            <w:hideMark/>
          </w:tcPr>
          <w:p w14:paraId="5CE173B6" w14:textId="77777777" w:rsidR="00196B2B" w:rsidRPr="00D43E06" w:rsidRDefault="00196B2B" w:rsidP="00196B2B">
            <w:pPr>
              <w:jc w:val="center"/>
              <w:rPr>
                <w:rFonts w:cs="Times New Roman"/>
                <w:szCs w:val="24"/>
                <w:lang w:eastAsia="zh-CN"/>
              </w:rPr>
            </w:pPr>
          </w:p>
        </w:tc>
      </w:tr>
      <w:tr w:rsidR="00196B2B" w:rsidRPr="00D43E06" w14:paraId="068596A8" w14:textId="77777777" w:rsidTr="00196B2B">
        <w:trPr>
          <w:trHeight w:val="315"/>
        </w:trPr>
        <w:tc>
          <w:tcPr>
            <w:tcW w:w="618" w:type="pct"/>
            <w:noWrap/>
            <w:vAlign w:val="center"/>
            <w:hideMark/>
          </w:tcPr>
          <w:p w14:paraId="1CDB2D8D" w14:textId="77777777" w:rsidR="00196B2B" w:rsidRPr="00D43E06" w:rsidRDefault="00196B2B" w:rsidP="00196B2B">
            <w:pPr>
              <w:jc w:val="center"/>
              <w:rPr>
                <w:rFonts w:cs="Times New Roman"/>
                <w:szCs w:val="24"/>
                <w:lang w:eastAsia="zh-CN"/>
              </w:rPr>
            </w:pPr>
            <w:r w:rsidRPr="00D43E06">
              <w:rPr>
                <w:rFonts w:cs="Times New Roman"/>
                <w:szCs w:val="24"/>
                <w:lang w:eastAsia="zh-CN"/>
              </w:rPr>
              <w:t>POS</w:t>
            </w:r>
          </w:p>
        </w:tc>
        <w:tc>
          <w:tcPr>
            <w:tcW w:w="534" w:type="pct"/>
            <w:noWrap/>
            <w:vAlign w:val="center"/>
            <w:hideMark/>
          </w:tcPr>
          <w:p w14:paraId="1F6F4D78" w14:textId="77777777" w:rsidR="00196B2B" w:rsidRPr="00D43E06" w:rsidRDefault="00196B2B" w:rsidP="00196B2B">
            <w:pPr>
              <w:jc w:val="center"/>
              <w:rPr>
                <w:rFonts w:cs="Times New Roman"/>
                <w:szCs w:val="24"/>
                <w:lang w:eastAsia="zh-CN"/>
              </w:rPr>
            </w:pPr>
            <w:r w:rsidRPr="00D43E06">
              <w:rPr>
                <w:rFonts w:cs="Times New Roman"/>
                <w:szCs w:val="24"/>
                <w:lang w:eastAsia="zh-CN"/>
              </w:rPr>
              <w:t>POS1</w:t>
            </w:r>
          </w:p>
        </w:tc>
        <w:tc>
          <w:tcPr>
            <w:tcW w:w="711" w:type="pct"/>
            <w:noWrap/>
            <w:hideMark/>
          </w:tcPr>
          <w:p w14:paraId="0BFBC6DE" w14:textId="2BE5203A" w:rsidR="00196B2B" w:rsidRPr="00D43E06" w:rsidRDefault="00196B2B" w:rsidP="00196B2B">
            <w:pPr>
              <w:jc w:val="center"/>
              <w:rPr>
                <w:rFonts w:cs="Times New Roman"/>
                <w:szCs w:val="24"/>
                <w:lang w:eastAsia="zh-CN"/>
              </w:rPr>
            </w:pPr>
            <w:r w:rsidRPr="007B1F91">
              <w:t>1.00</w:t>
            </w:r>
          </w:p>
        </w:tc>
        <w:tc>
          <w:tcPr>
            <w:tcW w:w="563" w:type="pct"/>
            <w:noWrap/>
            <w:hideMark/>
          </w:tcPr>
          <w:p w14:paraId="5508F70F" w14:textId="77777777" w:rsidR="00196B2B" w:rsidRPr="00D43E06" w:rsidRDefault="00196B2B" w:rsidP="00196B2B">
            <w:pPr>
              <w:jc w:val="center"/>
              <w:rPr>
                <w:rFonts w:cs="Times New Roman"/>
                <w:szCs w:val="24"/>
                <w:lang w:eastAsia="zh-CN"/>
              </w:rPr>
            </w:pPr>
          </w:p>
        </w:tc>
        <w:tc>
          <w:tcPr>
            <w:tcW w:w="502" w:type="pct"/>
            <w:noWrap/>
            <w:hideMark/>
          </w:tcPr>
          <w:p w14:paraId="53FACE11" w14:textId="77777777" w:rsidR="00196B2B" w:rsidRPr="00D43E06" w:rsidRDefault="00196B2B" w:rsidP="00196B2B">
            <w:pPr>
              <w:jc w:val="center"/>
              <w:rPr>
                <w:rFonts w:cs="Times New Roman"/>
                <w:szCs w:val="24"/>
                <w:lang w:eastAsia="zh-CN"/>
              </w:rPr>
            </w:pPr>
          </w:p>
        </w:tc>
        <w:tc>
          <w:tcPr>
            <w:tcW w:w="628" w:type="pct"/>
            <w:noWrap/>
            <w:hideMark/>
          </w:tcPr>
          <w:p w14:paraId="57C0574A" w14:textId="77777777" w:rsidR="00196B2B" w:rsidRPr="00D43E06" w:rsidRDefault="00196B2B" w:rsidP="00196B2B">
            <w:pPr>
              <w:jc w:val="center"/>
              <w:rPr>
                <w:rFonts w:cs="Times New Roman"/>
                <w:szCs w:val="24"/>
                <w:lang w:eastAsia="zh-CN"/>
              </w:rPr>
            </w:pPr>
          </w:p>
        </w:tc>
        <w:tc>
          <w:tcPr>
            <w:tcW w:w="335" w:type="pct"/>
            <w:noWrap/>
            <w:hideMark/>
          </w:tcPr>
          <w:p w14:paraId="08E1880E" w14:textId="1EF498A5" w:rsidR="00196B2B" w:rsidRPr="00D43E06" w:rsidRDefault="00196B2B" w:rsidP="00196B2B">
            <w:pPr>
              <w:jc w:val="center"/>
              <w:rPr>
                <w:rFonts w:cs="Times New Roman"/>
                <w:szCs w:val="24"/>
                <w:lang w:eastAsia="zh-CN"/>
              </w:rPr>
            </w:pPr>
            <w:r w:rsidRPr="007B1F91">
              <w:t>.86</w:t>
            </w:r>
          </w:p>
        </w:tc>
        <w:tc>
          <w:tcPr>
            <w:tcW w:w="311" w:type="pct"/>
          </w:tcPr>
          <w:p w14:paraId="4F2D3037" w14:textId="3C32D50E" w:rsidR="00196B2B" w:rsidRPr="00D43E06" w:rsidRDefault="00196B2B" w:rsidP="00196B2B">
            <w:pPr>
              <w:jc w:val="center"/>
              <w:rPr>
                <w:rFonts w:cs="Times New Roman"/>
                <w:szCs w:val="24"/>
                <w:lang w:eastAsia="zh-CN"/>
              </w:rPr>
            </w:pPr>
            <w:r>
              <w:rPr>
                <w:rFonts w:cs="Times New Roman" w:hint="eastAsia"/>
                <w:szCs w:val="24"/>
                <w:lang w:eastAsia="zh-CN"/>
              </w:rPr>
              <w:t>.8</w:t>
            </w:r>
            <w:r w:rsidR="002E217E">
              <w:rPr>
                <w:rFonts w:cs="Times New Roman" w:hint="eastAsia"/>
                <w:szCs w:val="24"/>
                <w:lang w:eastAsia="zh-CN"/>
              </w:rPr>
              <w:t>7</w:t>
            </w:r>
          </w:p>
        </w:tc>
        <w:tc>
          <w:tcPr>
            <w:tcW w:w="350" w:type="pct"/>
            <w:noWrap/>
            <w:vAlign w:val="center"/>
            <w:hideMark/>
          </w:tcPr>
          <w:p w14:paraId="139F917D" w14:textId="46EE8C37" w:rsidR="00196B2B" w:rsidRPr="00D43E06" w:rsidRDefault="00196B2B" w:rsidP="00196B2B">
            <w:pPr>
              <w:jc w:val="center"/>
              <w:rPr>
                <w:rFonts w:cs="Times New Roman"/>
                <w:szCs w:val="24"/>
                <w:lang w:eastAsia="zh-CN"/>
              </w:rPr>
            </w:pPr>
            <w:r w:rsidRPr="00D43E06">
              <w:rPr>
                <w:rFonts w:cs="Times New Roman"/>
                <w:szCs w:val="24"/>
              </w:rPr>
              <w:t>.8</w:t>
            </w:r>
            <w:r w:rsidR="002E217E">
              <w:rPr>
                <w:rFonts w:cs="Times New Roman" w:hint="eastAsia"/>
                <w:szCs w:val="24"/>
                <w:lang w:eastAsia="zh-CN"/>
              </w:rPr>
              <w:t>7</w:t>
            </w:r>
          </w:p>
        </w:tc>
        <w:tc>
          <w:tcPr>
            <w:tcW w:w="448" w:type="pct"/>
            <w:noWrap/>
            <w:vAlign w:val="center"/>
            <w:hideMark/>
          </w:tcPr>
          <w:p w14:paraId="6B9D2447" w14:textId="555D972B" w:rsidR="00196B2B" w:rsidRPr="00D43E06" w:rsidRDefault="00196B2B" w:rsidP="00196B2B">
            <w:pPr>
              <w:jc w:val="center"/>
              <w:rPr>
                <w:rFonts w:cs="Times New Roman"/>
                <w:szCs w:val="24"/>
                <w:lang w:eastAsia="zh-CN"/>
              </w:rPr>
            </w:pPr>
            <w:r w:rsidRPr="00D43E06">
              <w:rPr>
                <w:rFonts w:cs="Times New Roman"/>
                <w:szCs w:val="24"/>
              </w:rPr>
              <w:t>.5</w:t>
            </w:r>
            <w:r w:rsidR="002E217E">
              <w:rPr>
                <w:rFonts w:cs="Times New Roman" w:hint="eastAsia"/>
                <w:szCs w:val="24"/>
                <w:lang w:eastAsia="zh-CN"/>
              </w:rPr>
              <w:t>8</w:t>
            </w:r>
          </w:p>
        </w:tc>
      </w:tr>
      <w:tr w:rsidR="00196B2B" w:rsidRPr="00D43E06" w14:paraId="6C885FE7" w14:textId="77777777" w:rsidTr="00196B2B">
        <w:trPr>
          <w:trHeight w:val="315"/>
        </w:trPr>
        <w:tc>
          <w:tcPr>
            <w:tcW w:w="618" w:type="pct"/>
            <w:noWrap/>
            <w:vAlign w:val="center"/>
            <w:hideMark/>
          </w:tcPr>
          <w:p w14:paraId="4DF15D02" w14:textId="77777777" w:rsidR="00196B2B" w:rsidRPr="00D43E06" w:rsidRDefault="00196B2B" w:rsidP="00196B2B">
            <w:pPr>
              <w:jc w:val="center"/>
              <w:rPr>
                <w:rFonts w:cs="Times New Roman"/>
                <w:szCs w:val="24"/>
                <w:lang w:eastAsia="zh-CN"/>
              </w:rPr>
            </w:pPr>
          </w:p>
        </w:tc>
        <w:tc>
          <w:tcPr>
            <w:tcW w:w="534" w:type="pct"/>
            <w:noWrap/>
            <w:vAlign w:val="center"/>
            <w:hideMark/>
          </w:tcPr>
          <w:p w14:paraId="3F89F57C" w14:textId="77777777" w:rsidR="00196B2B" w:rsidRPr="00D43E06" w:rsidRDefault="00196B2B" w:rsidP="00196B2B">
            <w:pPr>
              <w:jc w:val="center"/>
              <w:rPr>
                <w:rFonts w:cs="Times New Roman"/>
                <w:szCs w:val="24"/>
                <w:lang w:eastAsia="zh-CN"/>
              </w:rPr>
            </w:pPr>
            <w:r w:rsidRPr="00D43E06">
              <w:rPr>
                <w:rFonts w:cs="Times New Roman"/>
                <w:szCs w:val="24"/>
                <w:lang w:eastAsia="zh-CN"/>
              </w:rPr>
              <w:t>POS2</w:t>
            </w:r>
          </w:p>
        </w:tc>
        <w:tc>
          <w:tcPr>
            <w:tcW w:w="711" w:type="pct"/>
            <w:noWrap/>
            <w:hideMark/>
          </w:tcPr>
          <w:p w14:paraId="2A9B7522" w14:textId="52A7CEB4" w:rsidR="00196B2B" w:rsidRPr="00D43E06" w:rsidRDefault="00196B2B" w:rsidP="00196B2B">
            <w:pPr>
              <w:jc w:val="center"/>
              <w:rPr>
                <w:rFonts w:cs="Times New Roman"/>
                <w:szCs w:val="24"/>
                <w:lang w:eastAsia="zh-CN"/>
              </w:rPr>
            </w:pPr>
            <w:r w:rsidRPr="007B1F91">
              <w:t>1.02</w:t>
            </w:r>
          </w:p>
        </w:tc>
        <w:tc>
          <w:tcPr>
            <w:tcW w:w="563" w:type="pct"/>
            <w:noWrap/>
            <w:hideMark/>
          </w:tcPr>
          <w:p w14:paraId="28E96016" w14:textId="5CE6EBE8" w:rsidR="00196B2B" w:rsidRPr="00D43E06" w:rsidRDefault="00196B2B" w:rsidP="00196B2B">
            <w:pPr>
              <w:jc w:val="center"/>
              <w:rPr>
                <w:rFonts w:cs="Times New Roman"/>
                <w:szCs w:val="24"/>
                <w:lang w:eastAsia="zh-CN"/>
              </w:rPr>
            </w:pPr>
            <w:r w:rsidRPr="007B1F91">
              <w:t>.06</w:t>
            </w:r>
          </w:p>
        </w:tc>
        <w:tc>
          <w:tcPr>
            <w:tcW w:w="502" w:type="pct"/>
            <w:noWrap/>
            <w:hideMark/>
          </w:tcPr>
          <w:p w14:paraId="1C17F174" w14:textId="4F8DF533" w:rsidR="00196B2B" w:rsidRPr="00D43E06" w:rsidRDefault="00196B2B" w:rsidP="00196B2B">
            <w:pPr>
              <w:jc w:val="center"/>
              <w:rPr>
                <w:rFonts w:cs="Times New Roman"/>
                <w:szCs w:val="24"/>
                <w:lang w:eastAsia="zh-CN"/>
              </w:rPr>
            </w:pPr>
            <w:r w:rsidRPr="007B1F91">
              <w:t>16.07</w:t>
            </w:r>
          </w:p>
        </w:tc>
        <w:tc>
          <w:tcPr>
            <w:tcW w:w="628" w:type="pct"/>
            <w:noWrap/>
            <w:hideMark/>
          </w:tcPr>
          <w:p w14:paraId="5D96B13A" w14:textId="0C01660A" w:rsidR="00196B2B" w:rsidRPr="00D43E06" w:rsidRDefault="00196B2B" w:rsidP="00196B2B">
            <w:pPr>
              <w:jc w:val="center"/>
              <w:rPr>
                <w:rFonts w:cs="Times New Roman"/>
                <w:szCs w:val="24"/>
                <w:lang w:eastAsia="zh-CN"/>
              </w:rPr>
            </w:pPr>
            <w:r w:rsidRPr="007B1F91">
              <w:t>&lt;.001</w:t>
            </w:r>
          </w:p>
        </w:tc>
        <w:tc>
          <w:tcPr>
            <w:tcW w:w="335" w:type="pct"/>
            <w:noWrap/>
            <w:hideMark/>
          </w:tcPr>
          <w:p w14:paraId="7919DFD9" w14:textId="1A46BFF1" w:rsidR="00196B2B" w:rsidRPr="00D43E06" w:rsidRDefault="00196B2B" w:rsidP="00196B2B">
            <w:pPr>
              <w:jc w:val="center"/>
              <w:rPr>
                <w:rFonts w:cs="Times New Roman"/>
                <w:szCs w:val="24"/>
                <w:lang w:eastAsia="zh-CN"/>
              </w:rPr>
            </w:pPr>
            <w:r w:rsidRPr="007B1F91">
              <w:t>.88</w:t>
            </w:r>
          </w:p>
        </w:tc>
        <w:tc>
          <w:tcPr>
            <w:tcW w:w="311" w:type="pct"/>
          </w:tcPr>
          <w:p w14:paraId="70AD899B" w14:textId="77777777" w:rsidR="00196B2B" w:rsidRPr="00D43E06" w:rsidRDefault="00196B2B" w:rsidP="00196B2B">
            <w:pPr>
              <w:jc w:val="center"/>
              <w:rPr>
                <w:rFonts w:cs="Times New Roman"/>
                <w:szCs w:val="24"/>
                <w:lang w:eastAsia="zh-CN"/>
              </w:rPr>
            </w:pPr>
          </w:p>
        </w:tc>
        <w:tc>
          <w:tcPr>
            <w:tcW w:w="350" w:type="pct"/>
            <w:noWrap/>
            <w:vAlign w:val="center"/>
            <w:hideMark/>
          </w:tcPr>
          <w:p w14:paraId="4C84F03A" w14:textId="77777777" w:rsidR="00196B2B" w:rsidRPr="00D43E06" w:rsidRDefault="00196B2B" w:rsidP="00196B2B">
            <w:pPr>
              <w:jc w:val="center"/>
              <w:rPr>
                <w:rFonts w:cs="Times New Roman"/>
                <w:szCs w:val="24"/>
                <w:lang w:eastAsia="zh-CN"/>
              </w:rPr>
            </w:pPr>
          </w:p>
        </w:tc>
        <w:tc>
          <w:tcPr>
            <w:tcW w:w="448" w:type="pct"/>
            <w:noWrap/>
            <w:vAlign w:val="center"/>
            <w:hideMark/>
          </w:tcPr>
          <w:p w14:paraId="2300B0B9" w14:textId="77777777" w:rsidR="00196B2B" w:rsidRPr="00D43E06" w:rsidRDefault="00196B2B" w:rsidP="00196B2B">
            <w:pPr>
              <w:jc w:val="center"/>
              <w:rPr>
                <w:rFonts w:cs="Times New Roman"/>
                <w:szCs w:val="24"/>
                <w:lang w:eastAsia="zh-CN"/>
              </w:rPr>
            </w:pPr>
          </w:p>
        </w:tc>
      </w:tr>
      <w:tr w:rsidR="00196B2B" w:rsidRPr="00D43E06" w14:paraId="41D400A6" w14:textId="77777777" w:rsidTr="00196B2B">
        <w:trPr>
          <w:trHeight w:val="315"/>
        </w:trPr>
        <w:tc>
          <w:tcPr>
            <w:tcW w:w="618" w:type="pct"/>
            <w:noWrap/>
            <w:vAlign w:val="center"/>
            <w:hideMark/>
          </w:tcPr>
          <w:p w14:paraId="46D411AF" w14:textId="77777777" w:rsidR="00196B2B" w:rsidRPr="00D43E06" w:rsidRDefault="00196B2B" w:rsidP="00196B2B">
            <w:pPr>
              <w:jc w:val="center"/>
              <w:rPr>
                <w:rFonts w:cs="Times New Roman"/>
                <w:szCs w:val="24"/>
                <w:lang w:eastAsia="zh-CN"/>
              </w:rPr>
            </w:pPr>
          </w:p>
        </w:tc>
        <w:tc>
          <w:tcPr>
            <w:tcW w:w="534" w:type="pct"/>
            <w:noWrap/>
            <w:vAlign w:val="center"/>
            <w:hideMark/>
          </w:tcPr>
          <w:p w14:paraId="50B74EA6" w14:textId="77777777" w:rsidR="00196B2B" w:rsidRPr="00D43E06" w:rsidRDefault="00196B2B" w:rsidP="00196B2B">
            <w:pPr>
              <w:jc w:val="center"/>
              <w:rPr>
                <w:rFonts w:cs="Times New Roman"/>
                <w:szCs w:val="24"/>
                <w:lang w:eastAsia="zh-CN"/>
              </w:rPr>
            </w:pPr>
            <w:r w:rsidRPr="00D43E06">
              <w:rPr>
                <w:rFonts w:cs="Times New Roman"/>
                <w:szCs w:val="24"/>
                <w:lang w:eastAsia="zh-CN"/>
              </w:rPr>
              <w:t>POS3</w:t>
            </w:r>
          </w:p>
        </w:tc>
        <w:tc>
          <w:tcPr>
            <w:tcW w:w="711" w:type="pct"/>
            <w:noWrap/>
            <w:hideMark/>
          </w:tcPr>
          <w:p w14:paraId="23511B9C" w14:textId="19BA9292" w:rsidR="00196B2B" w:rsidRPr="00D43E06" w:rsidRDefault="00196B2B" w:rsidP="00196B2B">
            <w:pPr>
              <w:jc w:val="center"/>
              <w:rPr>
                <w:rFonts w:cs="Times New Roman"/>
                <w:szCs w:val="24"/>
                <w:lang w:eastAsia="zh-CN"/>
              </w:rPr>
            </w:pPr>
            <w:r w:rsidRPr="007B1F91">
              <w:t>.73</w:t>
            </w:r>
          </w:p>
        </w:tc>
        <w:tc>
          <w:tcPr>
            <w:tcW w:w="563" w:type="pct"/>
            <w:noWrap/>
            <w:hideMark/>
          </w:tcPr>
          <w:p w14:paraId="799CF953" w14:textId="77E0A045" w:rsidR="00196B2B" w:rsidRPr="00D43E06" w:rsidRDefault="00196B2B" w:rsidP="00196B2B">
            <w:pPr>
              <w:jc w:val="center"/>
              <w:rPr>
                <w:rFonts w:cs="Times New Roman"/>
                <w:szCs w:val="24"/>
                <w:lang w:eastAsia="zh-CN"/>
              </w:rPr>
            </w:pPr>
            <w:r w:rsidRPr="007B1F91">
              <w:t>.06</w:t>
            </w:r>
          </w:p>
        </w:tc>
        <w:tc>
          <w:tcPr>
            <w:tcW w:w="502" w:type="pct"/>
            <w:noWrap/>
            <w:hideMark/>
          </w:tcPr>
          <w:p w14:paraId="1615D433" w14:textId="3C3EE32A" w:rsidR="00196B2B" w:rsidRPr="00D43E06" w:rsidRDefault="00196B2B" w:rsidP="00196B2B">
            <w:pPr>
              <w:jc w:val="center"/>
              <w:rPr>
                <w:rFonts w:cs="Times New Roman"/>
                <w:szCs w:val="24"/>
                <w:lang w:eastAsia="zh-CN"/>
              </w:rPr>
            </w:pPr>
            <w:r w:rsidRPr="007B1F91">
              <w:t>12.11</w:t>
            </w:r>
          </w:p>
        </w:tc>
        <w:tc>
          <w:tcPr>
            <w:tcW w:w="628" w:type="pct"/>
            <w:noWrap/>
            <w:hideMark/>
          </w:tcPr>
          <w:p w14:paraId="5E7A637F" w14:textId="6104368B" w:rsidR="00196B2B" w:rsidRPr="00D43E06" w:rsidRDefault="00196B2B" w:rsidP="00196B2B">
            <w:pPr>
              <w:jc w:val="center"/>
              <w:rPr>
                <w:rFonts w:cs="Times New Roman"/>
                <w:szCs w:val="24"/>
                <w:lang w:eastAsia="zh-CN"/>
              </w:rPr>
            </w:pPr>
            <w:r w:rsidRPr="007B1F91">
              <w:t>&lt;.001</w:t>
            </w:r>
          </w:p>
        </w:tc>
        <w:tc>
          <w:tcPr>
            <w:tcW w:w="335" w:type="pct"/>
            <w:noWrap/>
            <w:hideMark/>
          </w:tcPr>
          <w:p w14:paraId="1847D71B" w14:textId="0D1ED9D3" w:rsidR="00196B2B" w:rsidRPr="00D43E06" w:rsidRDefault="00196B2B" w:rsidP="00196B2B">
            <w:pPr>
              <w:jc w:val="center"/>
              <w:rPr>
                <w:rFonts w:cs="Times New Roman"/>
                <w:szCs w:val="24"/>
                <w:lang w:eastAsia="zh-CN"/>
              </w:rPr>
            </w:pPr>
            <w:r w:rsidRPr="007B1F91">
              <w:t>.72</w:t>
            </w:r>
          </w:p>
        </w:tc>
        <w:tc>
          <w:tcPr>
            <w:tcW w:w="311" w:type="pct"/>
          </w:tcPr>
          <w:p w14:paraId="1713E3BA" w14:textId="77777777" w:rsidR="00196B2B" w:rsidRPr="00D43E06" w:rsidRDefault="00196B2B" w:rsidP="00196B2B">
            <w:pPr>
              <w:jc w:val="center"/>
              <w:rPr>
                <w:rFonts w:cs="Times New Roman"/>
                <w:szCs w:val="24"/>
                <w:lang w:eastAsia="zh-CN"/>
              </w:rPr>
            </w:pPr>
          </w:p>
        </w:tc>
        <w:tc>
          <w:tcPr>
            <w:tcW w:w="350" w:type="pct"/>
            <w:noWrap/>
            <w:vAlign w:val="center"/>
            <w:hideMark/>
          </w:tcPr>
          <w:p w14:paraId="711423E5" w14:textId="77777777" w:rsidR="00196B2B" w:rsidRPr="00D43E06" w:rsidRDefault="00196B2B" w:rsidP="00196B2B">
            <w:pPr>
              <w:jc w:val="center"/>
              <w:rPr>
                <w:rFonts w:cs="Times New Roman"/>
                <w:szCs w:val="24"/>
                <w:lang w:eastAsia="zh-CN"/>
              </w:rPr>
            </w:pPr>
          </w:p>
        </w:tc>
        <w:tc>
          <w:tcPr>
            <w:tcW w:w="448" w:type="pct"/>
            <w:noWrap/>
            <w:vAlign w:val="center"/>
            <w:hideMark/>
          </w:tcPr>
          <w:p w14:paraId="2CB1F36A" w14:textId="77777777" w:rsidR="00196B2B" w:rsidRPr="00D43E06" w:rsidRDefault="00196B2B" w:rsidP="00196B2B">
            <w:pPr>
              <w:jc w:val="center"/>
              <w:rPr>
                <w:rFonts w:cs="Times New Roman"/>
                <w:szCs w:val="24"/>
                <w:lang w:eastAsia="zh-CN"/>
              </w:rPr>
            </w:pPr>
          </w:p>
        </w:tc>
      </w:tr>
      <w:tr w:rsidR="00196B2B" w:rsidRPr="00D43E06" w14:paraId="342CADDC" w14:textId="77777777" w:rsidTr="00196B2B">
        <w:trPr>
          <w:trHeight w:val="315"/>
        </w:trPr>
        <w:tc>
          <w:tcPr>
            <w:tcW w:w="618" w:type="pct"/>
            <w:noWrap/>
            <w:vAlign w:val="center"/>
            <w:hideMark/>
          </w:tcPr>
          <w:p w14:paraId="75320D8A" w14:textId="77777777" w:rsidR="00196B2B" w:rsidRPr="00D43E06" w:rsidRDefault="00196B2B" w:rsidP="00196B2B">
            <w:pPr>
              <w:jc w:val="center"/>
              <w:rPr>
                <w:rFonts w:cs="Times New Roman"/>
                <w:szCs w:val="24"/>
                <w:lang w:eastAsia="zh-CN"/>
              </w:rPr>
            </w:pPr>
          </w:p>
        </w:tc>
        <w:tc>
          <w:tcPr>
            <w:tcW w:w="534" w:type="pct"/>
            <w:noWrap/>
            <w:vAlign w:val="center"/>
            <w:hideMark/>
          </w:tcPr>
          <w:p w14:paraId="1C3E5B6D" w14:textId="77777777" w:rsidR="00196B2B" w:rsidRPr="00D43E06" w:rsidRDefault="00196B2B" w:rsidP="00196B2B">
            <w:pPr>
              <w:jc w:val="center"/>
              <w:rPr>
                <w:rFonts w:cs="Times New Roman"/>
                <w:szCs w:val="24"/>
                <w:lang w:eastAsia="zh-CN"/>
              </w:rPr>
            </w:pPr>
            <w:r w:rsidRPr="00D43E06">
              <w:rPr>
                <w:rFonts w:cs="Times New Roman"/>
                <w:szCs w:val="24"/>
                <w:lang w:eastAsia="zh-CN"/>
              </w:rPr>
              <w:t>POS5</w:t>
            </w:r>
          </w:p>
        </w:tc>
        <w:tc>
          <w:tcPr>
            <w:tcW w:w="711" w:type="pct"/>
            <w:noWrap/>
            <w:hideMark/>
          </w:tcPr>
          <w:p w14:paraId="1F46147B" w14:textId="0A125FA9" w:rsidR="00196B2B" w:rsidRPr="00D43E06" w:rsidRDefault="00196B2B" w:rsidP="00196B2B">
            <w:pPr>
              <w:jc w:val="center"/>
              <w:rPr>
                <w:rFonts w:cs="Times New Roman"/>
                <w:szCs w:val="24"/>
                <w:lang w:eastAsia="zh-CN"/>
              </w:rPr>
            </w:pPr>
            <w:r w:rsidRPr="007B1F91">
              <w:t>.79</w:t>
            </w:r>
          </w:p>
        </w:tc>
        <w:tc>
          <w:tcPr>
            <w:tcW w:w="563" w:type="pct"/>
            <w:noWrap/>
            <w:hideMark/>
          </w:tcPr>
          <w:p w14:paraId="5E8C68C8" w14:textId="797FDE81" w:rsidR="00196B2B" w:rsidRPr="00D43E06" w:rsidRDefault="00196B2B" w:rsidP="00196B2B">
            <w:pPr>
              <w:jc w:val="center"/>
              <w:rPr>
                <w:rFonts w:cs="Times New Roman"/>
                <w:szCs w:val="24"/>
                <w:lang w:eastAsia="zh-CN"/>
              </w:rPr>
            </w:pPr>
            <w:r w:rsidRPr="007B1F91">
              <w:t>.07</w:t>
            </w:r>
          </w:p>
        </w:tc>
        <w:tc>
          <w:tcPr>
            <w:tcW w:w="502" w:type="pct"/>
            <w:noWrap/>
            <w:hideMark/>
          </w:tcPr>
          <w:p w14:paraId="4B9CA00A" w14:textId="2F6A1BED" w:rsidR="00196B2B" w:rsidRPr="00D43E06" w:rsidRDefault="00196B2B" w:rsidP="00196B2B">
            <w:pPr>
              <w:jc w:val="center"/>
              <w:rPr>
                <w:rFonts w:cs="Times New Roman"/>
                <w:szCs w:val="24"/>
                <w:lang w:eastAsia="zh-CN"/>
              </w:rPr>
            </w:pPr>
            <w:r w:rsidRPr="007B1F91">
              <w:t>11.39</w:t>
            </w:r>
          </w:p>
        </w:tc>
        <w:tc>
          <w:tcPr>
            <w:tcW w:w="628" w:type="pct"/>
            <w:noWrap/>
            <w:hideMark/>
          </w:tcPr>
          <w:p w14:paraId="52B4823D" w14:textId="5CAF7D4D" w:rsidR="00196B2B" w:rsidRPr="00D43E06" w:rsidRDefault="00196B2B" w:rsidP="00196B2B">
            <w:pPr>
              <w:jc w:val="center"/>
              <w:rPr>
                <w:rFonts w:cs="Times New Roman"/>
                <w:szCs w:val="24"/>
                <w:lang w:eastAsia="zh-CN"/>
              </w:rPr>
            </w:pPr>
            <w:r w:rsidRPr="007B1F91">
              <w:t>&lt;.001</w:t>
            </w:r>
          </w:p>
        </w:tc>
        <w:tc>
          <w:tcPr>
            <w:tcW w:w="335" w:type="pct"/>
            <w:noWrap/>
            <w:hideMark/>
          </w:tcPr>
          <w:p w14:paraId="71F5397F" w14:textId="2B7865F7" w:rsidR="00196B2B" w:rsidRPr="00D43E06" w:rsidRDefault="00196B2B" w:rsidP="00196B2B">
            <w:pPr>
              <w:jc w:val="center"/>
              <w:rPr>
                <w:rFonts w:cs="Times New Roman"/>
                <w:szCs w:val="24"/>
                <w:lang w:eastAsia="zh-CN"/>
              </w:rPr>
            </w:pPr>
            <w:r w:rsidRPr="007B1F91">
              <w:t>.69</w:t>
            </w:r>
          </w:p>
        </w:tc>
        <w:tc>
          <w:tcPr>
            <w:tcW w:w="311" w:type="pct"/>
          </w:tcPr>
          <w:p w14:paraId="67ABA715" w14:textId="77777777" w:rsidR="00196B2B" w:rsidRPr="00D43E06" w:rsidRDefault="00196B2B" w:rsidP="00196B2B">
            <w:pPr>
              <w:jc w:val="center"/>
              <w:rPr>
                <w:rFonts w:cs="Times New Roman"/>
                <w:szCs w:val="24"/>
                <w:lang w:eastAsia="zh-CN"/>
              </w:rPr>
            </w:pPr>
          </w:p>
        </w:tc>
        <w:tc>
          <w:tcPr>
            <w:tcW w:w="350" w:type="pct"/>
            <w:noWrap/>
            <w:vAlign w:val="center"/>
            <w:hideMark/>
          </w:tcPr>
          <w:p w14:paraId="3F35CAD6" w14:textId="77777777" w:rsidR="00196B2B" w:rsidRPr="00D43E06" w:rsidRDefault="00196B2B" w:rsidP="00196B2B">
            <w:pPr>
              <w:jc w:val="center"/>
              <w:rPr>
                <w:rFonts w:cs="Times New Roman"/>
                <w:szCs w:val="24"/>
                <w:lang w:eastAsia="zh-CN"/>
              </w:rPr>
            </w:pPr>
          </w:p>
        </w:tc>
        <w:tc>
          <w:tcPr>
            <w:tcW w:w="448" w:type="pct"/>
            <w:noWrap/>
            <w:vAlign w:val="center"/>
            <w:hideMark/>
          </w:tcPr>
          <w:p w14:paraId="0DB35766" w14:textId="77777777" w:rsidR="00196B2B" w:rsidRPr="00D43E06" w:rsidRDefault="00196B2B" w:rsidP="00196B2B">
            <w:pPr>
              <w:jc w:val="center"/>
              <w:rPr>
                <w:rFonts w:cs="Times New Roman"/>
                <w:szCs w:val="24"/>
                <w:lang w:eastAsia="zh-CN"/>
              </w:rPr>
            </w:pPr>
          </w:p>
        </w:tc>
      </w:tr>
      <w:tr w:rsidR="00196B2B" w:rsidRPr="00D43E06" w14:paraId="362E7A8E" w14:textId="77777777" w:rsidTr="00196B2B">
        <w:trPr>
          <w:trHeight w:val="315"/>
        </w:trPr>
        <w:tc>
          <w:tcPr>
            <w:tcW w:w="618" w:type="pct"/>
            <w:tcBorders>
              <w:bottom w:val="single" w:sz="12" w:space="0" w:color="auto"/>
            </w:tcBorders>
            <w:noWrap/>
            <w:vAlign w:val="center"/>
          </w:tcPr>
          <w:p w14:paraId="3116A78A" w14:textId="77777777" w:rsidR="00196B2B" w:rsidRPr="00D43E06" w:rsidRDefault="00196B2B" w:rsidP="00196B2B">
            <w:pPr>
              <w:jc w:val="center"/>
              <w:rPr>
                <w:rFonts w:cs="Times New Roman"/>
                <w:szCs w:val="24"/>
                <w:lang w:eastAsia="zh-CN"/>
              </w:rPr>
            </w:pPr>
          </w:p>
        </w:tc>
        <w:tc>
          <w:tcPr>
            <w:tcW w:w="534" w:type="pct"/>
            <w:tcBorders>
              <w:bottom w:val="single" w:sz="12" w:space="0" w:color="auto"/>
            </w:tcBorders>
            <w:noWrap/>
            <w:vAlign w:val="center"/>
          </w:tcPr>
          <w:p w14:paraId="4D263212" w14:textId="77777777" w:rsidR="00196B2B" w:rsidRPr="00D43E06" w:rsidRDefault="00196B2B" w:rsidP="00196B2B">
            <w:pPr>
              <w:jc w:val="center"/>
              <w:rPr>
                <w:rFonts w:cs="Times New Roman"/>
                <w:szCs w:val="24"/>
                <w:lang w:eastAsia="zh-CN"/>
              </w:rPr>
            </w:pPr>
            <w:r w:rsidRPr="00D43E06">
              <w:rPr>
                <w:rFonts w:cs="Times New Roman"/>
                <w:szCs w:val="24"/>
                <w:lang w:eastAsia="zh-CN"/>
              </w:rPr>
              <w:t>POS6</w:t>
            </w:r>
          </w:p>
        </w:tc>
        <w:tc>
          <w:tcPr>
            <w:tcW w:w="711" w:type="pct"/>
            <w:tcBorders>
              <w:bottom w:val="single" w:sz="12" w:space="0" w:color="auto"/>
            </w:tcBorders>
            <w:noWrap/>
          </w:tcPr>
          <w:p w14:paraId="4D5BCDAE" w14:textId="420C69E0" w:rsidR="00196B2B" w:rsidRPr="00D43E06" w:rsidRDefault="00196B2B" w:rsidP="00196B2B">
            <w:pPr>
              <w:jc w:val="center"/>
              <w:rPr>
                <w:rFonts w:cs="Times New Roman"/>
                <w:szCs w:val="24"/>
              </w:rPr>
            </w:pPr>
            <w:r w:rsidRPr="007B1F91">
              <w:t>.64</w:t>
            </w:r>
          </w:p>
        </w:tc>
        <w:tc>
          <w:tcPr>
            <w:tcW w:w="563" w:type="pct"/>
            <w:tcBorders>
              <w:bottom w:val="single" w:sz="12" w:space="0" w:color="auto"/>
            </w:tcBorders>
            <w:noWrap/>
          </w:tcPr>
          <w:p w14:paraId="55EE70B0" w14:textId="3AD542A1" w:rsidR="00196B2B" w:rsidRPr="00D43E06" w:rsidRDefault="00196B2B" w:rsidP="00196B2B">
            <w:pPr>
              <w:jc w:val="center"/>
              <w:rPr>
                <w:rFonts w:cs="Times New Roman"/>
                <w:szCs w:val="24"/>
              </w:rPr>
            </w:pPr>
            <w:r w:rsidRPr="007B1F91">
              <w:t>.06</w:t>
            </w:r>
          </w:p>
        </w:tc>
        <w:tc>
          <w:tcPr>
            <w:tcW w:w="502" w:type="pct"/>
            <w:tcBorders>
              <w:bottom w:val="single" w:sz="12" w:space="0" w:color="auto"/>
            </w:tcBorders>
            <w:noWrap/>
          </w:tcPr>
          <w:p w14:paraId="37660008" w14:textId="52B5AFE1" w:rsidR="00196B2B" w:rsidRPr="00D43E06" w:rsidRDefault="00196B2B" w:rsidP="00196B2B">
            <w:pPr>
              <w:jc w:val="center"/>
              <w:rPr>
                <w:rFonts w:cs="Times New Roman"/>
                <w:szCs w:val="24"/>
              </w:rPr>
            </w:pPr>
            <w:r w:rsidRPr="007B1F91">
              <w:t>10.21</w:t>
            </w:r>
          </w:p>
        </w:tc>
        <w:tc>
          <w:tcPr>
            <w:tcW w:w="628" w:type="pct"/>
            <w:tcBorders>
              <w:bottom w:val="single" w:sz="12" w:space="0" w:color="auto"/>
            </w:tcBorders>
            <w:noWrap/>
          </w:tcPr>
          <w:p w14:paraId="5F1C028E" w14:textId="0C162948" w:rsidR="00196B2B" w:rsidRPr="00D43E06" w:rsidRDefault="00196B2B" w:rsidP="00196B2B">
            <w:pPr>
              <w:jc w:val="center"/>
              <w:rPr>
                <w:rFonts w:cs="Times New Roman"/>
                <w:szCs w:val="24"/>
              </w:rPr>
            </w:pPr>
            <w:r w:rsidRPr="007B1F91">
              <w:t>&lt;.001</w:t>
            </w:r>
          </w:p>
        </w:tc>
        <w:tc>
          <w:tcPr>
            <w:tcW w:w="335" w:type="pct"/>
            <w:tcBorders>
              <w:bottom w:val="single" w:sz="12" w:space="0" w:color="auto"/>
            </w:tcBorders>
            <w:noWrap/>
          </w:tcPr>
          <w:p w14:paraId="509ADEA5" w14:textId="5FB8B497" w:rsidR="00196B2B" w:rsidRPr="00D43E06" w:rsidRDefault="00196B2B" w:rsidP="00196B2B">
            <w:pPr>
              <w:jc w:val="center"/>
              <w:rPr>
                <w:rFonts w:cs="Times New Roman"/>
                <w:szCs w:val="24"/>
              </w:rPr>
            </w:pPr>
            <w:r w:rsidRPr="007B1F91">
              <w:t>.63</w:t>
            </w:r>
          </w:p>
        </w:tc>
        <w:tc>
          <w:tcPr>
            <w:tcW w:w="311" w:type="pct"/>
            <w:tcBorders>
              <w:bottom w:val="single" w:sz="12" w:space="0" w:color="auto"/>
            </w:tcBorders>
          </w:tcPr>
          <w:p w14:paraId="605C50B5" w14:textId="77777777" w:rsidR="00196B2B" w:rsidRPr="00D43E06" w:rsidRDefault="00196B2B" w:rsidP="00196B2B">
            <w:pPr>
              <w:jc w:val="center"/>
              <w:rPr>
                <w:rFonts w:cs="Times New Roman"/>
                <w:szCs w:val="24"/>
                <w:lang w:eastAsia="zh-CN"/>
              </w:rPr>
            </w:pPr>
          </w:p>
        </w:tc>
        <w:tc>
          <w:tcPr>
            <w:tcW w:w="350" w:type="pct"/>
            <w:tcBorders>
              <w:bottom w:val="single" w:sz="12" w:space="0" w:color="auto"/>
            </w:tcBorders>
            <w:noWrap/>
            <w:vAlign w:val="center"/>
          </w:tcPr>
          <w:p w14:paraId="509117C1" w14:textId="77777777" w:rsidR="00196B2B" w:rsidRPr="00D43E06" w:rsidRDefault="00196B2B" w:rsidP="00196B2B">
            <w:pPr>
              <w:jc w:val="center"/>
              <w:rPr>
                <w:rFonts w:cs="Times New Roman"/>
                <w:szCs w:val="24"/>
                <w:lang w:eastAsia="zh-CN"/>
              </w:rPr>
            </w:pPr>
          </w:p>
        </w:tc>
        <w:tc>
          <w:tcPr>
            <w:tcW w:w="448" w:type="pct"/>
            <w:tcBorders>
              <w:bottom w:val="single" w:sz="12" w:space="0" w:color="auto"/>
            </w:tcBorders>
            <w:noWrap/>
            <w:vAlign w:val="center"/>
          </w:tcPr>
          <w:p w14:paraId="69492572" w14:textId="77777777" w:rsidR="00196B2B" w:rsidRPr="00D43E06" w:rsidRDefault="00196B2B" w:rsidP="00196B2B">
            <w:pPr>
              <w:jc w:val="center"/>
              <w:rPr>
                <w:rFonts w:cs="Times New Roman"/>
                <w:szCs w:val="24"/>
                <w:lang w:eastAsia="zh-CN"/>
              </w:rPr>
            </w:pPr>
          </w:p>
        </w:tc>
      </w:tr>
    </w:tbl>
    <w:p w14:paraId="381DD321" w14:textId="04BC30DD"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563C4672" w:rsidR="005F7227" w:rsidRPr="00634FC0" w:rsidRDefault="0040319B" w:rsidP="005F7227">
      <w:pPr>
        <w:pStyle w:val="2"/>
        <w:spacing w:before="180" w:after="180"/>
      </w:pPr>
      <w:bookmarkStart w:id="35" w:name="_Toc162021918"/>
      <w:r>
        <w:rPr>
          <w:rFonts w:hint="eastAsia"/>
          <w:lang w:eastAsia="zh-CN"/>
        </w:rPr>
        <w:lastRenderedPageBreak/>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35"/>
    </w:p>
    <w:p w14:paraId="51636023" w14:textId="0ACEA00F"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3738DDBB" w:rsidR="005F7227" w:rsidRDefault="005F7227" w:rsidP="008916CA">
      <w:pPr>
        <w:ind w:firstLine="480"/>
        <w:rPr>
          <w:lang w:eastAsia="zh-CN"/>
        </w:rPr>
        <w:sectPr w:rsidR="005F7227" w:rsidSect="001E11AB">
          <w:headerReference w:type="default" r:id="rId24"/>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题分别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w:t>
      </w:r>
      <w:commentRangeStart w:id="36"/>
      <w:r w:rsidR="002E217E">
        <w:rPr>
          <w:rFonts w:hint="eastAsia"/>
          <w:lang w:eastAsia="zh-CN"/>
        </w:rPr>
        <w:t>为</w:t>
      </w:r>
      <w:r w:rsidR="002E217E">
        <w:rPr>
          <w:rFonts w:hint="eastAsia"/>
          <w:lang w:eastAsia="zh-CN"/>
        </w:rPr>
        <w:t>0.49</w:t>
      </w:r>
      <w:commentRangeEnd w:id="36"/>
      <w:r w:rsidR="0092604F">
        <w:rPr>
          <w:rStyle w:val="af9"/>
        </w:rPr>
        <w:commentReference w:id="36"/>
      </w:r>
      <w:r w:rsidR="002E217E">
        <w:rPr>
          <w:rFonts w:hint="eastAsia"/>
          <w:lang w:eastAsia="zh-CN"/>
        </w:rPr>
        <w:t>，</w:t>
      </w:r>
      <w:r w:rsidR="00DD2B75">
        <w:rPr>
          <w:rFonts w:hint="eastAsia"/>
          <w:lang w:eastAsia="zh-CN"/>
        </w:rPr>
        <w:t>略低于</w:t>
      </w:r>
      <w:r w:rsidR="002E217E">
        <w:rPr>
          <w:rFonts w:hint="eastAsia"/>
          <w:lang w:eastAsia="zh-CN"/>
        </w:rPr>
        <w:t>0.5</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一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37" w:name="_Toc162021919"/>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37"/>
    </w:p>
    <w:p w14:paraId="5C435C8F" w14:textId="0D8D1989" w:rsidR="003F34FE" w:rsidRDefault="0040319B" w:rsidP="006F4915">
      <w:pPr>
        <w:pStyle w:val="2"/>
        <w:spacing w:before="180" w:after="180"/>
        <w:rPr>
          <w:lang w:eastAsia="zh-CN"/>
        </w:rPr>
      </w:pPr>
      <w:bookmarkStart w:id="38" w:name="_Toc162021920"/>
      <w:r>
        <w:rPr>
          <w:rFonts w:hint="eastAsia"/>
          <w:lang w:eastAsia="zh-CN"/>
        </w:rPr>
        <w:t>5</w:t>
      </w:r>
      <w:r w:rsidR="003F34FE">
        <w:rPr>
          <w:rFonts w:hint="eastAsia"/>
          <w:lang w:eastAsia="zh-CN"/>
        </w:rPr>
        <w:t>.1 研究目的</w:t>
      </w:r>
      <w:bookmarkEnd w:id="38"/>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比较让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该总体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39" w:name="_Toc162021921"/>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39"/>
    </w:p>
    <w:p w14:paraId="3E1CC36C" w14:textId="0381E2E2" w:rsidR="00396869" w:rsidRPr="006F4915" w:rsidRDefault="0040319B" w:rsidP="008E5559">
      <w:pPr>
        <w:pStyle w:val="3"/>
        <w:spacing w:before="180" w:after="180"/>
        <w:rPr>
          <w:lang w:eastAsia="zh-CN"/>
        </w:rPr>
      </w:pPr>
      <w:bookmarkStart w:id="40" w:name="_Toc162021922"/>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40"/>
    </w:p>
    <w:p w14:paraId="28EBF5BD" w14:textId="09BDCE04"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4EEDE794" w14:textId="24C77CB4" w:rsidR="0061301C" w:rsidRDefault="0040319B" w:rsidP="0061301C">
      <w:pPr>
        <w:pStyle w:val="3"/>
        <w:spacing w:before="180" w:after="180"/>
        <w:rPr>
          <w:lang w:eastAsia="zh-CN"/>
        </w:rPr>
      </w:pPr>
      <w:bookmarkStart w:id="41" w:name="_Toc162021923"/>
      <w:r>
        <w:rPr>
          <w:rFonts w:hint="eastAsia"/>
          <w:lang w:eastAsia="zh-CN"/>
        </w:rPr>
        <w:t>5</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41"/>
    </w:p>
    <w:p w14:paraId="459AC3E3" w14:textId="6A8DCD46"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0803E60C" w:rsidR="0073206F" w:rsidRDefault="0040319B" w:rsidP="0073206F">
      <w:pPr>
        <w:pStyle w:val="3"/>
        <w:spacing w:before="180" w:after="180"/>
        <w:rPr>
          <w:lang w:eastAsia="zh-CN"/>
        </w:rPr>
      </w:pPr>
      <w:bookmarkStart w:id="42" w:name="_Toc162021924"/>
      <w:r>
        <w:rPr>
          <w:rFonts w:hint="eastAsia"/>
          <w:lang w:eastAsia="zh-CN"/>
        </w:rPr>
        <w:t>5</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42"/>
    </w:p>
    <w:p w14:paraId="354219A2" w14:textId="6FD8336F"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7FB395CE"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0FF8DCCD"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D416F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0E3370">
        <w:rPr>
          <w:lang w:eastAsia="zh-CN"/>
        </w:rPr>
        <w:instrText xml:space="preserve"> ADDIN EN.CITE </w:instrText>
      </w:r>
      <w:r w:rsidR="000E3370">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0E3370">
        <w:rPr>
          <w:lang w:eastAsia="zh-CN"/>
        </w:rPr>
        <w:instrText xml:space="preserve"> ADDIN EN.CITE.DATA </w:instrText>
      </w:r>
      <w:r w:rsidR="000E3370">
        <w:rPr>
          <w:lang w:eastAsia="zh-CN"/>
        </w:rPr>
      </w:r>
      <w:r w:rsidR="000E3370">
        <w:rPr>
          <w:lang w:eastAsia="zh-CN"/>
        </w:rPr>
        <w:fldChar w:fldCharType="end"/>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43" w:name="_Toc162021925"/>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43"/>
    </w:p>
    <w:p w14:paraId="1187A707" w14:textId="32B9DC8B" w:rsidR="00F66F3A" w:rsidRPr="006F4915" w:rsidRDefault="0040319B" w:rsidP="006F4915">
      <w:pPr>
        <w:pStyle w:val="3"/>
        <w:spacing w:before="180" w:after="180"/>
        <w:rPr>
          <w:lang w:eastAsia="zh-CN"/>
        </w:rPr>
      </w:pPr>
      <w:bookmarkStart w:id="44" w:name="_Toc162021926"/>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44"/>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50A11D21">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2D949719" w:rsidR="00F66F3A" w:rsidRPr="004E614C" w:rsidRDefault="00F66F3A" w:rsidP="00541EC6">
      <w:pPr>
        <w:pStyle w:val="af5"/>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45" w:name="_Toc162021927"/>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45"/>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0C9F59E7" w:rsidR="00F66F3A" w:rsidRPr="004E614C" w:rsidRDefault="00F66F3A" w:rsidP="00BC6C4B">
      <w:pPr>
        <w:pStyle w:val="af5"/>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46" w:name="_Toc162021928"/>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46"/>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318379BE"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F66F3A" w:rsidRPr="00BC6C4B">
        <w:rPr>
          <w:lang w:eastAsia="zh-CN"/>
        </w:rPr>
        <w:t>F</w:t>
      </w:r>
      <w:r w:rsidR="00F66F3A" w:rsidRPr="00BC6C4B">
        <w:rPr>
          <w:rFonts w:hint="eastAsia"/>
          <w:lang w:eastAsia="zh-CN"/>
        </w:rPr>
        <w:t>ail</w:t>
      </w:r>
      <w:r w:rsidR="00F66F3A" w:rsidRPr="00BC6C4B">
        <w:rPr>
          <w:lang w:eastAsia="zh-CN"/>
        </w:rPr>
        <w:t>-S</w:t>
      </w:r>
      <w:r w:rsidR="00F66F3A" w:rsidRPr="00BC6C4B">
        <w:rPr>
          <w:rFonts w:hint="eastAsia"/>
          <w:lang w:eastAsia="zh-CN"/>
        </w:rPr>
        <w:t>afe</w:t>
      </w:r>
      <w:r w:rsidR="00F66F3A"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525641AE" w:rsidR="00F66F3A" w:rsidRPr="00BC6C4B" w:rsidRDefault="0040319B" w:rsidP="00BC6C4B">
      <w:pPr>
        <w:pStyle w:val="4"/>
        <w:spacing w:before="180" w:after="180"/>
      </w:pPr>
      <w:r>
        <w:rPr>
          <w:rFonts w:hint="eastAsia"/>
          <w:lang w:eastAsia="zh-CN"/>
        </w:rPr>
        <w:lastRenderedPageBreak/>
        <w:t>5</w:t>
      </w:r>
      <w:r w:rsidR="00805226">
        <w:rPr>
          <w:rFonts w:hint="eastAsia"/>
          <w:lang w:eastAsia="zh-CN"/>
        </w:rPr>
        <w:t xml:space="preserve">.3.3.2 </w:t>
      </w:r>
      <w:r w:rsidR="00F66F3A" w:rsidRPr="00BC6C4B">
        <w:t>Begg-Mazumdar Rank Correlation</w:t>
      </w:r>
    </w:p>
    <w:p w14:paraId="30F0ACED" w14:textId="402C6D36"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9155D2">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15640060"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s Regression</w:t>
      </w:r>
    </w:p>
    <w:p w14:paraId="18362CDD" w14:textId="7AD991B6"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9B1CE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1B0F3178"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p>
    <w:p w14:paraId="4FA1EEE2" w14:textId="444919B4"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000E3370">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0E3370">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0E3370">
        <w:rPr>
          <w:rFonts w:hint="eastAsia"/>
          <w:lang w:eastAsia="zh-CN"/>
        </w:rPr>
        <w:instrText>‐</w:instrText>
      </w:r>
      <w:r w:rsidR="000E3370">
        <w:rPr>
          <w:rFonts w:hint="eastAsia"/>
          <w:lang w:eastAsia="zh-CN"/>
        </w:rPr>
        <w:instrText>plot</w:instrText>
      </w:r>
      <w:r w:rsidR="000E3370">
        <w:rPr>
          <w:rFonts w:hint="eastAsia"/>
          <w:lang w:eastAsia="zh-CN"/>
        </w:rPr>
        <w:instrText>–</w:instrText>
      </w:r>
      <w:r w:rsidR="000E3370">
        <w:rPr>
          <w:rFonts w:hint="eastAsia"/>
          <w:lang w:eastAsia="zh-CN"/>
        </w:rPr>
        <w:instrText xml:space="preserve">based </w:instrText>
      </w:r>
      <w:r w:rsidR="000E3370">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1C71B107">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758069BB" w:rsidR="00F66F3A" w:rsidRDefault="00F66F3A" w:rsidP="00541EC6">
      <w:pPr>
        <w:pStyle w:val="af5"/>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47" w:name="_Toc162021929"/>
      <w:r>
        <w:rPr>
          <w:rFonts w:hint="eastAsia"/>
          <w:lang w:eastAsia="zh-CN"/>
        </w:rPr>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47"/>
    </w:p>
    <w:p w14:paraId="3CD1449D" w14:textId="4F983282"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0C6C7C">
        <w:rPr>
          <w:lang w:eastAsia="zh-CN"/>
        </w:rPr>
        <w:instrText xml:space="preserve"> ADDIN EN.CITE </w:instrText>
      </w:r>
      <w:r w:rsidR="000C6C7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0C6C7C">
        <w:rPr>
          <w:lang w:eastAsia="zh-CN"/>
        </w:rPr>
        <w:instrText xml:space="preserve"> ADDIN EN.CITE.DATA </w:instrText>
      </w:r>
      <w:r w:rsidR="000C6C7C">
        <w:rPr>
          <w:lang w:eastAsia="zh-CN"/>
        </w:rPr>
      </w:r>
      <w:r w:rsidR="000C6C7C">
        <w:rPr>
          <w:lang w:eastAsia="zh-CN"/>
        </w:rPr>
        <w:fldChar w:fldCharType="end"/>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cG9wdWxhciBt
ZWRpYSBj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C9FbmROb3RlPn==
</w:fldData>
        </w:fldChar>
      </w:r>
      <w:r w:rsidR="00707569">
        <w:rPr>
          <w:lang w:eastAsia="zh-CN"/>
        </w:rPr>
        <w:instrText xml:space="preserve"> ADDIN EN.CITE </w:instrText>
      </w:r>
      <w:r w:rsidR="00707569">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cG9wdWxhciBt
ZWRpYSBj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L3JlY29yZD48L0NpdGU+PENpdGU+PEF1dGhvcj5Wb2dlbDwvQXV0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</w:fldData>
        </w:fldChar>
      </w:r>
      <w:r w:rsidR="00707569">
        <w:rPr>
          <w:lang w:eastAsia="zh-CN"/>
        </w:rPr>
        <w:instrText xml:space="preserve"> ADDIN EN.CITE.DATA </w:instrText>
      </w:r>
      <w:r w:rsidR="00707569">
        <w:rPr>
          <w:lang w:eastAsia="zh-CN"/>
        </w:rPr>
      </w:r>
      <w:r w:rsidR="00707569">
        <w:rPr>
          <w:lang w:eastAsia="zh-CN"/>
        </w:rPr>
        <w:fldChar w:fldCharType="end"/>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1E11AB">
          <w:headerReference w:type="default" r:id="rId33"/>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48" w:name="_Toc162021930"/>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48"/>
    </w:p>
    <w:p w14:paraId="1C8ED7BF" w14:textId="44ED0F9F" w:rsidR="00EC66E5" w:rsidRDefault="0040319B" w:rsidP="005A1FC9">
      <w:pPr>
        <w:pStyle w:val="2"/>
        <w:spacing w:before="180" w:after="180"/>
        <w:rPr>
          <w:lang w:eastAsia="zh-CN"/>
        </w:rPr>
      </w:pPr>
      <w:bookmarkStart w:id="49" w:name="_Toc162021931"/>
      <w:r>
        <w:rPr>
          <w:rFonts w:hint="eastAsia"/>
          <w:lang w:eastAsia="zh-CN"/>
        </w:rPr>
        <w:t>6</w:t>
      </w:r>
      <w:r w:rsidR="00EC66E5">
        <w:rPr>
          <w:rFonts w:hint="eastAsia"/>
          <w:lang w:eastAsia="zh-CN"/>
        </w:rPr>
        <w:t>.1 研究目的</w:t>
      </w:r>
      <w:bookmarkEnd w:id="49"/>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50" w:name="_Toc162021932"/>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50"/>
    </w:p>
    <w:p w14:paraId="51A01B99" w14:textId="5FD25E71" w:rsidR="00D05733" w:rsidRPr="004E614C" w:rsidRDefault="0040319B" w:rsidP="00D05733">
      <w:pPr>
        <w:pStyle w:val="3"/>
        <w:spacing w:before="180" w:after="180"/>
        <w:rPr>
          <w:lang w:eastAsia="zh-CN"/>
        </w:rPr>
      </w:pPr>
      <w:bookmarkStart w:id="51" w:name="_Toc162021933"/>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51"/>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52" w:name="_Toc162021934"/>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52"/>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53" w:name="_Toc162021935"/>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53"/>
    </w:p>
    <w:p w14:paraId="2A077423" w14:textId="2A44BBCF"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0E3370">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5C130C4A"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707569">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2C1B6311"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熊承清</w:instrText>
      </w:r>
      <w:r w:rsidR="000C6C7C">
        <w:rPr>
          <w:rFonts w:hint="eastAsia"/>
          <w:lang w:eastAsia="zh-CN"/>
        </w:rPr>
        <w:instrText>&lt;/Author&gt;&lt;Year&gt;2009&lt;/Year&gt;&lt;RecNum&gt;141&lt;/RecNum&gt;&lt;DisplayText&gt;(</w:instrText>
      </w:r>
      <w:r w:rsidR="000C6C7C">
        <w:rPr>
          <w:rFonts w:hint="eastAsia"/>
          <w:lang w:eastAsia="zh-CN"/>
        </w:rPr>
        <w:instrText>熊承清</w:instrText>
      </w:r>
      <w:r w:rsidR="000C6C7C">
        <w:rPr>
          <w:rFonts w:hint="eastAsia"/>
          <w:lang w:eastAsia="zh-CN"/>
        </w:rPr>
        <w:instrText xml:space="preserve"> &amp;amp; </w:instrText>
      </w:r>
      <w:r w:rsidR="000C6C7C">
        <w:rPr>
          <w:rFonts w:hint="eastAsia"/>
          <w:lang w:eastAsia="zh-CN"/>
        </w:rPr>
        <w:instrText>许远理</w:instrText>
      </w:r>
      <w:r w:rsidR="000C6C7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lt;style face="normal" font="default" charset="134" size="100%"&gt;</w:instrText>
      </w:r>
      <w:r w:rsidR="000C6C7C">
        <w:rPr>
          <w:rFonts w:hint="eastAsia"/>
          <w:lang w:eastAsia="zh-CN"/>
        </w:rPr>
        <w:instrText>熊承清</w:instrText>
      </w:r>
      <w:r w:rsidR="000C6C7C">
        <w:rPr>
          <w:rFonts w:hint="eastAsia"/>
          <w:lang w:eastAsia="zh-CN"/>
        </w:rPr>
        <w:instrText>&lt;/style&gt;&lt;/author&gt;&lt;author&gt;&lt;style face="normal" font="default" charset="134" size="100%"&gt;</w:instrText>
      </w:r>
      <w:r w:rsidR="000C6C7C">
        <w:rPr>
          <w:rFonts w:hint="eastAsia"/>
          <w:lang w:eastAsia="zh-CN"/>
        </w:rPr>
        <w:instrText>许远理</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生活满意度量表中文版在民众中使用的信度和效度</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健康心理学杂志</w:instrText>
      </w:r>
      <w:r w:rsidR="000C6C7C">
        <w:rPr>
          <w:rFonts w:hint="eastAsia"/>
          <w:lang w:eastAsia="zh-CN"/>
        </w:rPr>
        <w:instrText>&lt;/style&gt;&lt;/secondary-title&gt;&lt;/titles&gt;&lt;periodical&gt;&lt;full-title&gt;</w:instrText>
      </w:r>
      <w:r w:rsidR="000C6C7C">
        <w:rPr>
          <w:rFonts w:hint="eastAsia"/>
          <w:lang w:eastAsia="zh-CN"/>
        </w:rPr>
        <w:instrText>中国健康心理学杂志</w:instrText>
      </w:r>
      <w:r w:rsidR="000C6C7C">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熊承清</w:t>
      </w:r>
      <w:r w:rsidR="000C6C7C">
        <w:rPr>
          <w:rFonts w:hint="eastAsia"/>
          <w:noProof/>
          <w:lang w:eastAsia="zh-CN"/>
        </w:rPr>
        <w:t xml:space="preserve"> &amp; </w:t>
      </w:r>
      <w:r w:rsidR="000C6C7C">
        <w:rPr>
          <w:rFonts w:hint="eastAsia"/>
          <w:noProof/>
          <w:lang w:eastAsia="zh-CN"/>
        </w:rPr>
        <w:t>许远理</w:t>
      </w:r>
      <w:r w:rsidR="000C6C7C">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9B1CEC">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熊承清</w:instrText>
      </w:r>
      <w:r w:rsidR="000C6C7C">
        <w:rPr>
          <w:rFonts w:hint="eastAsia"/>
          <w:lang w:eastAsia="zh-CN"/>
        </w:rPr>
        <w:instrText>&lt;/Author&gt;&lt;Year&gt;2009&lt;/Year&gt;&lt;RecNum&gt;141&lt;/RecNum&gt;&lt;DisplayText&gt;(</w:instrText>
      </w:r>
      <w:r w:rsidR="000C6C7C">
        <w:rPr>
          <w:rFonts w:hint="eastAsia"/>
          <w:lang w:eastAsia="zh-CN"/>
        </w:rPr>
        <w:instrText>熊承清</w:instrText>
      </w:r>
      <w:r w:rsidR="000C6C7C">
        <w:rPr>
          <w:rFonts w:hint="eastAsia"/>
          <w:lang w:eastAsia="zh-CN"/>
        </w:rPr>
        <w:instrText xml:space="preserve"> &amp;amp; </w:instrText>
      </w:r>
      <w:r w:rsidR="000C6C7C">
        <w:rPr>
          <w:rFonts w:hint="eastAsia"/>
          <w:lang w:eastAsia="zh-CN"/>
        </w:rPr>
        <w:instrText>许远理</w:instrText>
      </w:r>
      <w:r w:rsidR="000C6C7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lt;style face="normal" font="default" charset="134" size="100%"&gt;</w:instrText>
      </w:r>
      <w:r w:rsidR="000C6C7C">
        <w:rPr>
          <w:rFonts w:hint="eastAsia"/>
          <w:lang w:eastAsia="zh-CN"/>
        </w:rPr>
        <w:instrText>熊承清</w:instrText>
      </w:r>
      <w:r w:rsidR="000C6C7C">
        <w:rPr>
          <w:rFonts w:hint="eastAsia"/>
          <w:lang w:eastAsia="zh-CN"/>
        </w:rPr>
        <w:instrText>&lt;/style&gt;&lt;/author&gt;&lt;author&gt;&lt;style face="normal" font="default" charset="134" size="100%"&gt;</w:instrText>
      </w:r>
      <w:r w:rsidR="000C6C7C">
        <w:rPr>
          <w:rFonts w:hint="eastAsia"/>
          <w:lang w:eastAsia="zh-CN"/>
        </w:rPr>
        <w:instrText>许远理</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生活满意度量表中文版在民众中使用的信度和效度</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健康心理学杂志</w:instrText>
      </w:r>
      <w:r w:rsidR="000C6C7C">
        <w:rPr>
          <w:rFonts w:hint="eastAsia"/>
          <w:lang w:eastAsia="zh-CN"/>
        </w:rPr>
        <w:instrText>&lt;/style&gt;&lt;/secondary-title&gt;&lt;/titles&gt;&lt;periodical&gt;&lt;full-title&gt;</w:instrText>
      </w:r>
      <w:r w:rsidR="000C6C7C">
        <w:rPr>
          <w:rFonts w:hint="eastAsia"/>
          <w:lang w:eastAsia="zh-CN"/>
        </w:rPr>
        <w:instrText>中国健康心理学杂志</w:instrText>
      </w:r>
      <w:r w:rsidR="000C6C7C">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熊承清</w:t>
      </w:r>
      <w:r w:rsidR="000C6C7C">
        <w:rPr>
          <w:rFonts w:hint="eastAsia"/>
          <w:noProof/>
          <w:lang w:eastAsia="zh-CN"/>
        </w:rPr>
        <w:t xml:space="preserve"> &amp; </w:t>
      </w:r>
      <w:r w:rsidR="000C6C7C">
        <w:rPr>
          <w:rFonts w:hint="eastAsia"/>
          <w:noProof/>
          <w:lang w:eastAsia="zh-CN"/>
        </w:rPr>
        <w:t>许远理</w:t>
      </w:r>
      <w:r w:rsidR="000C6C7C">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597D1682" w:rsidR="004025A4" w:rsidRDefault="0040319B" w:rsidP="004025A4">
      <w:pPr>
        <w:pStyle w:val="3"/>
        <w:spacing w:before="180" w:after="180"/>
        <w:rPr>
          <w:lang w:eastAsia="zh-CN"/>
        </w:rPr>
      </w:pPr>
      <w:bookmarkStart w:id="54" w:name="_Toc162021936"/>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54"/>
    </w:p>
    <w:p w14:paraId="6F963CDA" w14:textId="23DAEF65"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214CBA1E"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A17CED">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secondary-title&gt;https://CRAN.R-project.org/package=bruceR&lt;/secondary-title&gt;&lt;/titles&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A17CED">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secondary-title&gt;https://CRAN.R-project.org/package=bruceR&lt;/secondary-title&gt;&lt;/titles&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06C860E6"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A6CA733"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0E3370">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707569">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55" w:name="_Toc162021937"/>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55"/>
    </w:p>
    <w:p w14:paraId="05717D14" w14:textId="4C449BBA" w:rsidR="004D073F" w:rsidRPr="004E614C" w:rsidRDefault="0040319B" w:rsidP="004D073F">
      <w:pPr>
        <w:pStyle w:val="3"/>
        <w:spacing w:before="180" w:after="180"/>
        <w:rPr>
          <w:lang w:eastAsia="zh-CN"/>
        </w:rPr>
      </w:pPr>
      <w:bookmarkStart w:id="56" w:name="_Toc162021938"/>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56"/>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57" w:name="_Toc162021939"/>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57"/>
    </w:p>
    <w:p w14:paraId="792B1B4A" w14:textId="76D88803" w:rsidR="006333D0" w:rsidRDefault="006333D0" w:rsidP="005A1FC9">
      <w:pPr>
        <w:pStyle w:val="af3"/>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0B488BC0" w:rsidR="00C67738" w:rsidRDefault="00B34687" w:rsidP="00641BAF">
      <w:pPr>
        <w:ind w:leftChars="100" w:left="480" w:hangingChars="100" w:hanging="24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92604F">
        <w:rPr>
          <w:rFonts w:cs="Times New Roman" w:hint="eastAsia"/>
          <w:iCs/>
          <w:lang w:eastAsia="zh-CN"/>
        </w:rPr>
        <w:t>性别（</w:t>
      </w:r>
      <w:r w:rsidR="0092604F">
        <w:rPr>
          <w:rFonts w:cs="Times New Roman" w:hint="eastAsia"/>
          <w:iCs/>
          <w:lang w:eastAsia="zh-CN"/>
        </w:rPr>
        <w:t xml:space="preserve">1 = </w:t>
      </w:r>
      <w:r w:rsidR="0092604F">
        <w:rPr>
          <w:rFonts w:cs="Times New Roman" w:hint="eastAsia"/>
          <w:iCs/>
          <w:lang w:eastAsia="zh-CN"/>
        </w:rPr>
        <w:t>男；</w:t>
      </w:r>
      <w:r w:rsidR="0092604F">
        <w:rPr>
          <w:rFonts w:cs="Times New Roman" w:hint="eastAsia"/>
          <w:iCs/>
          <w:lang w:eastAsia="zh-CN"/>
        </w:rPr>
        <w:t xml:space="preserve">2 = </w:t>
      </w:r>
      <w:r w:rsidR="0092604F">
        <w:rPr>
          <w:rFonts w:cs="Times New Roman" w:hint="eastAsia"/>
          <w:iCs/>
          <w:lang w:eastAsia="zh-CN"/>
        </w:rPr>
        <w:t>女），</w:t>
      </w:r>
      <w:r w:rsidR="00641BAF">
        <w:rPr>
          <w:rFonts w:cs="Times New Roman" w:hint="eastAsia"/>
          <w:iCs/>
          <w:lang w:eastAsia="zh-CN"/>
        </w:rPr>
        <w:t>受教育水平（</w:t>
      </w:r>
      <w:r w:rsidR="00641BAF">
        <w:rPr>
          <w:rFonts w:cs="Times New Roman" w:hint="eastAsia"/>
          <w:iCs/>
          <w:lang w:eastAsia="zh-CN"/>
        </w:rPr>
        <w:t xml:space="preserve">1 = </w:t>
      </w:r>
      <w:r w:rsidR="00641BAF">
        <w:rPr>
          <w:rFonts w:cs="Times New Roman" w:hint="eastAsia"/>
          <w:iCs/>
          <w:lang w:eastAsia="zh-CN"/>
        </w:rPr>
        <w:t>初中及以下；</w:t>
      </w:r>
      <w:r w:rsidR="00641BAF">
        <w:rPr>
          <w:rFonts w:cs="Times New Roman" w:hint="eastAsia"/>
          <w:iCs/>
          <w:lang w:eastAsia="zh-CN"/>
        </w:rPr>
        <w:t xml:space="preserve">2 = </w:t>
      </w:r>
      <w:r w:rsidR="00641BAF">
        <w:rPr>
          <w:rFonts w:cs="Times New Roman" w:hint="eastAsia"/>
          <w:iCs/>
          <w:lang w:eastAsia="zh-CN"/>
        </w:rPr>
        <w:t>高中</w:t>
      </w:r>
      <w:r w:rsidR="00641BAF">
        <w:rPr>
          <w:rFonts w:cs="Times New Roman" w:hint="eastAsia"/>
          <w:iCs/>
          <w:lang w:eastAsia="zh-CN"/>
        </w:rPr>
        <w:t>/</w:t>
      </w:r>
      <w:r w:rsidR="00641BAF">
        <w:rPr>
          <w:rFonts w:cs="Times New Roman" w:hint="eastAsia"/>
          <w:iCs/>
          <w:lang w:eastAsia="zh-CN"/>
        </w:rPr>
        <w:t>中专；</w:t>
      </w:r>
      <w:r w:rsidR="00641BAF">
        <w:rPr>
          <w:rFonts w:cs="Times New Roman" w:hint="eastAsia"/>
          <w:iCs/>
          <w:lang w:eastAsia="zh-CN"/>
        </w:rPr>
        <w:t xml:space="preserve"> 3 = </w:t>
      </w:r>
      <w:r w:rsidR="00641BAF">
        <w:rPr>
          <w:rFonts w:cs="Times New Roman" w:hint="eastAsia"/>
          <w:iCs/>
          <w:lang w:eastAsia="zh-CN"/>
        </w:rPr>
        <w:t>大学专科；</w:t>
      </w:r>
      <w:r w:rsidR="00641BAF">
        <w:rPr>
          <w:rFonts w:cs="Times New Roman" w:hint="eastAsia"/>
          <w:iCs/>
          <w:lang w:eastAsia="zh-CN"/>
        </w:rPr>
        <w:t xml:space="preserve"> 4 = </w:t>
      </w:r>
      <w:r w:rsidR="00641BAF">
        <w:rPr>
          <w:rFonts w:cs="Times New Roman" w:hint="eastAsia"/>
          <w:iCs/>
          <w:lang w:eastAsia="zh-CN"/>
        </w:rPr>
        <w:t>大学本科；</w:t>
      </w:r>
      <w:r w:rsidR="00641BAF">
        <w:rPr>
          <w:rFonts w:cs="Times New Roman" w:hint="eastAsia"/>
          <w:iCs/>
          <w:lang w:eastAsia="zh-CN"/>
        </w:rPr>
        <w:t xml:space="preserve">5 = </w:t>
      </w:r>
      <w:r w:rsidR="00641BAF">
        <w:rPr>
          <w:rFonts w:cs="Times New Roman" w:hint="eastAsia"/>
          <w:iCs/>
          <w:lang w:eastAsia="zh-CN"/>
        </w:rPr>
        <w:t>研究生及以上），婚姻状况（</w:t>
      </w:r>
      <w:r w:rsidR="00641BAF">
        <w:rPr>
          <w:rFonts w:cs="Times New Roman" w:hint="eastAsia"/>
          <w:iCs/>
          <w:lang w:eastAsia="zh-CN"/>
        </w:rPr>
        <w:t xml:space="preserve">1 = </w:t>
      </w:r>
      <w:r w:rsidR="00641BAF">
        <w:rPr>
          <w:rFonts w:cs="Times New Roman" w:hint="eastAsia"/>
          <w:iCs/>
          <w:lang w:eastAsia="zh-CN"/>
        </w:rPr>
        <w:t>未婚；</w:t>
      </w:r>
      <w:r w:rsidR="00641BAF">
        <w:rPr>
          <w:rFonts w:cs="Times New Roman" w:hint="eastAsia"/>
          <w:iCs/>
          <w:lang w:eastAsia="zh-CN"/>
        </w:rPr>
        <w:t xml:space="preserve">2 = </w:t>
      </w:r>
      <w:r w:rsidR="00641BAF">
        <w:rPr>
          <w:rFonts w:cs="Times New Roman" w:hint="eastAsia"/>
          <w:iCs/>
          <w:lang w:eastAsia="zh-CN"/>
        </w:rPr>
        <w:t>已婚；</w:t>
      </w:r>
      <w:r w:rsidR="00641BAF">
        <w:rPr>
          <w:rFonts w:cs="Times New Roman" w:hint="eastAsia"/>
          <w:iCs/>
          <w:lang w:eastAsia="zh-CN"/>
        </w:rPr>
        <w:t xml:space="preserve">3= </w:t>
      </w:r>
      <w:r w:rsidR="00641BAF">
        <w:rPr>
          <w:rFonts w:cs="Times New Roman" w:hint="eastAsia"/>
          <w:iCs/>
          <w:lang w:eastAsia="zh-CN"/>
        </w:rPr>
        <w:t>离异），</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6CCB620F" w14:textId="77777777" w:rsidR="0092604F" w:rsidRDefault="0092604F" w:rsidP="00B34687">
      <w:pPr>
        <w:ind w:firstLine="480"/>
        <w:rPr>
          <w:rFonts w:cs="Times New Roman"/>
          <w:iCs/>
          <w:lang w:eastAsia="zh-CN"/>
        </w:rPr>
      </w:pP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lastRenderedPageBreak/>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58" w:name="_Toc162021940"/>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58"/>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59" w:name="_Toc162021941"/>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59"/>
    </w:p>
    <w:p w14:paraId="54081D32" w14:textId="4F38139D"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75389" w:rsidRPr="004E614C">
        <w:rPr>
          <w:lang w:eastAsia="zh-CN"/>
        </w:rPr>
        <w:t xml:space="preserve">Harmon </w:t>
      </w:r>
      <w:r w:rsidR="00880885" w:rsidRPr="004E614C">
        <w:rPr>
          <w:lang w:eastAsia="zh-CN"/>
        </w:rPr>
        <w:t>One-Factor Test</w:t>
      </w:r>
    </w:p>
    <w:p w14:paraId="45F4FF32" w14:textId="6019E22D"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2403AA6E" w:rsidR="00785E25" w:rsidRPr="005A1FC9" w:rsidRDefault="0040319B" w:rsidP="005A1FC9">
      <w:pPr>
        <w:pStyle w:val="3"/>
        <w:spacing w:before="180" w:after="180"/>
        <w:rPr>
          <w:lang w:eastAsia="zh-CN"/>
        </w:rPr>
      </w:pPr>
      <w:bookmarkStart w:id="60" w:name="_Toc162021942"/>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0"/>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lastRenderedPageBreak/>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4DAF90C"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8750C4" w:rsidR="00EA3C36" w:rsidRPr="005A1FC9" w:rsidRDefault="0040319B" w:rsidP="005A1FC9">
      <w:pPr>
        <w:pStyle w:val="2"/>
        <w:spacing w:before="180" w:after="180"/>
        <w:rPr>
          <w:lang w:eastAsia="zh-CN"/>
        </w:rPr>
      </w:pPr>
      <w:bookmarkStart w:id="61" w:name="_Toc162021943"/>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61"/>
    </w:p>
    <w:p w14:paraId="035F4AB9" w14:textId="6194F431"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lastRenderedPageBreak/>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1E11AB">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62" w:name="_Toc162021944"/>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62"/>
    </w:p>
    <w:p w14:paraId="7F9F456A" w14:textId="1C607705" w:rsidR="002525D4" w:rsidRDefault="0040319B" w:rsidP="00F33CEC">
      <w:pPr>
        <w:pStyle w:val="2"/>
        <w:spacing w:before="180" w:after="180"/>
        <w:rPr>
          <w:lang w:eastAsia="zh-CN"/>
        </w:rPr>
      </w:pPr>
      <w:bookmarkStart w:id="63" w:name="_Toc162021945"/>
      <w:r>
        <w:rPr>
          <w:rFonts w:hint="eastAsia"/>
          <w:lang w:eastAsia="zh-CN"/>
        </w:rPr>
        <w:t>7</w:t>
      </w:r>
      <w:r w:rsidR="002525D4">
        <w:rPr>
          <w:rFonts w:hint="eastAsia"/>
          <w:lang w:eastAsia="zh-CN"/>
        </w:rPr>
        <w:t>.1 研究目的</w:t>
      </w:r>
      <w:bookmarkEnd w:id="63"/>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64" w:name="_Toc162021946"/>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64"/>
    </w:p>
    <w:p w14:paraId="188598FC" w14:textId="341479F8" w:rsidR="00D05733" w:rsidRPr="004E614C" w:rsidRDefault="0040319B" w:rsidP="00D05733">
      <w:pPr>
        <w:pStyle w:val="3"/>
        <w:spacing w:before="180" w:after="180"/>
        <w:rPr>
          <w:lang w:eastAsia="zh-CN"/>
        </w:rPr>
      </w:pPr>
      <w:bookmarkStart w:id="65" w:name="_Toc162021947"/>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65"/>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66" w:name="_Toc162021948"/>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66"/>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67" w:name="_Toc162021949"/>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67"/>
    </w:p>
    <w:p w14:paraId="5B03AC61" w14:textId="231EDC8B"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0C6C7C">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王明姬</w:instrText>
      </w:r>
      <w:r w:rsidR="000C6C7C">
        <w:rPr>
          <w:rFonts w:hint="eastAsia"/>
          <w:lang w:eastAsia="zh-CN"/>
        </w:rPr>
        <w:instrText>&lt;/Author&gt;&lt;Year&gt;2006&lt;/Year&gt;&lt;RecNum&gt;136&lt;/RecNum&gt;&lt;DisplayText&gt;</w:instrText>
      </w:r>
      <w:r w:rsidR="000C6C7C">
        <w:rPr>
          <w:rFonts w:hint="eastAsia"/>
          <w:lang w:eastAsia="zh-CN"/>
        </w:rPr>
        <w:instrText>王明姬</w:instrText>
      </w:r>
      <w:r w:rsidR="000C6C7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lt;style face="normal" font="default" charset="134" size="100%"&gt;</w:instrText>
      </w:r>
      <w:r w:rsidR="000C6C7C">
        <w:rPr>
          <w:rFonts w:hint="eastAsia"/>
          <w:lang w:eastAsia="zh-CN"/>
        </w:rPr>
        <w:instrText>王明姬</w:instrText>
      </w:r>
      <w:r w:rsidR="000C6C7C">
        <w:rPr>
          <w:rFonts w:hint="eastAsia"/>
          <w:lang w:eastAsia="zh-CN"/>
        </w:rPr>
        <w:instrText>&lt;/style&gt;&lt;/author&gt;&lt;author&gt;&lt;style face="normal" font="default" charset="134" size="100%"&gt;</w:instrText>
      </w:r>
      <w:r w:rsidR="000C6C7C">
        <w:rPr>
          <w:rFonts w:hint="eastAsia"/>
          <w:lang w:eastAsia="zh-CN"/>
        </w:rPr>
        <w:instrText>王垒</w:instrText>
      </w:r>
      <w:r w:rsidR="000C6C7C">
        <w:rPr>
          <w:rFonts w:hint="eastAsia"/>
          <w:lang w:eastAsia="zh-CN"/>
        </w:rPr>
        <w:instrText>&lt;/style&gt;&lt;/author&gt;&lt;author&gt;&lt;style face="normal" font="default" charset="134" size="100%"&gt;</w:instrText>
      </w:r>
      <w:r w:rsidR="000C6C7C">
        <w:rPr>
          <w:rFonts w:hint="eastAsia"/>
          <w:lang w:eastAsia="zh-CN"/>
        </w:rPr>
        <w:instrText>施</w:instrText>
      </w:r>
      <w:r w:rsidR="000C6C7C">
        <w:rPr>
          <w:rFonts w:hint="eastAsia"/>
          <w:lang w:eastAsia="zh-CN"/>
        </w:rPr>
        <w:instrText>&lt;/style&gt;&lt;style face="normal" font="default" size="100%"&gt;,&lt;/style&gt;&lt;style face="normal" font="default" charset="134" size="100%"&gt;</w:instrText>
      </w:r>
      <w:r w:rsidR="000C6C7C">
        <w:rPr>
          <w:rFonts w:hint="eastAsia"/>
          <w:lang w:eastAsia="zh-CN"/>
        </w:rPr>
        <w:instrText>俊琦</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社会比较倾向量表中文版的信效度检验</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心理卫生杂志</w:instrText>
      </w:r>
      <w:r w:rsidR="000C6C7C">
        <w:rPr>
          <w:rFonts w:hint="eastAsia"/>
          <w:lang w:eastAsia="zh-CN"/>
        </w:rPr>
        <w:instrText>&lt;/style&gt;&lt;/secondary-title&gt;&lt;/titles&gt;&lt;periodical&gt;&lt;full-title&gt;</w:instrText>
      </w:r>
      <w:r w:rsidR="000C6C7C">
        <w:rPr>
          <w:rFonts w:hint="eastAsia"/>
          <w:lang w:eastAsia="zh-CN"/>
        </w:rPr>
        <w:instrText>中国心理卫生杂志</w:instrText>
      </w:r>
      <w:r w:rsidR="000C6C7C">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0C6C7C">
        <w:rPr>
          <w:rFonts w:hint="eastAsia"/>
          <w:noProof/>
          <w:lang w:eastAsia="zh-CN"/>
        </w:rPr>
        <w:t>王明姬</w:t>
      </w:r>
      <w:r w:rsidR="000C6C7C">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17320654"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0E3370">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4AB41F6F"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707569">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54DED98E"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熊承清</w:instrText>
      </w:r>
      <w:r w:rsidR="000C6C7C">
        <w:rPr>
          <w:rFonts w:hint="eastAsia"/>
          <w:lang w:eastAsia="zh-CN"/>
        </w:rPr>
        <w:instrText>&lt;/Author&gt;&lt;Year&gt;2009&lt;/Year&gt;&lt;RecNum&gt;141&lt;/RecNum&gt;&lt;DisplayText&gt;(</w:instrText>
      </w:r>
      <w:r w:rsidR="000C6C7C">
        <w:rPr>
          <w:rFonts w:hint="eastAsia"/>
          <w:lang w:eastAsia="zh-CN"/>
        </w:rPr>
        <w:instrText>熊承清</w:instrText>
      </w:r>
      <w:r w:rsidR="000C6C7C">
        <w:rPr>
          <w:rFonts w:hint="eastAsia"/>
          <w:lang w:eastAsia="zh-CN"/>
        </w:rPr>
        <w:instrText xml:space="preserve"> &amp;amp; </w:instrText>
      </w:r>
      <w:r w:rsidR="000C6C7C">
        <w:rPr>
          <w:rFonts w:hint="eastAsia"/>
          <w:lang w:eastAsia="zh-CN"/>
        </w:rPr>
        <w:instrText>许远理</w:instrText>
      </w:r>
      <w:r w:rsidR="000C6C7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lt;style face="normal" font="default" charset="134" size="100%"&gt;</w:instrText>
      </w:r>
      <w:r w:rsidR="000C6C7C">
        <w:rPr>
          <w:rFonts w:hint="eastAsia"/>
          <w:lang w:eastAsia="zh-CN"/>
        </w:rPr>
        <w:instrText>熊承清</w:instrText>
      </w:r>
      <w:r w:rsidR="000C6C7C">
        <w:rPr>
          <w:rFonts w:hint="eastAsia"/>
          <w:lang w:eastAsia="zh-CN"/>
        </w:rPr>
        <w:instrText>&lt;/style&gt;&lt;/author&gt;&lt;author&gt;&lt;style face="normal" font="default" charset="134" size="100%"&gt;</w:instrText>
      </w:r>
      <w:r w:rsidR="000C6C7C">
        <w:rPr>
          <w:rFonts w:hint="eastAsia"/>
          <w:lang w:eastAsia="zh-CN"/>
        </w:rPr>
        <w:instrText>许远理</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生活满意度量表中文版在民众中使用的信度和效度</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健康心理学杂志</w:instrText>
      </w:r>
      <w:r w:rsidR="000C6C7C">
        <w:rPr>
          <w:rFonts w:hint="eastAsia"/>
          <w:lang w:eastAsia="zh-CN"/>
        </w:rPr>
        <w:instrText>&lt;/style&gt;&lt;/secondary-title&gt;&lt;/titles&gt;&lt;periodical&gt;&lt;full-title&gt;</w:instrText>
      </w:r>
      <w:r w:rsidR="000C6C7C">
        <w:rPr>
          <w:rFonts w:hint="eastAsia"/>
          <w:lang w:eastAsia="zh-CN"/>
        </w:rPr>
        <w:instrText>中国健康心理学杂志</w:instrText>
      </w:r>
      <w:r w:rsidR="000C6C7C">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熊承清</w:t>
      </w:r>
      <w:r w:rsidR="000C6C7C">
        <w:rPr>
          <w:rFonts w:hint="eastAsia"/>
          <w:noProof/>
          <w:lang w:eastAsia="zh-CN"/>
        </w:rPr>
        <w:t xml:space="preserve"> &amp; </w:t>
      </w:r>
      <w:r w:rsidR="000C6C7C">
        <w:rPr>
          <w:rFonts w:hint="eastAsia"/>
          <w:noProof/>
          <w:lang w:eastAsia="zh-CN"/>
        </w:rPr>
        <w:t>许远理</w:t>
      </w:r>
      <w:r w:rsidR="000C6C7C">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9B1CEC">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4153C5B3"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9B1CEC">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6380540C" w:rsidR="0074622D" w:rsidRDefault="0040319B" w:rsidP="0074622D">
      <w:pPr>
        <w:pStyle w:val="3"/>
        <w:spacing w:before="180" w:after="180"/>
        <w:rPr>
          <w:lang w:eastAsia="zh-CN"/>
        </w:rPr>
      </w:pPr>
      <w:bookmarkStart w:id="68" w:name="_Toc162021950"/>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68"/>
    </w:p>
    <w:p w14:paraId="337E33DB" w14:textId="3EB9E71E"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313F6912"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A17CED">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secondary-title&gt;https://CRAN.R-project.org/package=bruceR&lt;/secondary-title&gt;&lt;/titles&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42029AEC"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7F386957"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0E3370">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707569">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707569">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2A852203" w:rsidR="00B81396" w:rsidRPr="00F33CEC" w:rsidRDefault="0040319B" w:rsidP="00F33CEC">
      <w:pPr>
        <w:pStyle w:val="2"/>
        <w:spacing w:before="180" w:after="180"/>
        <w:rPr>
          <w:lang w:eastAsia="zh-CN"/>
        </w:rPr>
      </w:pPr>
      <w:bookmarkStart w:id="69" w:name="_Toc162021951"/>
      <w:r>
        <w:rPr>
          <w:rFonts w:hint="eastAsia"/>
          <w:lang w:eastAsia="zh-CN"/>
        </w:rPr>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69"/>
    </w:p>
    <w:p w14:paraId="2A1C6511" w14:textId="72CF2B8D" w:rsidR="00B81396" w:rsidRPr="004E614C" w:rsidRDefault="0040319B" w:rsidP="00B81396">
      <w:pPr>
        <w:pStyle w:val="3"/>
        <w:spacing w:before="180" w:after="180"/>
        <w:rPr>
          <w:lang w:eastAsia="zh-CN"/>
        </w:rPr>
      </w:pPr>
      <w:bookmarkStart w:id="70" w:name="_Toc162021952"/>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70"/>
    </w:p>
    <w:p w14:paraId="158FA0B6" w14:textId="1D627728" w:rsidR="00B81396" w:rsidRPr="004E614C" w:rsidRDefault="00BC4155" w:rsidP="005A1FC9">
      <w:pPr>
        <w:pStyle w:val="af3"/>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lastRenderedPageBreak/>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417217B7" w:rsidR="00341D38" w:rsidRDefault="00341D38" w:rsidP="00341D38">
      <w:pPr>
        <w:ind w:firstLine="480"/>
        <w:rPr>
          <w:rFonts w:cs="Times New Roman"/>
          <w:iCs/>
          <w:lang w:eastAsia="zh-CN"/>
        </w:rPr>
      </w:pPr>
      <w:r>
        <w:rPr>
          <w:rFonts w:hint="eastAsia"/>
          <w:lang w:eastAsia="zh-CN"/>
        </w:rPr>
        <w:t>注：</w:t>
      </w:r>
      <w:r>
        <w:rPr>
          <w:rFonts w:hint="eastAsia"/>
          <w:lang w:eastAsia="zh-CN"/>
        </w:rPr>
        <w:t>N = 303</w:t>
      </w:r>
      <w:r w:rsidR="00805226">
        <w:rPr>
          <w:rFonts w:hint="eastAsia"/>
          <w:lang w:eastAsia="zh-CN"/>
        </w:rPr>
        <w:t>，</w:t>
      </w:r>
      <w:r w:rsidR="00805226">
        <w:rPr>
          <w:rFonts w:cs="Times New Roman" w:hint="eastAsia"/>
          <w:iCs/>
          <w:lang w:eastAsia="zh-CN"/>
        </w:rPr>
        <w:t>性别（</w:t>
      </w:r>
      <w:r w:rsidR="00805226">
        <w:rPr>
          <w:rFonts w:cs="Times New Roman" w:hint="eastAsia"/>
          <w:iCs/>
          <w:lang w:eastAsia="zh-CN"/>
        </w:rPr>
        <w:t xml:space="preserve">1 = </w:t>
      </w:r>
      <w:r w:rsidR="00805226">
        <w:rPr>
          <w:rFonts w:cs="Times New Roman" w:hint="eastAsia"/>
          <w:iCs/>
          <w:lang w:eastAsia="zh-CN"/>
        </w:rPr>
        <w:t>男；</w:t>
      </w:r>
      <w:r w:rsidR="00805226">
        <w:rPr>
          <w:rFonts w:cs="Times New Roman" w:hint="eastAsia"/>
          <w:iCs/>
          <w:lang w:eastAsia="zh-CN"/>
        </w:rPr>
        <w:t xml:space="preserve">2 = </w:t>
      </w:r>
      <w:r w:rsidR="00805226">
        <w:rPr>
          <w:rFonts w:cs="Times New Roman" w:hint="eastAsia"/>
          <w:iCs/>
          <w:lang w:eastAsia="zh-CN"/>
        </w:rPr>
        <w:t>女），受教育水平（</w:t>
      </w:r>
      <w:r w:rsidR="00805226">
        <w:rPr>
          <w:rFonts w:cs="Times New Roman" w:hint="eastAsia"/>
          <w:iCs/>
          <w:lang w:eastAsia="zh-CN"/>
        </w:rPr>
        <w:t xml:space="preserve">1 = </w:t>
      </w:r>
      <w:r w:rsidR="00805226">
        <w:rPr>
          <w:rFonts w:cs="Times New Roman" w:hint="eastAsia"/>
          <w:iCs/>
          <w:lang w:eastAsia="zh-CN"/>
        </w:rPr>
        <w:t>初中及以下；</w:t>
      </w:r>
      <w:r w:rsidR="00805226">
        <w:rPr>
          <w:rFonts w:cs="Times New Roman" w:hint="eastAsia"/>
          <w:iCs/>
          <w:lang w:eastAsia="zh-CN"/>
        </w:rPr>
        <w:t xml:space="preserve">2 = </w:t>
      </w:r>
      <w:r w:rsidR="00805226">
        <w:rPr>
          <w:rFonts w:cs="Times New Roman" w:hint="eastAsia"/>
          <w:iCs/>
          <w:lang w:eastAsia="zh-CN"/>
        </w:rPr>
        <w:t>高中</w:t>
      </w:r>
      <w:r w:rsidR="00805226">
        <w:rPr>
          <w:rFonts w:cs="Times New Roman" w:hint="eastAsia"/>
          <w:iCs/>
          <w:lang w:eastAsia="zh-CN"/>
        </w:rPr>
        <w:t>/</w:t>
      </w:r>
      <w:r w:rsidR="00805226">
        <w:rPr>
          <w:rFonts w:cs="Times New Roman" w:hint="eastAsia"/>
          <w:iCs/>
          <w:lang w:eastAsia="zh-CN"/>
        </w:rPr>
        <w:t>中专；</w:t>
      </w:r>
      <w:r w:rsidR="00805226">
        <w:rPr>
          <w:rFonts w:cs="Times New Roman" w:hint="eastAsia"/>
          <w:iCs/>
          <w:lang w:eastAsia="zh-CN"/>
        </w:rPr>
        <w:t xml:space="preserve"> 3 = </w:t>
      </w:r>
      <w:r w:rsidR="00805226">
        <w:rPr>
          <w:rFonts w:cs="Times New Roman" w:hint="eastAsia"/>
          <w:iCs/>
          <w:lang w:eastAsia="zh-CN"/>
        </w:rPr>
        <w:t>大学专科；</w:t>
      </w:r>
      <w:r w:rsidR="00805226">
        <w:rPr>
          <w:rFonts w:cs="Times New Roman" w:hint="eastAsia"/>
          <w:iCs/>
          <w:lang w:eastAsia="zh-CN"/>
        </w:rPr>
        <w:t xml:space="preserve"> 4 = </w:t>
      </w:r>
      <w:r w:rsidR="00805226">
        <w:rPr>
          <w:rFonts w:cs="Times New Roman" w:hint="eastAsia"/>
          <w:iCs/>
          <w:lang w:eastAsia="zh-CN"/>
        </w:rPr>
        <w:t>大学本科；</w:t>
      </w:r>
      <w:r w:rsidR="00805226">
        <w:rPr>
          <w:rFonts w:cs="Times New Roman" w:hint="eastAsia"/>
          <w:iCs/>
          <w:lang w:eastAsia="zh-CN"/>
        </w:rPr>
        <w:t xml:space="preserve">5 = </w:t>
      </w:r>
      <w:r w:rsidR="00805226">
        <w:rPr>
          <w:rFonts w:cs="Times New Roman" w:hint="eastAsia"/>
          <w:iCs/>
          <w:lang w:eastAsia="zh-CN"/>
        </w:rPr>
        <w:t>研究生及以上），婚姻状况（</w:t>
      </w:r>
      <w:r w:rsidR="00805226">
        <w:rPr>
          <w:rFonts w:cs="Times New Roman" w:hint="eastAsia"/>
          <w:iCs/>
          <w:lang w:eastAsia="zh-CN"/>
        </w:rPr>
        <w:t xml:space="preserve">1 = </w:t>
      </w:r>
      <w:r w:rsidR="00805226">
        <w:rPr>
          <w:rFonts w:cs="Times New Roman" w:hint="eastAsia"/>
          <w:iCs/>
          <w:lang w:eastAsia="zh-CN"/>
        </w:rPr>
        <w:t>未婚；</w:t>
      </w:r>
      <w:r w:rsidR="00805226">
        <w:rPr>
          <w:rFonts w:cs="Times New Roman" w:hint="eastAsia"/>
          <w:iCs/>
          <w:lang w:eastAsia="zh-CN"/>
        </w:rPr>
        <w:t xml:space="preserve">2 = </w:t>
      </w:r>
      <w:r w:rsidR="00805226">
        <w:rPr>
          <w:rFonts w:cs="Times New Roman" w:hint="eastAsia"/>
          <w:iCs/>
          <w:lang w:eastAsia="zh-CN"/>
        </w:rPr>
        <w:t>已婚；</w:t>
      </w:r>
      <w:r w:rsidR="00805226">
        <w:rPr>
          <w:rFonts w:cs="Times New Roman" w:hint="eastAsia"/>
          <w:iCs/>
          <w:lang w:eastAsia="zh-CN"/>
        </w:rPr>
        <w:t xml:space="preserve">3= </w:t>
      </w:r>
      <w:r w:rsidR="00805226">
        <w:rPr>
          <w:rFonts w:cs="Times New Roman" w:hint="eastAsia"/>
          <w:iCs/>
          <w:lang w:eastAsia="zh-CN"/>
        </w:rPr>
        <w:t>离异）</w:t>
      </w:r>
      <w:r w:rsidR="009A6FB5">
        <w:rPr>
          <w:rFonts w:cs="Times New Roman" w:hint="eastAsia"/>
          <w:iCs/>
          <w:lang w:eastAsia="zh-CN"/>
        </w:rPr>
        <w:t>，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4AEC6215" w14:textId="77777777" w:rsidR="009A6FB5" w:rsidRDefault="009A6FB5" w:rsidP="00341D38">
      <w:pPr>
        <w:ind w:firstLine="480"/>
        <w:rPr>
          <w:rFonts w:cs="Times New Roman"/>
          <w:iCs/>
          <w:lang w:eastAsia="zh-CN"/>
        </w:rPr>
      </w:pPr>
    </w:p>
    <w:p w14:paraId="06A4DB0A" w14:textId="40C97C26" w:rsidR="00805226" w:rsidRPr="00805226" w:rsidRDefault="00805226" w:rsidP="00341D38">
      <w:pPr>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71" w:name="_Toc162021953"/>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71"/>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pPr>
      <w:r>
        <w:rPr>
          <w:rFonts w:hint="eastAsia"/>
        </w:rPr>
        <w:t>图</w:t>
      </w:r>
      <w:r w:rsidR="00A42A8C">
        <w:rPr>
          <w:rFonts w:hint="eastAsia"/>
        </w:rPr>
        <w:t>7</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72" w:name="_Toc162021954"/>
      <w:r>
        <w:rPr>
          <w:rFonts w:hint="eastAsia"/>
          <w:lang w:eastAsia="zh-CN"/>
        </w:rPr>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72"/>
    </w:p>
    <w:p w14:paraId="6AA6FB70" w14:textId="79C49183"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B81396" w:rsidRPr="004E614C">
        <w:rPr>
          <w:lang w:eastAsia="zh-CN"/>
        </w:rPr>
        <w:t xml:space="preserve">Harmon </w:t>
      </w:r>
      <w:r w:rsidR="00B67619" w:rsidRPr="004E614C">
        <w:rPr>
          <w:lang w:eastAsia="zh-CN"/>
        </w:rPr>
        <w:t>One-Factor Test</w:t>
      </w:r>
    </w:p>
    <w:p w14:paraId="6DB2EE5B" w14:textId="189CBF6D"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9BB9129" w:rsidR="00580E17" w:rsidRPr="004E614C" w:rsidRDefault="00580E17" w:rsidP="00832CA8">
      <w:pPr>
        <w:pStyle w:val="af3"/>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339CDE1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B81396"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198388A1" w:rsidR="00B81396" w:rsidRPr="004E614C" w:rsidRDefault="00590FBB" w:rsidP="00832CA8">
      <w:pPr>
        <w:pStyle w:val="af3"/>
      </w:pPr>
      <w:r w:rsidRPr="004E614C">
        <w:rPr>
          <w:rFonts w:hint="eastAsia"/>
        </w:rPr>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79D31EA2" w:rsidR="008351D6" w:rsidRPr="00832CA8" w:rsidRDefault="0040319B" w:rsidP="00832CA8">
      <w:pPr>
        <w:pStyle w:val="3"/>
        <w:spacing w:before="180" w:after="180"/>
        <w:rPr>
          <w:lang w:eastAsia="zh-CN"/>
        </w:rPr>
      </w:pPr>
      <w:bookmarkStart w:id="73" w:name="_Toc162021955"/>
      <w:r>
        <w:rPr>
          <w:rFonts w:hint="eastAsia"/>
          <w:lang w:eastAsia="zh-CN"/>
        </w:rPr>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73"/>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074DA09F"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0A4EBEA1"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lastRenderedPageBreak/>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8">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74" w:name="_Toc162021956"/>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74"/>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度的影响。</w:t>
      </w:r>
      <w:r w:rsidR="00F971FB">
        <w:rPr>
          <w:rFonts w:hint="eastAsia"/>
          <w:lang w:eastAsia="zh-CN"/>
        </w:rPr>
        <w:t>研究四</w:t>
      </w:r>
      <w:r w:rsidR="0099217A" w:rsidRPr="0099217A">
        <w:rPr>
          <w:rFonts w:hint="eastAsia"/>
          <w:lang w:eastAsia="zh-CN"/>
        </w:rPr>
        <w:t>不再操纵社会比较的方向，而是测量了人们在社交网络上进</w:t>
      </w:r>
      <w:r w:rsidR="0099217A" w:rsidRPr="0099217A">
        <w:rPr>
          <w:rFonts w:hint="eastAsia"/>
          <w:lang w:eastAsia="zh-CN"/>
        </w:rPr>
        <w:lastRenderedPageBreak/>
        <w:t>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54649824"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9B1CEC">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CF23B70" w:rsidR="00634FC0" w:rsidRDefault="003E68BE" w:rsidP="001B1CDD">
      <w:pPr>
        <w:ind w:firstLine="480"/>
        <w:rPr>
          <w:lang w:eastAsia="zh-CN"/>
        </w:rPr>
        <w:sectPr w:rsidR="00634FC0" w:rsidSect="001E11AB">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0C6C7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75" w:name="_Toc162021957"/>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75"/>
    </w:p>
    <w:p w14:paraId="38A4862A" w14:textId="75E40E8B" w:rsidR="002525D4" w:rsidRDefault="0040319B" w:rsidP="00F33CEC">
      <w:pPr>
        <w:pStyle w:val="2"/>
        <w:spacing w:before="180" w:after="180"/>
        <w:rPr>
          <w:lang w:eastAsia="zh-CN"/>
        </w:rPr>
      </w:pPr>
      <w:bookmarkStart w:id="76" w:name="_Toc162021958"/>
      <w:r>
        <w:rPr>
          <w:rFonts w:hint="eastAsia"/>
          <w:lang w:eastAsia="zh-CN"/>
        </w:rPr>
        <w:t>8</w:t>
      </w:r>
      <w:r w:rsidR="002525D4">
        <w:rPr>
          <w:rFonts w:hint="eastAsia"/>
          <w:lang w:eastAsia="zh-CN"/>
        </w:rPr>
        <w:t>.1 研究目的</w:t>
      </w:r>
      <w:bookmarkEnd w:id="76"/>
    </w:p>
    <w:p w14:paraId="27F1344C" w14:textId="56B31901" w:rsidR="002525D4" w:rsidRPr="002525D4" w:rsidRDefault="002525D4" w:rsidP="002525D4">
      <w:pPr>
        <w:rPr>
          <w:lang w:eastAsia="zh-CN"/>
        </w:rPr>
      </w:pPr>
      <w:r>
        <w:rPr>
          <w:lang w:eastAsia="zh-CN"/>
        </w:rPr>
        <w:tab/>
      </w:r>
      <w:r>
        <w:rPr>
          <w:rFonts w:hint="eastAsia"/>
          <w:lang w:eastAsia="zh-CN"/>
        </w:rPr>
        <w:t>本研究旨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77" w:name="_Toc162021959"/>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77"/>
    </w:p>
    <w:p w14:paraId="1EBADDE5" w14:textId="0AF76DF3" w:rsidR="00167013" w:rsidRPr="004E614C" w:rsidRDefault="0040319B" w:rsidP="00167013">
      <w:pPr>
        <w:pStyle w:val="3"/>
        <w:spacing w:before="180" w:after="180"/>
        <w:rPr>
          <w:lang w:eastAsia="zh-CN"/>
        </w:rPr>
      </w:pPr>
      <w:bookmarkStart w:id="78" w:name="_Toc162021960"/>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78"/>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79" w:name="_Toc16202196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79"/>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80" w:name="_Toc162021962"/>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80"/>
    </w:p>
    <w:p w14:paraId="00CBE903" w14:textId="6C9AD6EE"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sidR="000C6C7C">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王明姬</w:instrText>
      </w:r>
      <w:r w:rsidR="000C6C7C">
        <w:rPr>
          <w:rFonts w:hint="eastAsia"/>
          <w:lang w:eastAsia="zh-CN"/>
        </w:rPr>
        <w:instrText>&lt;/Author&gt;&lt;Year&gt;2006&lt;/Year&gt;&lt;RecNum&gt;136&lt;/RecNum&gt;&lt;DisplayText&gt;</w:instrText>
      </w:r>
      <w:r w:rsidR="000C6C7C">
        <w:rPr>
          <w:rFonts w:hint="eastAsia"/>
          <w:lang w:eastAsia="zh-CN"/>
        </w:rPr>
        <w:instrText>王明姬</w:instrText>
      </w:r>
      <w:r w:rsidR="000C6C7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lt;style face="normal" font="default" charset="134" size="100%"&gt;</w:instrText>
      </w:r>
      <w:r w:rsidR="000C6C7C">
        <w:rPr>
          <w:rFonts w:hint="eastAsia"/>
          <w:lang w:eastAsia="zh-CN"/>
        </w:rPr>
        <w:instrText>王明姬</w:instrText>
      </w:r>
      <w:r w:rsidR="000C6C7C">
        <w:rPr>
          <w:rFonts w:hint="eastAsia"/>
          <w:lang w:eastAsia="zh-CN"/>
        </w:rPr>
        <w:instrText>&lt;/style&gt;&lt;/author&gt;&lt;author&gt;&lt;style face="normal" font="default" charset="134" size="100%"&gt;</w:instrText>
      </w:r>
      <w:r w:rsidR="000C6C7C">
        <w:rPr>
          <w:rFonts w:hint="eastAsia"/>
          <w:lang w:eastAsia="zh-CN"/>
        </w:rPr>
        <w:instrText>王垒</w:instrText>
      </w:r>
      <w:r w:rsidR="000C6C7C">
        <w:rPr>
          <w:rFonts w:hint="eastAsia"/>
          <w:lang w:eastAsia="zh-CN"/>
        </w:rPr>
        <w:instrText>&lt;/style&gt;&lt;/author&gt;&lt;author&gt;&lt;style face="normal" font="default" charset="134" size="100%"&gt;</w:instrText>
      </w:r>
      <w:r w:rsidR="000C6C7C">
        <w:rPr>
          <w:rFonts w:hint="eastAsia"/>
          <w:lang w:eastAsia="zh-CN"/>
        </w:rPr>
        <w:instrText>施</w:instrText>
      </w:r>
      <w:r w:rsidR="000C6C7C">
        <w:rPr>
          <w:rFonts w:hint="eastAsia"/>
          <w:lang w:eastAsia="zh-CN"/>
        </w:rPr>
        <w:instrText>&lt;/style&gt;&lt;style face="normal" font="default" size="100%"&gt;,&lt;/style&gt;&lt;style face="normal" font="default" charset="134" size="100%"&gt;</w:instrText>
      </w:r>
      <w:r w:rsidR="000C6C7C">
        <w:rPr>
          <w:rFonts w:hint="eastAsia"/>
          <w:lang w:eastAsia="zh-CN"/>
        </w:rPr>
        <w:instrText>俊琦</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社会比较倾向量表中文版的信效度检验</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心理卫生杂志</w:instrText>
      </w:r>
      <w:r w:rsidR="000C6C7C">
        <w:rPr>
          <w:rFonts w:hint="eastAsia"/>
          <w:lang w:eastAsia="zh-CN"/>
        </w:rPr>
        <w:instrText>&lt;/style&gt;&lt;/secondary-title&gt;&lt;/titles&gt;&lt;periodical&gt;&lt;full-title&gt;</w:instrText>
      </w:r>
      <w:r w:rsidR="000C6C7C">
        <w:rPr>
          <w:rFonts w:hint="eastAsia"/>
          <w:lang w:eastAsia="zh-CN"/>
        </w:rPr>
        <w:instrText>中国心理卫生杂志</w:instrText>
      </w:r>
      <w:r w:rsidR="000C6C7C">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0C6C7C">
        <w:rPr>
          <w:rFonts w:hint="eastAsia"/>
          <w:noProof/>
          <w:lang w:eastAsia="zh-CN"/>
        </w:rPr>
        <w:t>王明姬</w:t>
      </w:r>
      <w:r w:rsidR="000C6C7C">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700CC703"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0E3370">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3D98181C"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707569">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33D52137"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熊承清</w:instrText>
      </w:r>
      <w:r w:rsidR="000C6C7C">
        <w:rPr>
          <w:rFonts w:hint="eastAsia"/>
          <w:lang w:eastAsia="zh-CN"/>
        </w:rPr>
        <w:instrText>&lt;/Author&gt;&lt;Year&gt;2009&lt;/Year&gt;&lt;RecNum&gt;141&lt;/RecNum&gt;&lt;DisplayText&gt;(</w:instrText>
      </w:r>
      <w:r w:rsidR="000C6C7C">
        <w:rPr>
          <w:rFonts w:hint="eastAsia"/>
          <w:lang w:eastAsia="zh-CN"/>
        </w:rPr>
        <w:instrText>熊承清</w:instrText>
      </w:r>
      <w:r w:rsidR="000C6C7C">
        <w:rPr>
          <w:rFonts w:hint="eastAsia"/>
          <w:lang w:eastAsia="zh-CN"/>
        </w:rPr>
        <w:instrText xml:space="preserve"> &amp;amp; </w:instrText>
      </w:r>
      <w:r w:rsidR="000C6C7C">
        <w:rPr>
          <w:rFonts w:hint="eastAsia"/>
          <w:lang w:eastAsia="zh-CN"/>
        </w:rPr>
        <w:instrText>许远理</w:instrText>
      </w:r>
      <w:r w:rsidR="000C6C7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lt;style face="normal" font="default" charset="134" size="100%"&gt;</w:instrText>
      </w:r>
      <w:r w:rsidR="000C6C7C">
        <w:rPr>
          <w:rFonts w:hint="eastAsia"/>
          <w:lang w:eastAsia="zh-CN"/>
        </w:rPr>
        <w:instrText>熊承清</w:instrText>
      </w:r>
      <w:r w:rsidR="000C6C7C">
        <w:rPr>
          <w:rFonts w:hint="eastAsia"/>
          <w:lang w:eastAsia="zh-CN"/>
        </w:rPr>
        <w:instrText>&lt;/style&gt;&lt;/author&gt;&lt;author&gt;&lt;style face="normal" font="default" charset="134" size="100%"&gt;</w:instrText>
      </w:r>
      <w:r w:rsidR="000C6C7C">
        <w:rPr>
          <w:rFonts w:hint="eastAsia"/>
          <w:lang w:eastAsia="zh-CN"/>
        </w:rPr>
        <w:instrText>许远理</w:instrText>
      </w:r>
      <w:r w:rsidR="000C6C7C">
        <w:rPr>
          <w:rFonts w:hint="eastAsia"/>
          <w:lang w:eastAsia="zh-CN"/>
        </w:rPr>
        <w:instrText>&lt;/style&gt;&lt;/author&gt;&lt;/authors&gt;&lt;/contributors&gt;&lt;titles&gt;&lt;title&gt;&lt;style face="normal" font="default" charset="134" size="100%"&gt;</w:instrText>
      </w:r>
      <w:r w:rsidR="000C6C7C">
        <w:rPr>
          <w:rFonts w:hint="eastAsia"/>
          <w:lang w:eastAsia="zh-CN"/>
        </w:rPr>
        <w:instrText>生活满意度量表中文版在民众中使用的信度和效度</w:instrText>
      </w:r>
      <w:r w:rsidR="000C6C7C">
        <w:rPr>
          <w:rFonts w:hint="eastAsia"/>
          <w:lang w:eastAsia="zh-CN"/>
        </w:rPr>
        <w:instrText>&lt;/style&gt;&lt;/title&gt;&lt;secondary-title&gt;&lt;style face="normal" font="default" charset="134" size="100%"&gt;</w:instrText>
      </w:r>
      <w:r w:rsidR="000C6C7C">
        <w:rPr>
          <w:rFonts w:hint="eastAsia"/>
          <w:lang w:eastAsia="zh-CN"/>
        </w:rPr>
        <w:instrText>中国健康心理学杂志</w:instrText>
      </w:r>
      <w:r w:rsidR="000C6C7C">
        <w:rPr>
          <w:rFonts w:hint="eastAsia"/>
          <w:lang w:eastAsia="zh-CN"/>
        </w:rPr>
        <w:instrText>&lt;/style&gt;&lt;/secondary-title&gt;&lt;/titles&gt;&lt;periodical&gt;&lt;full-title&gt;</w:instrText>
      </w:r>
      <w:r w:rsidR="000C6C7C">
        <w:rPr>
          <w:rFonts w:hint="eastAsia"/>
          <w:lang w:eastAsia="zh-CN"/>
        </w:rPr>
        <w:instrText>中国健康心理学杂志</w:instrText>
      </w:r>
      <w:r w:rsidR="000C6C7C">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0C6C7C">
        <w:rPr>
          <w:rFonts w:hint="eastAsia"/>
          <w:noProof/>
          <w:lang w:eastAsia="zh-CN"/>
        </w:rPr>
        <w:t>(</w:t>
      </w:r>
      <w:r w:rsidR="000C6C7C">
        <w:rPr>
          <w:rFonts w:hint="eastAsia"/>
          <w:noProof/>
          <w:lang w:eastAsia="zh-CN"/>
        </w:rPr>
        <w:t>熊承清</w:t>
      </w:r>
      <w:r w:rsidR="000C6C7C">
        <w:rPr>
          <w:rFonts w:hint="eastAsia"/>
          <w:noProof/>
          <w:lang w:eastAsia="zh-CN"/>
        </w:rPr>
        <w:t xml:space="preserve"> &amp; </w:t>
      </w:r>
      <w:r w:rsidR="000C6C7C">
        <w:rPr>
          <w:rFonts w:hint="eastAsia"/>
          <w:noProof/>
          <w:lang w:eastAsia="zh-CN"/>
        </w:rPr>
        <w:t>许远理</w:t>
      </w:r>
      <w:r w:rsidR="000C6C7C">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9B1CEC">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03C292CD"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9B1CE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59D121DA"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lastRenderedPageBreak/>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7A451040"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707569">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56B88451" w:rsidR="003964CF" w:rsidRDefault="0040319B" w:rsidP="003964CF">
      <w:pPr>
        <w:pStyle w:val="3"/>
        <w:spacing w:before="180" w:after="180"/>
        <w:rPr>
          <w:lang w:eastAsia="zh-CN"/>
        </w:rPr>
      </w:pPr>
      <w:bookmarkStart w:id="81" w:name="_Toc162021963"/>
      <w:r>
        <w:rPr>
          <w:rFonts w:hint="eastAsia"/>
          <w:lang w:eastAsia="zh-CN"/>
        </w:rPr>
        <w:t>8</w:t>
      </w:r>
      <w:r w:rsidR="003964CF">
        <w:rPr>
          <w:rFonts w:hint="eastAsia"/>
        </w:rPr>
        <w:t>.</w:t>
      </w:r>
      <w:r w:rsidR="0078772F">
        <w:rPr>
          <w:rFonts w:hint="eastAsia"/>
          <w:lang w:eastAsia="zh-CN"/>
        </w:rPr>
        <w:t>2</w:t>
      </w:r>
      <w:r w:rsidR="003964CF">
        <w:rPr>
          <w:rFonts w:hint="eastAsia"/>
        </w:rPr>
        <w:t>.4 数据分析</w:t>
      </w:r>
      <w:bookmarkEnd w:id="81"/>
    </w:p>
    <w:p w14:paraId="46CB67B4" w14:textId="35E4FC86"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D416FF">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389B80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sidR="00A17CED">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secondary-title&gt;https://CRAN.R-project.org/package=bruceR&lt;/secondary-title&gt;&lt;/titles&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46EEFBB0"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4A519938"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sidR="000E3370">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sidR="00707569">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707569">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82" w:name="_Toc162021964"/>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82"/>
    </w:p>
    <w:p w14:paraId="3C7007B2" w14:textId="4A417FB8" w:rsidR="004D5983" w:rsidRPr="004E614C" w:rsidRDefault="0040319B" w:rsidP="004D5983">
      <w:pPr>
        <w:pStyle w:val="3"/>
        <w:spacing w:before="180" w:after="180"/>
        <w:rPr>
          <w:lang w:eastAsia="zh-CN"/>
        </w:rPr>
      </w:pPr>
      <w:bookmarkStart w:id="83" w:name="_Toc162021965"/>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83"/>
    </w:p>
    <w:p w14:paraId="30E40D9C" w14:textId="4229C6EC" w:rsidR="004D5983" w:rsidRPr="004E614C" w:rsidRDefault="004D5983" w:rsidP="00752C85">
      <w:pPr>
        <w:pStyle w:val="af3"/>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4B1AEFD3" w:rsidR="00C44F78" w:rsidRDefault="00C44F78" w:rsidP="00C44F78">
      <w:pPr>
        <w:ind w:firstLine="480"/>
        <w:rPr>
          <w:lang w:eastAsia="zh-CN"/>
        </w:rPr>
      </w:pPr>
      <w:r>
        <w:rPr>
          <w:rFonts w:hint="eastAsia"/>
          <w:lang w:eastAsia="zh-CN"/>
        </w:rPr>
        <w:t>注：</w:t>
      </w:r>
      <w:r>
        <w:rPr>
          <w:rFonts w:hint="eastAsia"/>
          <w:lang w:eastAsia="zh-CN"/>
        </w:rPr>
        <w:t>N = 506</w:t>
      </w:r>
      <w:r w:rsidR="009A6FB5">
        <w:rPr>
          <w:rFonts w:hint="eastAsia"/>
          <w:lang w:eastAsia="zh-CN"/>
        </w:rPr>
        <w:t>，</w:t>
      </w:r>
      <w:r w:rsidR="009A6FB5">
        <w:rPr>
          <w:rFonts w:cs="Times New Roman" w:hint="eastAsia"/>
          <w:iCs/>
          <w:lang w:eastAsia="zh-CN"/>
        </w:rPr>
        <w:t>性别（</w:t>
      </w:r>
      <w:r w:rsidR="009A6FB5">
        <w:rPr>
          <w:rFonts w:cs="Times New Roman" w:hint="eastAsia"/>
          <w:iCs/>
          <w:lang w:eastAsia="zh-CN"/>
        </w:rPr>
        <w:t xml:space="preserve">1 = </w:t>
      </w:r>
      <w:r w:rsidR="009A6FB5">
        <w:rPr>
          <w:rFonts w:cs="Times New Roman" w:hint="eastAsia"/>
          <w:iCs/>
          <w:lang w:eastAsia="zh-CN"/>
        </w:rPr>
        <w:t>男；</w:t>
      </w:r>
      <w:r w:rsidR="009A6FB5">
        <w:rPr>
          <w:rFonts w:cs="Times New Roman" w:hint="eastAsia"/>
          <w:iCs/>
          <w:lang w:eastAsia="zh-CN"/>
        </w:rPr>
        <w:t xml:space="preserve">2 = </w:t>
      </w:r>
      <w:r w:rsidR="009A6FB5">
        <w:rPr>
          <w:rFonts w:cs="Times New Roman" w:hint="eastAsia"/>
          <w:iCs/>
          <w:lang w:eastAsia="zh-CN"/>
        </w:rPr>
        <w:t>女），受教育水平（</w:t>
      </w:r>
      <w:r w:rsidR="009A6FB5">
        <w:rPr>
          <w:rFonts w:cs="Times New Roman" w:hint="eastAsia"/>
          <w:iCs/>
          <w:lang w:eastAsia="zh-CN"/>
        </w:rPr>
        <w:t xml:space="preserve">1 = </w:t>
      </w:r>
      <w:r w:rsidR="009A6FB5">
        <w:rPr>
          <w:rFonts w:cs="Times New Roman" w:hint="eastAsia"/>
          <w:iCs/>
          <w:lang w:eastAsia="zh-CN"/>
        </w:rPr>
        <w:t>初中及以下；</w:t>
      </w:r>
      <w:r w:rsidR="009A6FB5">
        <w:rPr>
          <w:rFonts w:cs="Times New Roman" w:hint="eastAsia"/>
          <w:iCs/>
          <w:lang w:eastAsia="zh-CN"/>
        </w:rPr>
        <w:t xml:space="preserve">2 = </w:t>
      </w:r>
      <w:r w:rsidR="009A6FB5">
        <w:rPr>
          <w:rFonts w:cs="Times New Roman" w:hint="eastAsia"/>
          <w:iCs/>
          <w:lang w:eastAsia="zh-CN"/>
        </w:rPr>
        <w:t>高中</w:t>
      </w:r>
      <w:r w:rsidR="009A6FB5">
        <w:rPr>
          <w:rFonts w:cs="Times New Roman" w:hint="eastAsia"/>
          <w:iCs/>
          <w:lang w:eastAsia="zh-CN"/>
        </w:rPr>
        <w:t>/</w:t>
      </w:r>
      <w:r w:rsidR="009A6FB5">
        <w:rPr>
          <w:rFonts w:cs="Times New Roman" w:hint="eastAsia"/>
          <w:iCs/>
          <w:lang w:eastAsia="zh-CN"/>
        </w:rPr>
        <w:t>中专；</w:t>
      </w:r>
      <w:r w:rsidR="009A6FB5">
        <w:rPr>
          <w:rFonts w:cs="Times New Roman" w:hint="eastAsia"/>
          <w:iCs/>
          <w:lang w:eastAsia="zh-CN"/>
        </w:rPr>
        <w:t xml:space="preserve"> 3 = </w:t>
      </w:r>
      <w:r w:rsidR="009A6FB5">
        <w:rPr>
          <w:rFonts w:cs="Times New Roman" w:hint="eastAsia"/>
          <w:iCs/>
          <w:lang w:eastAsia="zh-CN"/>
        </w:rPr>
        <w:t>大学专科；</w:t>
      </w:r>
      <w:r w:rsidR="009A6FB5">
        <w:rPr>
          <w:rFonts w:cs="Times New Roman" w:hint="eastAsia"/>
          <w:iCs/>
          <w:lang w:eastAsia="zh-CN"/>
        </w:rPr>
        <w:t xml:space="preserve"> 4 = </w:t>
      </w:r>
      <w:r w:rsidR="009A6FB5">
        <w:rPr>
          <w:rFonts w:cs="Times New Roman" w:hint="eastAsia"/>
          <w:iCs/>
          <w:lang w:eastAsia="zh-CN"/>
        </w:rPr>
        <w:t>大学本科；</w:t>
      </w:r>
      <w:r w:rsidR="009A6FB5">
        <w:rPr>
          <w:rFonts w:cs="Times New Roman" w:hint="eastAsia"/>
          <w:iCs/>
          <w:lang w:eastAsia="zh-CN"/>
        </w:rPr>
        <w:t xml:space="preserve">5 = </w:t>
      </w:r>
      <w:r w:rsidR="009A6FB5">
        <w:rPr>
          <w:rFonts w:cs="Times New Roman" w:hint="eastAsia"/>
          <w:iCs/>
          <w:lang w:eastAsia="zh-CN"/>
        </w:rPr>
        <w:t>研究生及以上），婚姻状况（</w:t>
      </w:r>
      <w:r w:rsidR="009A6FB5">
        <w:rPr>
          <w:rFonts w:cs="Times New Roman" w:hint="eastAsia"/>
          <w:iCs/>
          <w:lang w:eastAsia="zh-CN"/>
        </w:rPr>
        <w:t xml:space="preserve">1 = </w:t>
      </w:r>
      <w:r w:rsidR="009A6FB5">
        <w:rPr>
          <w:rFonts w:cs="Times New Roman" w:hint="eastAsia"/>
          <w:iCs/>
          <w:lang w:eastAsia="zh-CN"/>
        </w:rPr>
        <w:t>未婚；</w:t>
      </w:r>
      <w:r w:rsidR="009A6FB5">
        <w:rPr>
          <w:rFonts w:cs="Times New Roman" w:hint="eastAsia"/>
          <w:iCs/>
          <w:lang w:eastAsia="zh-CN"/>
        </w:rPr>
        <w:t xml:space="preserve">2 = </w:t>
      </w:r>
      <w:r w:rsidR="009A6FB5">
        <w:rPr>
          <w:rFonts w:cs="Times New Roman" w:hint="eastAsia"/>
          <w:iCs/>
          <w:lang w:eastAsia="zh-CN"/>
        </w:rPr>
        <w:t>已婚；</w:t>
      </w:r>
      <w:r w:rsidR="009A6FB5">
        <w:rPr>
          <w:rFonts w:cs="Times New Roman" w:hint="eastAsia"/>
          <w:iCs/>
          <w:lang w:eastAsia="zh-CN"/>
        </w:rPr>
        <w:t xml:space="preserve">3= </w:t>
      </w:r>
      <w:r w:rsidR="009A6FB5">
        <w:rPr>
          <w:rFonts w:cs="Times New Roman" w:hint="eastAsia"/>
          <w:iCs/>
          <w:lang w:eastAsia="zh-CN"/>
        </w:rPr>
        <w:t>离异），社会比较方向（</w:t>
      </w:r>
      <w:r w:rsidR="009A6FB5">
        <w:rPr>
          <w:rFonts w:cs="Times New Roman" w:hint="eastAsia"/>
          <w:iCs/>
          <w:lang w:eastAsia="zh-CN"/>
        </w:rPr>
        <w:t xml:space="preserve">1 = </w:t>
      </w:r>
      <w:r w:rsidR="009A6FB5">
        <w:rPr>
          <w:rFonts w:cs="Times New Roman" w:hint="eastAsia"/>
          <w:iCs/>
          <w:lang w:eastAsia="zh-CN"/>
        </w:rPr>
        <w:t>更常向下比较；</w:t>
      </w:r>
      <w:r w:rsidR="009A6FB5">
        <w:rPr>
          <w:rFonts w:cs="Times New Roman" w:hint="eastAsia"/>
          <w:iCs/>
          <w:lang w:eastAsia="zh-CN"/>
        </w:rPr>
        <w:t xml:space="preserve">4 = </w:t>
      </w:r>
      <w:r w:rsidR="009A6FB5">
        <w:rPr>
          <w:rFonts w:cs="Times New Roman" w:hint="eastAsia"/>
          <w:iCs/>
          <w:lang w:eastAsia="zh-CN"/>
        </w:rPr>
        <w:t>两种比较的频率相近；</w:t>
      </w:r>
      <w:r w:rsidR="009A6FB5">
        <w:rPr>
          <w:rFonts w:cs="Times New Roman" w:hint="eastAsia"/>
          <w:iCs/>
          <w:lang w:eastAsia="zh-CN"/>
        </w:rPr>
        <w:t xml:space="preserve">7 = </w:t>
      </w:r>
      <w:r w:rsidR="009A6FB5">
        <w:rPr>
          <w:rFonts w:cs="Times New Roman" w:hint="eastAsia"/>
          <w:iCs/>
          <w:lang w:eastAsia="zh-CN"/>
        </w:rPr>
        <w:t>更常向上比较）</w:t>
      </w:r>
    </w:p>
    <w:p w14:paraId="1FF3CC70" w14:textId="77777777" w:rsidR="009A6FB5" w:rsidRDefault="009A6FB5" w:rsidP="00C44F78">
      <w:pPr>
        <w:ind w:firstLine="480"/>
        <w:rPr>
          <w:lang w:eastAsia="zh-CN"/>
        </w:rPr>
      </w:pPr>
    </w:p>
    <w:p w14:paraId="1DED6CC9" w14:textId="4523652F" w:rsidR="009A6FB5" w:rsidRPr="009A6FB5" w:rsidRDefault="009A6FB5" w:rsidP="001D220D">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sidR="001D220D">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sidR="001D220D">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1D220D">
        <w:rPr>
          <w:rFonts w:cs="Times New Roman" w:hint="eastAsia"/>
          <w:iCs/>
          <w:lang w:eastAsia="zh-CN"/>
        </w:rPr>
        <w:t>0.76</w:t>
      </w:r>
      <w:r w:rsidRPr="00805226">
        <w:rPr>
          <w:rFonts w:cs="Times New Roman" w:hint="eastAsia"/>
          <w:iCs/>
          <w:lang w:eastAsia="zh-CN"/>
        </w:rPr>
        <w:t>，峰度为</w:t>
      </w:r>
      <w:r w:rsidRPr="00805226">
        <w:rPr>
          <w:rFonts w:cs="Times New Roman" w:hint="eastAsia"/>
          <w:iCs/>
          <w:lang w:eastAsia="zh-CN"/>
        </w:rPr>
        <w:t>1.</w:t>
      </w:r>
      <w:r w:rsidR="001D220D">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w:t>
      </w:r>
      <w:r w:rsidR="001D220D">
        <w:rPr>
          <w:rFonts w:cs="Times New Roman" w:hint="eastAsia"/>
          <w:iCs/>
          <w:lang w:eastAsia="zh-CN"/>
        </w:rPr>
        <w:t>3</w:t>
      </w:r>
      <w:r w:rsidRPr="00805226">
        <w:rPr>
          <w:rFonts w:cs="Times New Roman" w:hint="eastAsia"/>
          <w:iCs/>
          <w:lang w:eastAsia="zh-CN"/>
        </w:rPr>
        <w:t>，呈现峰度为</w:t>
      </w:r>
      <w:r w:rsidR="001D220D">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sidR="001D220D">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sidR="001D220D">
        <w:rPr>
          <w:rFonts w:cs="Times New Roman" w:hint="eastAsia"/>
          <w:iCs/>
          <w:lang w:eastAsia="zh-CN"/>
        </w:rPr>
        <w:t>、</w:t>
      </w:r>
      <w:r w:rsidRPr="00805226">
        <w:rPr>
          <w:rFonts w:cs="Times New Roman" w:hint="eastAsia"/>
          <w:iCs/>
          <w:lang w:eastAsia="zh-CN"/>
        </w:rPr>
        <w:t>生活满意度</w:t>
      </w:r>
      <w:r w:rsidR="001D220D">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w:t>
      </w:r>
      <w:r w:rsidR="001D220D">
        <w:rPr>
          <w:rFonts w:cs="Times New Roman" w:hint="eastAsia"/>
          <w:iCs/>
          <w:lang w:eastAsia="zh-CN"/>
        </w:rPr>
        <w:t>值得注意的是，向上认同的平均值较高，为</w:t>
      </w:r>
      <w:r w:rsidR="001D220D">
        <w:rPr>
          <w:rFonts w:cs="Times New Roman" w:hint="eastAsia"/>
          <w:iCs/>
          <w:lang w:eastAsia="zh-CN"/>
        </w:rPr>
        <w:t>5.44</w:t>
      </w:r>
      <w:r w:rsidR="001D220D">
        <w:rPr>
          <w:rFonts w:cs="Times New Roman" w:hint="eastAsia"/>
          <w:iCs/>
          <w:lang w:eastAsia="zh-CN"/>
        </w:rPr>
        <w:t>，且其偏度为</w:t>
      </w:r>
      <w:r w:rsidR="001D220D">
        <w:rPr>
          <w:rFonts w:cs="Times New Roman" w:hint="eastAsia"/>
          <w:iCs/>
          <w:lang w:eastAsia="zh-CN"/>
        </w:rPr>
        <w:t>-1.14</w:t>
      </w:r>
      <w:r w:rsidR="001D220D">
        <w:rPr>
          <w:rFonts w:cs="Times New Roman" w:hint="eastAsia"/>
          <w:iCs/>
          <w:lang w:eastAsia="zh-CN"/>
        </w:rPr>
        <w:t>。这意味着，较多的被试在社会比较中使用向上认同的策略。</w:t>
      </w:r>
      <w:r>
        <w:rPr>
          <w:rFonts w:cs="Times New Roman" w:hint="eastAsia"/>
          <w:iCs/>
          <w:lang w:eastAsia="zh-CN"/>
        </w:rPr>
        <w:t>最后，关于社会比较方向、向上比较频率和向下比较频率，这三个各由一道题测量的变量。社会比较方向的平均值为</w:t>
      </w:r>
      <w:r>
        <w:rPr>
          <w:rFonts w:cs="Times New Roman" w:hint="eastAsia"/>
          <w:iCs/>
          <w:lang w:eastAsia="zh-CN"/>
        </w:rPr>
        <w:t>5.</w:t>
      </w:r>
      <w:r w:rsidR="001D220D">
        <w:rPr>
          <w:rFonts w:cs="Times New Roman" w:hint="eastAsia"/>
          <w:iCs/>
          <w:lang w:eastAsia="zh-CN"/>
        </w:rPr>
        <w:t>58</w:t>
      </w:r>
      <w:r>
        <w:rPr>
          <w:rFonts w:cs="Times New Roman" w:hint="eastAsia"/>
          <w:iCs/>
          <w:lang w:eastAsia="zh-CN"/>
        </w:rPr>
        <w:t>，向上比较频率的平均值为</w:t>
      </w:r>
      <w:r w:rsidR="001D220D">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w:t>
      </w:r>
      <w:r w:rsidR="001D220D">
        <w:rPr>
          <w:rFonts w:cs="Times New Roman" w:hint="eastAsia"/>
          <w:iCs/>
          <w:lang w:eastAsia="zh-CN"/>
        </w:rPr>
        <w:t>53</w:t>
      </w:r>
      <w:r>
        <w:rPr>
          <w:rFonts w:cs="Times New Roman" w:hint="eastAsia"/>
          <w:iCs/>
          <w:lang w:eastAsia="zh-CN"/>
        </w:rPr>
        <w:t>。这意味着，在我们收集到的被试数据中，大多数被试更常进行向上比较。反之，在日常生活中进行向下比较的被试相对较少。</w:t>
      </w:r>
    </w:p>
    <w:p w14:paraId="2676A735" w14:textId="6061B184" w:rsidR="00C70D3B" w:rsidRPr="004E202A" w:rsidRDefault="0040319B" w:rsidP="004E202A">
      <w:pPr>
        <w:pStyle w:val="3"/>
        <w:spacing w:before="180" w:after="180"/>
        <w:rPr>
          <w:lang w:eastAsia="zh-CN"/>
        </w:rPr>
      </w:pPr>
      <w:bookmarkStart w:id="84" w:name="_Toc162021966"/>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84"/>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pPr>
      <w:r>
        <w:rPr>
          <w:rFonts w:hint="eastAsia"/>
        </w:rPr>
        <w:t>图</w:t>
      </w:r>
      <w:r w:rsidR="00A42A8C">
        <w:rPr>
          <w:rFonts w:hint="eastAsia"/>
        </w:rPr>
        <w:t>8</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85" w:name="_Toc162021967"/>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85"/>
    </w:p>
    <w:p w14:paraId="156B9675" w14:textId="4E9B8CF5"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575FCB" w:rsidRPr="004E614C">
        <w:rPr>
          <w:lang w:eastAsia="zh-CN"/>
        </w:rPr>
        <w:t>Harmon One-Factor Test</w:t>
      </w:r>
    </w:p>
    <w:p w14:paraId="1AB688E7" w14:textId="1B1EE751"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13E49C65" w:rsidR="00575FCB" w:rsidRPr="004E614C" w:rsidRDefault="00575FCB" w:rsidP="00752C85">
      <w:pPr>
        <w:pStyle w:val="af3"/>
      </w:pPr>
      <w:r w:rsidRPr="004E614C">
        <w:rPr>
          <w:rFonts w:hint="eastAsia"/>
        </w:rPr>
        <w:t>表</w:t>
      </w:r>
      <w:r w:rsidR="00A42A8C">
        <w:rPr>
          <w:rFonts w:hint="eastAsia"/>
        </w:rPr>
        <w:t>8</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59845238"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575FCB" w:rsidRPr="004E614C">
        <w:rPr>
          <w:lang w:eastAsia="zh-CN"/>
        </w:rPr>
        <w:t>Unmeasured Latent Method Construct</w:t>
      </w:r>
    </w:p>
    <w:p w14:paraId="638C9EB1" w14:textId="762EA570"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A42A8C">
        <w:rPr>
          <w:rFonts w:hint="eastAsia"/>
          <w:lang w:eastAsia="zh-CN"/>
        </w:rPr>
        <w:t>8</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0C6C7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62927B47" w:rsidR="00575FCB" w:rsidRPr="004E614C" w:rsidRDefault="00575FCB" w:rsidP="00752C85">
      <w:pPr>
        <w:pStyle w:val="af3"/>
      </w:pPr>
      <w:r w:rsidRPr="004E614C">
        <w:rPr>
          <w:rFonts w:hint="eastAsia"/>
        </w:rPr>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40A4624A" w:rsidR="00B861FE" w:rsidRDefault="0040319B" w:rsidP="004E614C">
      <w:pPr>
        <w:pStyle w:val="3"/>
        <w:spacing w:before="180" w:after="180"/>
        <w:rPr>
          <w:lang w:eastAsia="zh-CN"/>
        </w:rPr>
      </w:pPr>
      <w:bookmarkStart w:id="86" w:name="_Toc162021968"/>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86"/>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2B879BF9"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Pr="004E614C"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0C4C736" w:rsidR="00232A7D" w:rsidRPr="004E614C" w:rsidRDefault="00232A7D" w:rsidP="00752C85">
      <w:pPr>
        <w:pStyle w:val="af3"/>
      </w:pPr>
      <w:r w:rsidRPr="004E614C">
        <w:rPr>
          <w:rFonts w:hint="eastAsia"/>
        </w:rPr>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6D776F15"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A42A8C">
        <w:rPr>
          <w:rFonts w:cs="Times New Roman" w:hint="eastAsia"/>
          <w:lang w:eastAsia="zh-CN"/>
        </w:rPr>
        <w:t>8</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6253A694" w:rsidR="003C7FB2" w:rsidRPr="004E614C" w:rsidRDefault="003C7FB2" w:rsidP="003C7FB2">
      <w:pPr>
        <w:pStyle w:val="af5"/>
      </w:pPr>
      <w:r>
        <w:rPr>
          <w:rFonts w:hint="eastAsia"/>
        </w:rPr>
        <w:lastRenderedPageBreak/>
        <w:t>图</w:t>
      </w:r>
      <w:r w:rsidR="00A42A8C">
        <w:rPr>
          <w:rFonts w:hint="eastAsia"/>
        </w:rPr>
        <w:t>8</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7DA50917" w:rsidR="003C7FB2" w:rsidRPr="004E614C" w:rsidRDefault="003C7FB2" w:rsidP="00180D53">
      <w:pPr>
        <w:pStyle w:val="af5"/>
      </w:pPr>
      <w:r>
        <w:rPr>
          <w:rFonts w:hint="eastAsia"/>
        </w:rPr>
        <w:t>图</w:t>
      </w:r>
      <w:r w:rsidR="00A42A8C">
        <w:rPr>
          <w:rFonts w:hint="eastAsia"/>
        </w:rPr>
        <w:t>8</w:t>
      </w:r>
      <w:r w:rsidR="00F34A7E">
        <w:t>.3</w:t>
      </w:r>
      <w:r>
        <w:rPr>
          <w:rFonts w:hint="eastAsia"/>
        </w:rPr>
        <w:t xml:space="preserve"> 向下比较中社会比较倾向的调节作用</w:t>
      </w:r>
    </w:p>
    <w:p w14:paraId="5FA96DD7" w14:textId="483C8014" w:rsidR="00665D7F" w:rsidRPr="004E614C" w:rsidRDefault="0040319B" w:rsidP="00665D7F">
      <w:pPr>
        <w:pStyle w:val="4"/>
        <w:spacing w:before="180" w:after="180"/>
        <w:rPr>
          <w:lang w:eastAsia="zh-CN"/>
        </w:rPr>
      </w:pPr>
      <w:r>
        <w:rPr>
          <w:rFonts w:hint="eastAsia"/>
          <w:lang w:eastAsia="zh-CN"/>
        </w:rPr>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051DC485"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87" w:name="_Toc162021969"/>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87"/>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638CB5C4"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9B1CE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1E11AB">
          <w:headerReference w:type="default" r:id="rId43"/>
          <w:pgSz w:w="11906" w:h="16838"/>
          <w:pgMar w:top="1440" w:right="1800" w:bottom="1440" w:left="1800" w:header="851" w:footer="992" w:gutter="0"/>
          <w:cols w:space="425"/>
          <w:docGrid w:type="lines" w:linePitch="360"/>
        </w:sectPr>
      </w:pPr>
    </w:p>
    <w:p w14:paraId="3E093A5E" w14:textId="4EBD7FED" w:rsidR="00A3755D" w:rsidRPr="00634FC0" w:rsidRDefault="00634FC0" w:rsidP="00634FC0">
      <w:pPr>
        <w:pStyle w:val="1"/>
        <w:spacing w:before="360" w:after="360"/>
        <w:rPr>
          <w:lang w:eastAsia="zh-CN"/>
        </w:rPr>
      </w:pPr>
      <w:bookmarkStart w:id="88" w:name="_Toc162021970"/>
      <w:r w:rsidRPr="00634FC0">
        <w:rPr>
          <w:lang w:eastAsia="zh-CN"/>
        </w:rPr>
        <w:lastRenderedPageBreak/>
        <w:t>第</w:t>
      </w:r>
      <w:r w:rsidR="0040319B">
        <w:rPr>
          <w:rFonts w:hint="eastAsia"/>
          <w:lang w:eastAsia="zh-CN"/>
        </w:rPr>
        <w:t>九</w:t>
      </w:r>
      <w:r w:rsidRPr="00634FC0">
        <w:rPr>
          <w:lang w:eastAsia="zh-CN"/>
        </w:rPr>
        <w:t>章</w:t>
      </w:r>
      <w:r w:rsidRPr="00634FC0">
        <w:rPr>
          <w:rFonts w:hint="eastAsia"/>
          <w:lang w:eastAsia="zh-CN"/>
        </w:rPr>
        <w:t xml:space="preserve"> </w:t>
      </w:r>
      <w:r w:rsidR="00A3755D" w:rsidRPr="00634FC0">
        <w:rPr>
          <w:lang w:eastAsia="zh-CN"/>
        </w:rPr>
        <w:t>讨论</w:t>
      </w:r>
      <w:bookmarkEnd w:id="88"/>
    </w:p>
    <w:p w14:paraId="0310F242" w14:textId="7605A5B4" w:rsidR="00A3755D" w:rsidRPr="00F33CEC" w:rsidRDefault="0040319B" w:rsidP="00F33CEC">
      <w:pPr>
        <w:pStyle w:val="2"/>
        <w:spacing w:before="180" w:after="180"/>
        <w:rPr>
          <w:lang w:eastAsia="zh-CN"/>
        </w:rPr>
      </w:pPr>
      <w:bookmarkStart w:id="89" w:name="_Toc162021971"/>
      <w:r>
        <w:rPr>
          <w:rFonts w:hint="eastAsia"/>
          <w:lang w:eastAsia="zh-CN"/>
        </w:rPr>
        <w:t>9</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89"/>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7798758C"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9B1CE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6E452CC2"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707569">
        <w:rPr>
          <w:lang w:eastAsia="zh-CN"/>
        </w:rPr>
        <w:instrText xml:space="preserve"> ADDIN EN.CITE </w:instrText>
      </w:r>
      <w:r w:rsidR="00707569">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707569">
        <w:rPr>
          <w:lang w:eastAsia="zh-CN"/>
        </w:rPr>
        <w:instrText xml:space="preserve"> ADDIN EN.CITE.DATA </w:instrText>
      </w:r>
      <w:r w:rsidR="00707569">
        <w:rPr>
          <w:lang w:eastAsia="zh-CN"/>
        </w:rPr>
      </w:r>
      <w:r w:rsidR="00707569">
        <w:rPr>
          <w:lang w:eastAsia="zh-CN"/>
        </w:rPr>
        <w:fldChar w:fldCharType="end"/>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59333B9A" w:rsidR="00920C7B" w:rsidRPr="00F33CEC" w:rsidRDefault="0040319B" w:rsidP="00F33CEC">
      <w:pPr>
        <w:pStyle w:val="2"/>
        <w:spacing w:before="180" w:after="180"/>
        <w:rPr>
          <w:lang w:eastAsia="zh-CN"/>
        </w:rPr>
      </w:pPr>
      <w:bookmarkStart w:id="90" w:name="_Toc162021972"/>
      <w:r>
        <w:rPr>
          <w:rFonts w:hint="eastAsia"/>
          <w:lang w:eastAsia="zh-CN"/>
        </w:rPr>
        <w:t>9</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90"/>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w:t>
      </w:r>
      <w:r w:rsidR="00B3661F">
        <w:rPr>
          <w:rFonts w:hint="eastAsia"/>
          <w:lang w:eastAsia="zh-CN"/>
        </w:rPr>
        <w:lastRenderedPageBreak/>
        <w:t>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2F30E58B" w:rsidR="00C97F2E" w:rsidRPr="00F33CEC" w:rsidRDefault="0040319B" w:rsidP="00F33CEC">
      <w:pPr>
        <w:pStyle w:val="2"/>
        <w:spacing w:before="180" w:after="180"/>
        <w:rPr>
          <w:lang w:eastAsia="zh-CN"/>
        </w:rPr>
      </w:pPr>
      <w:bookmarkStart w:id="91" w:name="_Toc162021973"/>
      <w:r>
        <w:rPr>
          <w:rFonts w:hint="eastAsia"/>
          <w:lang w:eastAsia="zh-CN"/>
        </w:rPr>
        <w:t>9</w:t>
      </w:r>
      <w:r w:rsidR="00F34A7E">
        <w:rPr>
          <w:lang w:eastAsia="zh-CN"/>
        </w:rPr>
        <w:t>.3</w:t>
      </w:r>
      <w:r w:rsidR="00634FC0" w:rsidRPr="00F33CEC">
        <w:rPr>
          <w:lang w:eastAsia="zh-CN"/>
        </w:rPr>
        <w:t xml:space="preserve"> </w:t>
      </w:r>
      <w:r w:rsidR="00C97F2E" w:rsidRPr="00F33CEC">
        <w:rPr>
          <w:rFonts w:hint="eastAsia"/>
          <w:lang w:eastAsia="zh-CN"/>
        </w:rPr>
        <w:t>实践意义</w:t>
      </w:r>
      <w:bookmarkEnd w:id="91"/>
    </w:p>
    <w:p w14:paraId="105D98F8" w14:textId="41F42FB5" w:rsidR="00A03F4A" w:rsidRPr="004E614C"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9B1CE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283ABF44"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w:t>
      </w:r>
      <w:r w:rsidR="00AF1BE4" w:rsidRPr="00AF1BE4">
        <w:rPr>
          <w:rFonts w:hint="eastAsia"/>
          <w:lang w:eastAsia="zh-CN"/>
        </w:rPr>
        <w:lastRenderedPageBreak/>
        <w:t>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1248F470" w:rsidR="00D215A1" w:rsidRDefault="00D215A1" w:rsidP="00D215A1">
      <w:pPr>
        <w:ind w:firstLine="480"/>
        <w:rPr>
          <w:lang w:eastAsia="zh-CN"/>
        </w:rPr>
        <w:sectPr w:rsidR="00D215A1" w:rsidSect="001E11AB">
          <w:headerReference w:type="default" r:id="rId44"/>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2" w:name="_Toc162021974"/>
      <w:r>
        <w:rPr>
          <w:rFonts w:hint="eastAsia"/>
          <w:lang w:eastAsia="zh-CN"/>
        </w:rPr>
        <w:lastRenderedPageBreak/>
        <w:t>附录</w:t>
      </w:r>
      <w:bookmarkEnd w:id="92"/>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F90A1A" w:rsidRDefault="003E6B2C" w:rsidP="003E6B2C">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59C20ED" w14:textId="38B1BA36" w:rsidR="00F90A1A" w:rsidRPr="00F90A1A" w:rsidRDefault="00F90A1A" w:rsidP="003E6B2C">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lastRenderedPageBreak/>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1E11AB">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3" w:name="_Toc162021975"/>
      <w:commentRangeStart w:id="94"/>
      <w:r w:rsidRPr="004E614C">
        <w:rPr>
          <w:lang w:eastAsia="zh-CN"/>
        </w:rPr>
        <w:lastRenderedPageBreak/>
        <w:t>参考文献</w:t>
      </w:r>
      <w:bookmarkEnd w:id="93"/>
      <w:commentRangeEnd w:id="94"/>
      <w:r w:rsidR="0092604F">
        <w:rPr>
          <w:rStyle w:val="af9"/>
          <w:rFonts w:ascii="Times New Roman" w:eastAsia="宋体" w:hAnsi="Times New Roman" w:cstheme="minorBidi"/>
          <w:b w:val="0"/>
          <w:bCs w:val="0"/>
          <w:kern w:val="2"/>
        </w:rPr>
        <w:commentReference w:id="94"/>
      </w:r>
    </w:p>
    <w:p w14:paraId="75FD20F4" w14:textId="56903F96" w:rsidR="000C6C7C" w:rsidRPr="000C6C7C" w:rsidRDefault="006F26B4" w:rsidP="000C6C7C">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0C6C7C" w:rsidRPr="000C6C7C">
        <w:t xml:space="preserve">Acar, A. (2008). Antecedents and consequences of online social networking behavior: The case of Facebook. </w:t>
      </w:r>
      <w:r w:rsidR="000C6C7C" w:rsidRPr="000C6C7C">
        <w:rPr>
          <w:i/>
        </w:rPr>
        <w:t>Journal of Website Promotion, 3</w:t>
      </w:r>
      <w:r w:rsidR="000C6C7C" w:rsidRPr="000C6C7C">
        <w:t xml:space="preserve">(1-2), 62-83. </w:t>
      </w:r>
      <w:hyperlink r:id="rId46" w:history="1">
        <w:r w:rsidR="000C6C7C" w:rsidRPr="000C6C7C">
          <w:rPr>
            <w:rStyle w:val="a6"/>
          </w:rPr>
          <w:t>https://doi.org/10.1080/15533610802052654</w:t>
        </w:r>
      </w:hyperlink>
      <w:r w:rsidR="000C6C7C" w:rsidRPr="000C6C7C">
        <w:t xml:space="preserve"> </w:t>
      </w:r>
    </w:p>
    <w:p w14:paraId="38BF24BE" w14:textId="77777777" w:rsidR="000C6C7C" w:rsidRPr="000C6C7C" w:rsidRDefault="000C6C7C" w:rsidP="000C6C7C">
      <w:pPr>
        <w:pStyle w:val="EndNoteBibliography"/>
      </w:pPr>
    </w:p>
    <w:p w14:paraId="171B019E" w14:textId="4D2EC15B" w:rsidR="000C6C7C" w:rsidRPr="000C6C7C" w:rsidRDefault="000C6C7C" w:rsidP="000C6C7C">
      <w:pPr>
        <w:pStyle w:val="EndNoteBibliography"/>
        <w:ind w:left="720" w:hanging="720"/>
      </w:pPr>
      <w:r w:rsidRPr="000C6C7C">
        <w:t xml:space="preserve">Adjaye-Gbewonyo, K., &amp; Kawachi, I. (2012). Use of the Yitzhaki Index as a test of relative deprivation for health outcomes: A review of recent literature. </w:t>
      </w:r>
      <w:r w:rsidRPr="000C6C7C">
        <w:rPr>
          <w:i/>
        </w:rPr>
        <w:t>Social Science &amp; Medicine, 75</w:t>
      </w:r>
      <w:r w:rsidRPr="000C6C7C">
        <w:t xml:space="preserve">(1), 129-137. </w:t>
      </w:r>
      <w:hyperlink r:id="rId47" w:history="1">
        <w:r w:rsidRPr="000C6C7C">
          <w:rPr>
            <w:rStyle w:val="a6"/>
          </w:rPr>
          <w:t>https://doi.org/10.1016/j.socscimed.2012.03.004</w:t>
        </w:r>
      </w:hyperlink>
      <w:r w:rsidRPr="000C6C7C">
        <w:t xml:space="preserve"> </w:t>
      </w:r>
    </w:p>
    <w:p w14:paraId="3444E1A1" w14:textId="77777777" w:rsidR="000C6C7C" w:rsidRPr="000C6C7C" w:rsidRDefault="000C6C7C" w:rsidP="000C6C7C">
      <w:pPr>
        <w:pStyle w:val="EndNoteBibliography"/>
      </w:pPr>
    </w:p>
    <w:p w14:paraId="6043DBE6" w14:textId="77777777" w:rsidR="000C6C7C" w:rsidRPr="000C6C7C" w:rsidRDefault="000C6C7C" w:rsidP="000C6C7C">
      <w:pPr>
        <w:pStyle w:val="EndNoteBibliography"/>
        <w:ind w:left="720" w:hanging="720"/>
      </w:pPr>
      <w:r w:rsidRPr="000C6C7C">
        <w:t xml:space="preserve">Aiken, L., &amp; West, S. (1991). </w:t>
      </w:r>
      <w:r w:rsidRPr="000C6C7C">
        <w:rPr>
          <w:i/>
        </w:rPr>
        <w:t>Multiple regression: Testing and interpreting interactions</w:t>
      </w:r>
      <w:r w:rsidRPr="000C6C7C">
        <w:t xml:space="preserve"> (Vol. 2). </w:t>
      </w:r>
    </w:p>
    <w:p w14:paraId="1716F409" w14:textId="77777777" w:rsidR="000C6C7C" w:rsidRPr="000C6C7C" w:rsidRDefault="000C6C7C" w:rsidP="000C6C7C">
      <w:pPr>
        <w:pStyle w:val="EndNoteBibliography"/>
      </w:pPr>
    </w:p>
    <w:p w14:paraId="24F8D844" w14:textId="77777777" w:rsidR="000C6C7C" w:rsidRPr="000C6C7C" w:rsidRDefault="000C6C7C" w:rsidP="000C6C7C">
      <w:pPr>
        <w:pStyle w:val="EndNoteBibliography"/>
        <w:ind w:left="720" w:hanging="720"/>
      </w:pPr>
      <w:r w:rsidRPr="000C6C7C">
        <w:t xml:space="preserve">Alicke, M.D., &amp; Govorun, O. (2005). </w:t>
      </w:r>
      <w:r w:rsidRPr="000C6C7C">
        <w:rPr>
          <w:i/>
        </w:rPr>
        <w:t>The self in social judgment</w:t>
      </w:r>
      <w:r w:rsidRPr="000C6C7C">
        <w:t xml:space="preserve"> (Vol. 1). </w:t>
      </w:r>
    </w:p>
    <w:p w14:paraId="4304351E" w14:textId="77777777" w:rsidR="000C6C7C" w:rsidRPr="000C6C7C" w:rsidRDefault="000C6C7C" w:rsidP="000C6C7C">
      <w:pPr>
        <w:pStyle w:val="EndNoteBibliography"/>
      </w:pPr>
    </w:p>
    <w:p w14:paraId="39798567" w14:textId="4B8064A2" w:rsidR="000C6C7C" w:rsidRPr="000C6C7C" w:rsidRDefault="000C6C7C" w:rsidP="000C6C7C">
      <w:pPr>
        <w:pStyle w:val="EndNoteBibliography"/>
        <w:ind w:left="720" w:hanging="720"/>
      </w:pPr>
      <w:r w:rsidRPr="000C6C7C">
        <w:t xml:space="preserve">Anderson, J.C., &amp; Gerbing, D.W. (1988). Structural equation modeling in practice: A review and recommended two-step approach. </w:t>
      </w:r>
      <w:r w:rsidRPr="000C6C7C">
        <w:rPr>
          <w:i/>
        </w:rPr>
        <w:t>Psychological Bulletin, 103</w:t>
      </w:r>
      <w:r w:rsidRPr="000C6C7C">
        <w:t xml:space="preserve">(3), 411. </w:t>
      </w:r>
      <w:hyperlink r:id="rId48" w:history="1">
        <w:r w:rsidRPr="000C6C7C">
          <w:rPr>
            <w:rStyle w:val="a6"/>
          </w:rPr>
          <w:t>https://doi.org/10.1037/0033-2909.103.3.411</w:t>
        </w:r>
      </w:hyperlink>
      <w:r w:rsidRPr="000C6C7C">
        <w:t xml:space="preserve"> </w:t>
      </w:r>
    </w:p>
    <w:p w14:paraId="37CB1ECC" w14:textId="77777777" w:rsidR="000C6C7C" w:rsidRPr="000C6C7C" w:rsidRDefault="000C6C7C" w:rsidP="000C6C7C">
      <w:pPr>
        <w:pStyle w:val="EndNoteBibliography"/>
      </w:pPr>
    </w:p>
    <w:p w14:paraId="12B8BA99" w14:textId="77777777" w:rsidR="000C6C7C" w:rsidRPr="000C6C7C" w:rsidRDefault="000C6C7C" w:rsidP="000C6C7C">
      <w:pPr>
        <w:pStyle w:val="EndNoteBibliography"/>
        <w:ind w:left="720" w:hanging="720"/>
      </w:pPr>
      <w:r w:rsidRPr="000C6C7C">
        <w:t xml:space="preserve">Andrew, F.M., &amp; Withey, S.B. (1976). </w:t>
      </w:r>
      <w:r w:rsidRPr="000C6C7C">
        <w:rPr>
          <w:i/>
        </w:rPr>
        <w:t>Social indicators of well-being</w:t>
      </w:r>
      <w:r w:rsidRPr="000C6C7C">
        <w:t xml:space="preserve"> (Vol. 20). </w:t>
      </w:r>
    </w:p>
    <w:p w14:paraId="1BA173DB" w14:textId="77777777" w:rsidR="000C6C7C" w:rsidRPr="000C6C7C" w:rsidRDefault="000C6C7C" w:rsidP="000C6C7C">
      <w:pPr>
        <w:pStyle w:val="EndNoteBibliography"/>
      </w:pPr>
    </w:p>
    <w:p w14:paraId="73EFCA1E" w14:textId="6B7ACF44" w:rsidR="000C6C7C" w:rsidRPr="000C6C7C" w:rsidRDefault="000C6C7C" w:rsidP="000C6C7C">
      <w:pPr>
        <w:pStyle w:val="EndNoteBibliography"/>
        <w:ind w:left="720" w:hanging="720"/>
      </w:pPr>
      <w:r w:rsidRPr="000C6C7C">
        <w:t xml:space="preserve">Appel, H., et al. (2015). Social comparison, envy, and depression on Facebook: A study looking at the effects of high comparison standards on depressed individuals. </w:t>
      </w:r>
      <w:r w:rsidRPr="000C6C7C">
        <w:rPr>
          <w:i/>
        </w:rPr>
        <w:t>Journal of Social and Clinical Psychology, 34</w:t>
      </w:r>
      <w:r w:rsidRPr="000C6C7C">
        <w:t xml:space="preserve">(4), 277-289. </w:t>
      </w:r>
      <w:hyperlink r:id="rId49" w:history="1">
        <w:r w:rsidRPr="000C6C7C">
          <w:rPr>
            <w:rStyle w:val="a6"/>
          </w:rPr>
          <w:t>https://doi.org/10.1521/jscp.2015.34.4.277</w:t>
        </w:r>
      </w:hyperlink>
      <w:r w:rsidRPr="000C6C7C">
        <w:t xml:space="preserve"> </w:t>
      </w:r>
    </w:p>
    <w:p w14:paraId="4E2EF9E2" w14:textId="77777777" w:rsidR="000C6C7C" w:rsidRPr="000C6C7C" w:rsidRDefault="000C6C7C" w:rsidP="000C6C7C">
      <w:pPr>
        <w:pStyle w:val="EndNoteBibliography"/>
      </w:pPr>
    </w:p>
    <w:p w14:paraId="3CFDD6F7" w14:textId="2715468C" w:rsidR="000C6C7C" w:rsidRPr="000C6C7C" w:rsidRDefault="000C6C7C" w:rsidP="000C6C7C">
      <w:pPr>
        <w:pStyle w:val="EndNoteBibliography"/>
        <w:ind w:left="720" w:hanging="720"/>
      </w:pPr>
      <w:r w:rsidRPr="000C6C7C">
        <w:t xml:space="preserve">Aronson, E., et al. (1966). The effect of a pratfall on increasing interpersonal attractiveness. </w:t>
      </w:r>
      <w:r w:rsidRPr="000C6C7C">
        <w:rPr>
          <w:i/>
        </w:rPr>
        <w:t>Psychonomic Science, 4</w:t>
      </w:r>
      <w:r w:rsidRPr="000C6C7C">
        <w:t xml:space="preserve">(6), 227-228. </w:t>
      </w:r>
      <w:hyperlink r:id="rId50" w:history="1">
        <w:r w:rsidRPr="000C6C7C">
          <w:rPr>
            <w:rStyle w:val="a6"/>
          </w:rPr>
          <w:t>https://doi.org/10.3758/BF03342263</w:t>
        </w:r>
      </w:hyperlink>
      <w:r w:rsidRPr="000C6C7C">
        <w:t xml:space="preserve"> </w:t>
      </w:r>
    </w:p>
    <w:p w14:paraId="596CC9C9" w14:textId="77777777" w:rsidR="000C6C7C" w:rsidRPr="000C6C7C" w:rsidRDefault="000C6C7C" w:rsidP="000C6C7C">
      <w:pPr>
        <w:pStyle w:val="EndNoteBibliography"/>
      </w:pPr>
    </w:p>
    <w:p w14:paraId="59152AD5" w14:textId="54B009CC" w:rsidR="000C6C7C" w:rsidRPr="000C6C7C" w:rsidRDefault="000C6C7C" w:rsidP="000C6C7C">
      <w:pPr>
        <w:pStyle w:val="EndNoteBibliography"/>
        <w:ind w:left="720" w:hanging="720"/>
      </w:pPr>
      <w:r w:rsidRPr="000C6C7C">
        <w:t xml:space="preserve">Bao, H.-W.-S. (2022). </w:t>
      </w:r>
      <w:r w:rsidRPr="000C6C7C">
        <w:rPr>
          <w:i/>
        </w:rPr>
        <w:t xml:space="preserve">bruceR: Broadly useful convenient and efficient R functions. </w:t>
      </w:r>
      <w:r w:rsidRPr="000C6C7C">
        <w:t xml:space="preserve">In </w:t>
      </w:r>
      <w:hyperlink r:id="rId51" w:history="1">
        <w:r w:rsidRPr="000C6C7C">
          <w:rPr>
            <w:rStyle w:val="a6"/>
            <w:i/>
          </w:rPr>
          <w:t>https://CRAN.R-project.org/package=bruceR</w:t>
        </w:r>
      </w:hyperlink>
      <w:r w:rsidRPr="000C6C7C">
        <w:t xml:space="preserve"> </w:t>
      </w:r>
    </w:p>
    <w:p w14:paraId="0A55DD11" w14:textId="77777777" w:rsidR="000C6C7C" w:rsidRPr="000C6C7C" w:rsidRDefault="000C6C7C" w:rsidP="000C6C7C">
      <w:pPr>
        <w:pStyle w:val="EndNoteBibliography"/>
      </w:pPr>
    </w:p>
    <w:p w14:paraId="18549C00" w14:textId="3141A6BA" w:rsidR="000C6C7C" w:rsidRPr="000C6C7C" w:rsidRDefault="000C6C7C" w:rsidP="000C6C7C">
      <w:pPr>
        <w:pStyle w:val="EndNoteBibliography"/>
        <w:ind w:left="720" w:hanging="720"/>
      </w:pPr>
      <w:r w:rsidRPr="000C6C7C">
        <w:t>Batenburg, A., &amp; Das, E. (2015). Virtual support communities and psychological well-</w:t>
      </w:r>
      <w:r w:rsidRPr="000C6C7C">
        <w:lastRenderedPageBreak/>
        <w:t xml:space="preserve">being: The role of optimistic and pessimistic social comparison strategies. </w:t>
      </w:r>
      <w:r w:rsidRPr="000C6C7C">
        <w:rPr>
          <w:i/>
        </w:rPr>
        <w:t>Journal of Computer-Mediated Communication, 20</w:t>
      </w:r>
      <w:r w:rsidRPr="000C6C7C">
        <w:t xml:space="preserve">(6), 585-600. </w:t>
      </w:r>
      <w:hyperlink r:id="rId52" w:history="1">
        <w:r w:rsidRPr="000C6C7C">
          <w:rPr>
            <w:rStyle w:val="a6"/>
          </w:rPr>
          <w:t>https://doi.org/10.1111/jcc4.12131</w:t>
        </w:r>
      </w:hyperlink>
      <w:r w:rsidRPr="000C6C7C">
        <w:t xml:space="preserve"> </w:t>
      </w:r>
    </w:p>
    <w:p w14:paraId="48C2E7A7" w14:textId="77777777" w:rsidR="000C6C7C" w:rsidRPr="000C6C7C" w:rsidRDefault="000C6C7C" w:rsidP="000C6C7C">
      <w:pPr>
        <w:pStyle w:val="EndNoteBibliography"/>
      </w:pPr>
    </w:p>
    <w:p w14:paraId="666FF38B" w14:textId="546B2FF7" w:rsidR="000C6C7C" w:rsidRPr="000C6C7C" w:rsidRDefault="000C6C7C" w:rsidP="000C6C7C">
      <w:pPr>
        <w:pStyle w:val="EndNoteBibliography"/>
        <w:ind w:left="720" w:hanging="720"/>
      </w:pPr>
      <w:r w:rsidRPr="000C6C7C">
        <w:t xml:space="preserve">Begg, C.B., &amp; Mazumdar, M. (1994). Operating characteristics of a rank correlation test for publication bias. </w:t>
      </w:r>
      <w:r w:rsidRPr="000C6C7C">
        <w:rPr>
          <w:i/>
        </w:rPr>
        <w:t>Biometrics</w:t>
      </w:r>
      <w:r w:rsidRPr="000C6C7C">
        <w:t xml:space="preserve">, 1088-1101. </w:t>
      </w:r>
      <w:hyperlink r:id="rId53" w:history="1">
        <w:r w:rsidRPr="000C6C7C">
          <w:rPr>
            <w:rStyle w:val="a6"/>
          </w:rPr>
          <w:t>https://doi.org/10.2307/2533446</w:t>
        </w:r>
      </w:hyperlink>
      <w:r w:rsidRPr="000C6C7C">
        <w:t xml:space="preserve"> </w:t>
      </w:r>
    </w:p>
    <w:p w14:paraId="5CE5F752" w14:textId="77777777" w:rsidR="000C6C7C" w:rsidRPr="000C6C7C" w:rsidRDefault="000C6C7C" w:rsidP="000C6C7C">
      <w:pPr>
        <w:pStyle w:val="EndNoteBibliography"/>
      </w:pPr>
    </w:p>
    <w:p w14:paraId="7474366E" w14:textId="4CF90C50" w:rsidR="000C6C7C" w:rsidRPr="000C6C7C" w:rsidRDefault="000C6C7C" w:rsidP="000C6C7C">
      <w:pPr>
        <w:pStyle w:val="EndNoteBibliography"/>
        <w:ind w:left="720" w:hanging="720"/>
      </w:pPr>
      <w:r w:rsidRPr="000C6C7C">
        <w:t xml:space="preserve">Beshai, S., et al. (2017). Personal relative deprivation associated with functional disorders via stress: An examination of fibromyalgia and gastrointestinal symptoms. </w:t>
      </w:r>
      <w:r w:rsidRPr="000C6C7C">
        <w:rPr>
          <w:i/>
        </w:rPr>
        <w:t>PLoS One, 12</w:t>
      </w:r>
      <w:r w:rsidRPr="000C6C7C">
        <w:t xml:space="preserve">(12), e0189666. </w:t>
      </w:r>
      <w:hyperlink r:id="rId54" w:history="1">
        <w:r w:rsidRPr="000C6C7C">
          <w:rPr>
            <w:rStyle w:val="a6"/>
          </w:rPr>
          <w:t>https://doi.org/10.1371/journal.pone.0189666</w:t>
        </w:r>
      </w:hyperlink>
      <w:r w:rsidRPr="000C6C7C">
        <w:t xml:space="preserve"> </w:t>
      </w:r>
    </w:p>
    <w:p w14:paraId="5AA6AB12" w14:textId="77777777" w:rsidR="000C6C7C" w:rsidRPr="000C6C7C" w:rsidRDefault="000C6C7C" w:rsidP="000C6C7C">
      <w:pPr>
        <w:pStyle w:val="EndNoteBibliography"/>
      </w:pPr>
    </w:p>
    <w:p w14:paraId="59EC45D4" w14:textId="647D2285" w:rsidR="000C6C7C" w:rsidRPr="000C6C7C" w:rsidRDefault="000C6C7C" w:rsidP="000C6C7C">
      <w:pPr>
        <w:pStyle w:val="EndNoteBibliography"/>
        <w:ind w:left="720" w:hanging="720"/>
      </w:pPr>
      <w:r w:rsidRPr="000C6C7C">
        <w:t xml:space="preserve">Bland, J.M., &amp; Altman, D.G. (1997). Statistics notes: Cronbach's alpha. </w:t>
      </w:r>
      <w:r w:rsidRPr="000C6C7C">
        <w:rPr>
          <w:i/>
        </w:rPr>
        <w:t>British Medical Journal, 314</w:t>
      </w:r>
      <w:r w:rsidRPr="000C6C7C">
        <w:t xml:space="preserve">(7080), 572. </w:t>
      </w:r>
      <w:hyperlink r:id="rId55" w:history="1">
        <w:r w:rsidRPr="000C6C7C">
          <w:rPr>
            <w:rStyle w:val="a6"/>
          </w:rPr>
          <w:t>https://doi.org/10.1136/bmj.314.7080.572</w:t>
        </w:r>
      </w:hyperlink>
      <w:r w:rsidRPr="000C6C7C">
        <w:t xml:space="preserve"> </w:t>
      </w:r>
    </w:p>
    <w:p w14:paraId="22EA80F3" w14:textId="77777777" w:rsidR="000C6C7C" w:rsidRPr="000C6C7C" w:rsidRDefault="000C6C7C" w:rsidP="000C6C7C">
      <w:pPr>
        <w:pStyle w:val="EndNoteBibliography"/>
      </w:pPr>
    </w:p>
    <w:p w14:paraId="5520D66B" w14:textId="0ED39C13" w:rsidR="000C6C7C" w:rsidRPr="000C6C7C" w:rsidRDefault="000C6C7C" w:rsidP="000C6C7C">
      <w:pPr>
        <w:pStyle w:val="EndNoteBibliography"/>
        <w:ind w:left="720" w:hanging="720"/>
      </w:pPr>
      <w:r w:rsidRPr="000C6C7C">
        <w:t xml:space="preserve">Bogart, L.M., et al. (2004). Feeling superior but threatened: The relation of narcissism to social comparison. </w:t>
      </w:r>
      <w:r w:rsidRPr="000C6C7C">
        <w:rPr>
          <w:i/>
        </w:rPr>
        <w:t>Basic and Applied Social Psychology, 26</w:t>
      </w:r>
      <w:r w:rsidRPr="000C6C7C">
        <w:t xml:space="preserve">(1), 35-44. </w:t>
      </w:r>
      <w:hyperlink r:id="rId56" w:history="1">
        <w:r w:rsidRPr="000C6C7C">
          <w:rPr>
            <w:rStyle w:val="a6"/>
          </w:rPr>
          <w:t>https://doi.org/10.1207/s15324834basp2601_4</w:t>
        </w:r>
      </w:hyperlink>
      <w:r w:rsidRPr="000C6C7C">
        <w:t xml:space="preserve"> </w:t>
      </w:r>
    </w:p>
    <w:p w14:paraId="7BE44433" w14:textId="77777777" w:rsidR="000C6C7C" w:rsidRPr="000C6C7C" w:rsidRDefault="000C6C7C" w:rsidP="000C6C7C">
      <w:pPr>
        <w:pStyle w:val="EndNoteBibliography"/>
      </w:pPr>
    </w:p>
    <w:p w14:paraId="0820D9CF" w14:textId="316DEAE6" w:rsidR="000C6C7C" w:rsidRPr="000C6C7C" w:rsidRDefault="000C6C7C" w:rsidP="000C6C7C">
      <w:pPr>
        <w:pStyle w:val="EndNoteBibliography"/>
        <w:ind w:left="720" w:hanging="720"/>
        <w:rPr>
          <w:rFonts w:hint="eastAsia"/>
        </w:rPr>
      </w:pPr>
      <w:r w:rsidRPr="000C6C7C">
        <w:t>Boyd, D.M., &amp; Ellison, N.B. (2007). Soc</w:t>
      </w:r>
      <w:r w:rsidRPr="000C6C7C">
        <w:rPr>
          <w:rFonts w:hint="eastAsia"/>
        </w:rPr>
        <w:t xml:space="preserve">ial network sites: Definition, history, and scholarship. </w:t>
      </w:r>
      <w:r w:rsidRPr="000C6C7C">
        <w:rPr>
          <w:rFonts w:hint="eastAsia"/>
          <w:i/>
        </w:rPr>
        <w:t>Journal of Computer</w:t>
      </w:r>
      <w:r w:rsidRPr="000C6C7C">
        <w:rPr>
          <w:rFonts w:hint="eastAsia"/>
          <w:i/>
        </w:rPr>
        <w:t>‐</w:t>
      </w:r>
      <w:r w:rsidRPr="000C6C7C">
        <w:rPr>
          <w:rFonts w:hint="eastAsia"/>
          <w:i/>
        </w:rPr>
        <w:t>Mediated Communication, 13</w:t>
      </w:r>
      <w:r w:rsidRPr="000C6C7C">
        <w:rPr>
          <w:rFonts w:hint="eastAsia"/>
        </w:rPr>
        <w:t xml:space="preserve">(1), 210-230. </w:t>
      </w:r>
      <w:hyperlink r:id="rId57" w:history="1">
        <w:r w:rsidRPr="000C6C7C">
          <w:rPr>
            <w:rStyle w:val="a6"/>
            <w:rFonts w:hint="eastAsia"/>
          </w:rPr>
          <w:t>https://doi.org/10.1111/j.1083-6101.2007.00393.x</w:t>
        </w:r>
      </w:hyperlink>
      <w:r w:rsidRPr="000C6C7C">
        <w:rPr>
          <w:rFonts w:hint="eastAsia"/>
        </w:rPr>
        <w:t xml:space="preserve"> </w:t>
      </w:r>
    </w:p>
    <w:p w14:paraId="01ED454A" w14:textId="77777777" w:rsidR="000C6C7C" w:rsidRPr="000C6C7C" w:rsidRDefault="000C6C7C" w:rsidP="000C6C7C">
      <w:pPr>
        <w:pStyle w:val="EndNoteBibliography"/>
      </w:pPr>
    </w:p>
    <w:p w14:paraId="4315B3D9" w14:textId="77777777" w:rsidR="000C6C7C" w:rsidRPr="000C6C7C" w:rsidRDefault="000C6C7C" w:rsidP="000C6C7C">
      <w:pPr>
        <w:pStyle w:val="EndNoteBibliography"/>
        <w:ind w:left="720" w:hanging="720"/>
      </w:pPr>
      <w:r w:rsidRPr="000C6C7C">
        <w:t xml:space="preserve">Brickman, P., &amp; Bulman, R.J. (1977). </w:t>
      </w:r>
      <w:r w:rsidRPr="000C6C7C">
        <w:rPr>
          <w:i/>
        </w:rPr>
        <w:t>Pleasure and pain in social comparison</w:t>
      </w:r>
      <w:r w:rsidRPr="000C6C7C">
        <w:t xml:space="preserve"> (Vol. 149). </w:t>
      </w:r>
    </w:p>
    <w:p w14:paraId="7665A66E" w14:textId="77777777" w:rsidR="000C6C7C" w:rsidRPr="000C6C7C" w:rsidRDefault="000C6C7C" w:rsidP="000C6C7C">
      <w:pPr>
        <w:pStyle w:val="EndNoteBibliography"/>
      </w:pPr>
    </w:p>
    <w:p w14:paraId="0DA6CCB6" w14:textId="529CDF4C" w:rsidR="000C6C7C" w:rsidRPr="000C6C7C" w:rsidRDefault="000C6C7C" w:rsidP="000C6C7C">
      <w:pPr>
        <w:pStyle w:val="EndNoteBibliography"/>
        <w:ind w:left="720" w:hanging="720"/>
      </w:pPr>
      <w:r w:rsidRPr="000C6C7C">
        <w:t xml:space="preserve">Briki, W. (2019). Harmed trait self-control: Why do people with a higher dispositional malicious envy experience lower subjective wellbeing? A cross-sectional study. </w:t>
      </w:r>
      <w:r w:rsidRPr="000C6C7C">
        <w:rPr>
          <w:i/>
        </w:rPr>
        <w:t>Journal of Happiness Studies, 20</w:t>
      </w:r>
      <w:r w:rsidRPr="000C6C7C">
        <w:t xml:space="preserve">(2), 523-540. </w:t>
      </w:r>
      <w:hyperlink r:id="rId58" w:history="1">
        <w:r w:rsidRPr="000C6C7C">
          <w:rPr>
            <w:rStyle w:val="a6"/>
          </w:rPr>
          <w:t>https://doi.org/10.1007/s10902-017-9955-x</w:t>
        </w:r>
      </w:hyperlink>
      <w:r w:rsidRPr="000C6C7C">
        <w:t xml:space="preserve"> </w:t>
      </w:r>
    </w:p>
    <w:p w14:paraId="7ADD5B1C" w14:textId="77777777" w:rsidR="000C6C7C" w:rsidRPr="000C6C7C" w:rsidRDefault="000C6C7C" w:rsidP="000C6C7C">
      <w:pPr>
        <w:pStyle w:val="EndNoteBibliography"/>
      </w:pPr>
    </w:p>
    <w:p w14:paraId="436EF7E7" w14:textId="6ABFF818" w:rsidR="000C6C7C" w:rsidRPr="000C6C7C" w:rsidRDefault="000C6C7C" w:rsidP="000C6C7C">
      <w:pPr>
        <w:pStyle w:val="EndNoteBibliography"/>
        <w:ind w:left="720" w:hanging="720"/>
      </w:pPr>
      <w:r w:rsidRPr="000C6C7C">
        <w:t xml:space="preserve">Brown, J.D. (1986). Evaluations of self and others: Self-enhancement biases in social judgments. </w:t>
      </w:r>
      <w:r w:rsidRPr="000C6C7C">
        <w:rPr>
          <w:i/>
        </w:rPr>
        <w:t>Social Cognition, 4</w:t>
      </w:r>
      <w:r w:rsidRPr="000C6C7C">
        <w:t xml:space="preserve">(4), 353-376. </w:t>
      </w:r>
      <w:hyperlink r:id="rId59" w:history="1">
        <w:r w:rsidRPr="000C6C7C">
          <w:rPr>
            <w:rStyle w:val="a6"/>
          </w:rPr>
          <w:t>https://doi.org/10.1521/soco.1986.4.4.353</w:t>
        </w:r>
      </w:hyperlink>
      <w:r w:rsidRPr="000C6C7C">
        <w:t xml:space="preserve"> </w:t>
      </w:r>
    </w:p>
    <w:p w14:paraId="2E5C3059" w14:textId="77777777" w:rsidR="000C6C7C" w:rsidRPr="000C6C7C" w:rsidRDefault="000C6C7C" w:rsidP="000C6C7C">
      <w:pPr>
        <w:pStyle w:val="EndNoteBibliography"/>
      </w:pPr>
    </w:p>
    <w:p w14:paraId="50F47FCF" w14:textId="75ACB169" w:rsidR="000C6C7C" w:rsidRPr="000C6C7C" w:rsidRDefault="000C6C7C" w:rsidP="000C6C7C">
      <w:pPr>
        <w:pStyle w:val="EndNoteBibliography"/>
        <w:ind w:left="720" w:hanging="720"/>
      </w:pPr>
      <w:r w:rsidRPr="000C6C7C">
        <w:t xml:space="preserve">Brummelman, E., et al. (2016). Separating narcissism from self-esteem. </w:t>
      </w:r>
      <w:r w:rsidRPr="000C6C7C">
        <w:rPr>
          <w:i/>
        </w:rPr>
        <w:t xml:space="preserve">Current </w:t>
      </w:r>
      <w:r w:rsidRPr="000C6C7C">
        <w:rPr>
          <w:i/>
        </w:rPr>
        <w:lastRenderedPageBreak/>
        <w:t>Directions in Psychological Science, 25</w:t>
      </w:r>
      <w:r w:rsidRPr="000C6C7C">
        <w:t xml:space="preserve">(1), 8-13. </w:t>
      </w:r>
      <w:hyperlink r:id="rId60" w:history="1">
        <w:r w:rsidRPr="000C6C7C">
          <w:rPr>
            <w:rStyle w:val="a6"/>
          </w:rPr>
          <w:t>https://doi.org/10.1177/0963721415619737</w:t>
        </w:r>
      </w:hyperlink>
      <w:r w:rsidRPr="000C6C7C">
        <w:t xml:space="preserve"> </w:t>
      </w:r>
    </w:p>
    <w:p w14:paraId="4E7FDA91" w14:textId="77777777" w:rsidR="000C6C7C" w:rsidRPr="000C6C7C" w:rsidRDefault="000C6C7C" w:rsidP="000C6C7C">
      <w:pPr>
        <w:pStyle w:val="EndNoteBibliography"/>
      </w:pPr>
    </w:p>
    <w:p w14:paraId="0F9CB953" w14:textId="5027D12D" w:rsidR="000C6C7C" w:rsidRPr="000C6C7C" w:rsidRDefault="000C6C7C" w:rsidP="000C6C7C">
      <w:pPr>
        <w:pStyle w:val="EndNoteBibliography"/>
        <w:ind w:left="720" w:hanging="720"/>
      </w:pPr>
      <w:r w:rsidRPr="000C6C7C">
        <w:t xml:space="preserve">Brush, S.G. (1996). Dynamics of theory change in the social sciences: Relative deprivation and collective violence. </w:t>
      </w:r>
      <w:r w:rsidRPr="000C6C7C">
        <w:rPr>
          <w:i/>
        </w:rPr>
        <w:t>Journal of Conflict Resolution, 40</w:t>
      </w:r>
      <w:r w:rsidRPr="000C6C7C">
        <w:t xml:space="preserve">(4), 523-545. </w:t>
      </w:r>
      <w:hyperlink r:id="rId61" w:history="1">
        <w:r w:rsidRPr="000C6C7C">
          <w:rPr>
            <w:rStyle w:val="a6"/>
          </w:rPr>
          <w:t>https://doi.org/10.1177/0022002796040004001</w:t>
        </w:r>
      </w:hyperlink>
      <w:r w:rsidRPr="000C6C7C">
        <w:t xml:space="preserve"> </w:t>
      </w:r>
    </w:p>
    <w:p w14:paraId="2C34C8FF" w14:textId="77777777" w:rsidR="000C6C7C" w:rsidRPr="000C6C7C" w:rsidRDefault="000C6C7C" w:rsidP="000C6C7C">
      <w:pPr>
        <w:pStyle w:val="EndNoteBibliography"/>
      </w:pPr>
    </w:p>
    <w:p w14:paraId="76449091" w14:textId="02B6B6F7" w:rsidR="000C6C7C" w:rsidRPr="000C6C7C" w:rsidRDefault="000C6C7C" w:rsidP="000C6C7C">
      <w:pPr>
        <w:pStyle w:val="EndNoteBibliography"/>
        <w:ind w:left="720" w:hanging="720"/>
      </w:pPr>
      <w:r w:rsidRPr="000C6C7C">
        <w:t xml:space="preserve">Burnell, K., et al. (2019). Passive social networking site use and well-being: The mediating roles of social comparison and the fear of missing out. </w:t>
      </w:r>
      <w:hyperlink r:id="rId62" w:history="1">
        <w:r w:rsidRPr="000C6C7C">
          <w:rPr>
            <w:rStyle w:val="a6"/>
          </w:rPr>
          <w:t>https://doi.org/10.5817/CP2019-3-5</w:t>
        </w:r>
      </w:hyperlink>
      <w:r w:rsidRPr="000C6C7C">
        <w:t xml:space="preserve"> </w:t>
      </w:r>
    </w:p>
    <w:p w14:paraId="0770A601" w14:textId="77777777" w:rsidR="000C6C7C" w:rsidRPr="000C6C7C" w:rsidRDefault="000C6C7C" w:rsidP="000C6C7C">
      <w:pPr>
        <w:pStyle w:val="EndNoteBibliography"/>
      </w:pPr>
    </w:p>
    <w:p w14:paraId="2B5F132B" w14:textId="5F55F97F" w:rsidR="000C6C7C" w:rsidRPr="000C6C7C" w:rsidRDefault="000C6C7C" w:rsidP="000C6C7C">
      <w:pPr>
        <w:pStyle w:val="EndNoteBibliography"/>
        <w:ind w:left="720" w:hanging="720"/>
      </w:pPr>
      <w:r w:rsidRPr="000C6C7C">
        <w:t xml:space="preserve">Burns, T. (1966). Relative Deprivation and Social Justice. A Study of Attitudes to Social Inequality in Twentieth-Century England. </w:t>
      </w:r>
      <w:r w:rsidRPr="000C6C7C">
        <w:rPr>
          <w:i/>
        </w:rPr>
        <w:t>The British Journal of Sociology</w:t>
      </w:r>
      <w:r w:rsidRPr="000C6C7C">
        <w:t xml:space="preserve">. </w:t>
      </w:r>
      <w:hyperlink r:id="rId63" w:history="1">
        <w:r w:rsidRPr="000C6C7C">
          <w:rPr>
            <w:rStyle w:val="a6"/>
          </w:rPr>
          <w:t>https://doi.org/10.2307/589189</w:t>
        </w:r>
      </w:hyperlink>
      <w:r w:rsidRPr="000C6C7C">
        <w:t xml:space="preserve"> </w:t>
      </w:r>
    </w:p>
    <w:p w14:paraId="397CAFB6" w14:textId="77777777" w:rsidR="000C6C7C" w:rsidRPr="000C6C7C" w:rsidRDefault="000C6C7C" w:rsidP="000C6C7C">
      <w:pPr>
        <w:pStyle w:val="EndNoteBibliography"/>
      </w:pPr>
    </w:p>
    <w:p w14:paraId="6E952834" w14:textId="146C75E3" w:rsidR="000C6C7C" w:rsidRPr="000C6C7C" w:rsidRDefault="000C6C7C" w:rsidP="000C6C7C">
      <w:pPr>
        <w:pStyle w:val="EndNoteBibliography"/>
        <w:ind w:left="720" w:hanging="720"/>
      </w:pPr>
      <w:r w:rsidRPr="000C6C7C">
        <w:t xml:space="preserve">Butzer, B., &amp; Kuiper, N.A. (2006). Relationships between the frequency of social comparisons and self-concept clarity, intolerance of uncertainty, anxiety, and depression. </w:t>
      </w:r>
      <w:r w:rsidRPr="000C6C7C">
        <w:rPr>
          <w:i/>
        </w:rPr>
        <w:t>Personality and Individual Differences, 41</w:t>
      </w:r>
      <w:r w:rsidRPr="000C6C7C">
        <w:t xml:space="preserve">(1), 167-176. </w:t>
      </w:r>
      <w:hyperlink r:id="rId64" w:history="1">
        <w:r w:rsidRPr="000C6C7C">
          <w:rPr>
            <w:rStyle w:val="a6"/>
          </w:rPr>
          <w:t>https://doi.org/10.1016/j.paid.2005.12.017</w:t>
        </w:r>
      </w:hyperlink>
      <w:r w:rsidRPr="000C6C7C">
        <w:t xml:space="preserve"> </w:t>
      </w:r>
    </w:p>
    <w:p w14:paraId="4E8D5242" w14:textId="77777777" w:rsidR="000C6C7C" w:rsidRPr="000C6C7C" w:rsidRDefault="000C6C7C" w:rsidP="000C6C7C">
      <w:pPr>
        <w:pStyle w:val="EndNoteBibliography"/>
      </w:pPr>
    </w:p>
    <w:p w14:paraId="4A64FF3B" w14:textId="77777777" w:rsidR="000C6C7C" w:rsidRPr="000C6C7C" w:rsidRDefault="000C6C7C" w:rsidP="000C6C7C">
      <w:pPr>
        <w:pStyle w:val="EndNoteBibliography"/>
        <w:ind w:left="720" w:hanging="720"/>
      </w:pPr>
      <w:r w:rsidRPr="000C6C7C">
        <w:t xml:space="preserve">Buunk, A.P., &amp; Gibbons, F.X. (2006). </w:t>
      </w:r>
      <w:r w:rsidRPr="000C6C7C">
        <w:rPr>
          <w:i/>
        </w:rPr>
        <w:t>Social comparison orientation: A new perspective on those who do and those who don’t compare with others</w:t>
      </w:r>
      <w:r w:rsidRPr="000C6C7C">
        <w:t xml:space="preserve">. </w:t>
      </w:r>
    </w:p>
    <w:p w14:paraId="66D61BB1" w14:textId="77777777" w:rsidR="000C6C7C" w:rsidRPr="000C6C7C" w:rsidRDefault="000C6C7C" w:rsidP="000C6C7C">
      <w:pPr>
        <w:pStyle w:val="EndNoteBibliography"/>
      </w:pPr>
    </w:p>
    <w:p w14:paraId="5F998BA2" w14:textId="53A1AEE1" w:rsidR="000C6C7C" w:rsidRPr="000C6C7C" w:rsidRDefault="000C6C7C" w:rsidP="000C6C7C">
      <w:pPr>
        <w:pStyle w:val="EndNoteBibliography"/>
        <w:ind w:left="720" w:hanging="720"/>
      </w:pPr>
      <w:r w:rsidRPr="000C6C7C">
        <w:t xml:space="preserve">Buunk, A.P., et al. (2007). Social comparison and satisfaction with one's social life. </w:t>
      </w:r>
      <w:r w:rsidRPr="000C6C7C">
        <w:rPr>
          <w:i/>
        </w:rPr>
        <w:t>Journal of Social and Personal Relationships, 24</w:t>
      </w:r>
      <w:r w:rsidRPr="000C6C7C">
        <w:t xml:space="preserve">(2), 197-205. </w:t>
      </w:r>
      <w:hyperlink r:id="rId65" w:history="1">
        <w:r w:rsidRPr="000C6C7C">
          <w:rPr>
            <w:rStyle w:val="a6"/>
          </w:rPr>
          <w:t>https://doi.org/10.1177/0265407507075410</w:t>
        </w:r>
      </w:hyperlink>
      <w:r w:rsidRPr="000C6C7C">
        <w:t xml:space="preserve"> </w:t>
      </w:r>
    </w:p>
    <w:p w14:paraId="1CFDFF0A" w14:textId="77777777" w:rsidR="000C6C7C" w:rsidRPr="000C6C7C" w:rsidRDefault="000C6C7C" w:rsidP="000C6C7C">
      <w:pPr>
        <w:pStyle w:val="EndNoteBibliography"/>
      </w:pPr>
    </w:p>
    <w:p w14:paraId="18FF4DDC" w14:textId="7CAE0C3D" w:rsidR="000C6C7C" w:rsidRPr="000C6C7C" w:rsidRDefault="000C6C7C" w:rsidP="000C6C7C">
      <w:pPr>
        <w:pStyle w:val="EndNoteBibliography"/>
        <w:ind w:left="720" w:hanging="720"/>
      </w:pPr>
      <w:r w:rsidRPr="000C6C7C">
        <w:t xml:space="preserve">Buunk, B.P., et al. (1990). The affective consequences of social comparison: Either direction has its ups and downs. </w:t>
      </w:r>
      <w:r w:rsidRPr="000C6C7C">
        <w:rPr>
          <w:i/>
        </w:rPr>
        <w:t>Journal of Personality and Social Psychology, 59</w:t>
      </w:r>
      <w:r w:rsidRPr="000C6C7C">
        <w:t xml:space="preserve">(6), 1238. </w:t>
      </w:r>
      <w:hyperlink r:id="rId66" w:history="1">
        <w:r w:rsidRPr="000C6C7C">
          <w:rPr>
            <w:rStyle w:val="a6"/>
          </w:rPr>
          <w:t>https://doi.org/10.1037//0022-3514.59.6.1238</w:t>
        </w:r>
      </w:hyperlink>
      <w:r w:rsidRPr="000C6C7C">
        <w:t xml:space="preserve"> </w:t>
      </w:r>
    </w:p>
    <w:p w14:paraId="50423BA9" w14:textId="77777777" w:rsidR="000C6C7C" w:rsidRPr="000C6C7C" w:rsidRDefault="000C6C7C" w:rsidP="000C6C7C">
      <w:pPr>
        <w:pStyle w:val="EndNoteBibliography"/>
      </w:pPr>
    </w:p>
    <w:p w14:paraId="40656F12" w14:textId="073898D9" w:rsidR="000C6C7C" w:rsidRPr="000C6C7C" w:rsidRDefault="000C6C7C" w:rsidP="000C6C7C">
      <w:pPr>
        <w:pStyle w:val="EndNoteBibliography"/>
        <w:ind w:left="720" w:hanging="720"/>
      </w:pPr>
      <w:r w:rsidRPr="000C6C7C">
        <w:t xml:space="preserve">Buunk, B.P., &amp; Van Yperen, N.W. (1991). Referential comparisons, relational comparisons, and exchange orientation: Their relation to marital satisfaction. </w:t>
      </w:r>
      <w:r w:rsidRPr="000C6C7C">
        <w:rPr>
          <w:i/>
        </w:rPr>
        <w:t>Personality and Social Psychology Bulletin, 17</w:t>
      </w:r>
      <w:r w:rsidRPr="000C6C7C">
        <w:t xml:space="preserve">(6), 709-717. </w:t>
      </w:r>
      <w:hyperlink r:id="rId67" w:history="1">
        <w:r w:rsidRPr="000C6C7C">
          <w:rPr>
            <w:rStyle w:val="a6"/>
          </w:rPr>
          <w:t>https://doi.org/10.1177/0146167291176015</w:t>
        </w:r>
      </w:hyperlink>
      <w:r w:rsidRPr="000C6C7C">
        <w:t xml:space="preserve"> </w:t>
      </w:r>
    </w:p>
    <w:p w14:paraId="0422E6C4" w14:textId="77777777" w:rsidR="000C6C7C" w:rsidRPr="000C6C7C" w:rsidRDefault="000C6C7C" w:rsidP="000C6C7C">
      <w:pPr>
        <w:pStyle w:val="EndNoteBibliography"/>
      </w:pPr>
    </w:p>
    <w:p w14:paraId="7E034AF0" w14:textId="22D727DE" w:rsidR="000C6C7C" w:rsidRPr="000C6C7C" w:rsidRDefault="000C6C7C" w:rsidP="000C6C7C">
      <w:pPr>
        <w:pStyle w:val="EndNoteBibliography"/>
        <w:ind w:left="720" w:hanging="720"/>
      </w:pPr>
      <w:r w:rsidRPr="000C6C7C">
        <w:t xml:space="preserve">Buunk, B.P., &amp; Ybema, J.F. (1995). Selective evaluation and coping with stress: Making </w:t>
      </w:r>
      <w:r w:rsidRPr="000C6C7C">
        <w:lastRenderedPageBreak/>
        <w:t xml:space="preserve">one's situation cognitively more livable. </w:t>
      </w:r>
      <w:r w:rsidRPr="000C6C7C">
        <w:rPr>
          <w:i/>
        </w:rPr>
        <w:t>Journal of Applied Social Psychology, 25</w:t>
      </w:r>
      <w:r w:rsidRPr="000C6C7C">
        <w:t xml:space="preserve">(17), 1499-1517. </w:t>
      </w:r>
      <w:hyperlink r:id="rId68" w:history="1">
        <w:r w:rsidRPr="000C6C7C">
          <w:rPr>
            <w:rStyle w:val="a6"/>
          </w:rPr>
          <w:t>https://doi.org/10.1111/j.1559-1816.1995.tb02629.x</w:t>
        </w:r>
      </w:hyperlink>
      <w:r w:rsidRPr="000C6C7C">
        <w:t xml:space="preserve"> </w:t>
      </w:r>
    </w:p>
    <w:p w14:paraId="51E10471" w14:textId="77777777" w:rsidR="000C6C7C" w:rsidRPr="000C6C7C" w:rsidRDefault="000C6C7C" w:rsidP="000C6C7C">
      <w:pPr>
        <w:pStyle w:val="EndNoteBibliography"/>
      </w:pPr>
    </w:p>
    <w:p w14:paraId="39EE4857" w14:textId="77777777" w:rsidR="000C6C7C" w:rsidRPr="000C6C7C" w:rsidRDefault="000C6C7C" w:rsidP="000C6C7C">
      <w:pPr>
        <w:pStyle w:val="EndNoteBibliography"/>
        <w:ind w:left="720" w:hanging="720"/>
      </w:pPr>
      <w:r w:rsidRPr="000C6C7C">
        <w:t xml:space="preserve">Buunk, B.P., &amp; Ybema, J.F. (1997). </w:t>
      </w:r>
      <w:r w:rsidRPr="000C6C7C">
        <w:rPr>
          <w:i/>
        </w:rPr>
        <w:t>Social comparisons and occupational stress: The identification-contrast model</w:t>
      </w:r>
      <w:r w:rsidRPr="000C6C7C">
        <w:t xml:space="preserve">. </w:t>
      </w:r>
    </w:p>
    <w:p w14:paraId="6B281E11" w14:textId="77777777" w:rsidR="000C6C7C" w:rsidRPr="000C6C7C" w:rsidRDefault="000C6C7C" w:rsidP="000C6C7C">
      <w:pPr>
        <w:pStyle w:val="EndNoteBibliography"/>
      </w:pPr>
    </w:p>
    <w:p w14:paraId="2BA98D98" w14:textId="7211CC1C" w:rsidR="000C6C7C" w:rsidRPr="000C6C7C" w:rsidRDefault="000C6C7C" w:rsidP="000C6C7C">
      <w:pPr>
        <w:pStyle w:val="EndNoteBibliography"/>
        <w:ind w:left="720" w:hanging="720"/>
      </w:pPr>
      <w:r w:rsidRPr="000C6C7C">
        <w:t xml:space="preserve">Buunk, B.P., et al. (2003). Engaging in upward and downward comparisons as a determinant of relative deprivation at work: A longitudinal study. </w:t>
      </w:r>
      <w:r w:rsidRPr="000C6C7C">
        <w:rPr>
          <w:i/>
        </w:rPr>
        <w:t>Journal of Vocational Behavior, 62</w:t>
      </w:r>
      <w:r w:rsidRPr="000C6C7C">
        <w:t xml:space="preserve">(2), 370-388. </w:t>
      </w:r>
      <w:hyperlink r:id="rId69" w:history="1">
        <w:r w:rsidRPr="000C6C7C">
          <w:rPr>
            <w:rStyle w:val="a6"/>
          </w:rPr>
          <w:t>https://doi.org/10.1016/S0001-8791(02)00015-5</w:t>
        </w:r>
      </w:hyperlink>
      <w:r w:rsidRPr="000C6C7C">
        <w:t xml:space="preserve"> </w:t>
      </w:r>
    </w:p>
    <w:p w14:paraId="65BE0A0C" w14:textId="77777777" w:rsidR="000C6C7C" w:rsidRPr="000C6C7C" w:rsidRDefault="000C6C7C" w:rsidP="000C6C7C">
      <w:pPr>
        <w:pStyle w:val="EndNoteBibliography"/>
      </w:pPr>
    </w:p>
    <w:p w14:paraId="29FE23E1" w14:textId="186D0D0C" w:rsidR="000C6C7C" w:rsidRPr="000C6C7C" w:rsidRDefault="000C6C7C" w:rsidP="000C6C7C">
      <w:pPr>
        <w:pStyle w:val="EndNoteBibliography"/>
        <w:ind w:left="720" w:hanging="720"/>
      </w:pPr>
      <w:r w:rsidRPr="000C6C7C">
        <w:t xml:space="preserve">Buunk, B.P., et al. (2005). Social comparisons at work as related to a cooperative social climate and to individual differences in social comparison orientation. </w:t>
      </w:r>
      <w:r w:rsidRPr="000C6C7C">
        <w:rPr>
          <w:i/>
        </w:rPr>
        <w:t>Applied Psychology, 54</w:t>
      </w:r>
      <w:r w:rsidRPr="000C6C7C">
        <w:t xml:space="preserve">(1), 61-80. </w:t>
      </w:r>
      <w:hyperlink r:id="rId70" w:history="1">
        <w:r w:rsidRPr="000C6C7C">
          <w:rPr>
            <w:rStyle w:val="a6"/>
          </w:rPr>
          <w:t>https://doi.org/10.1111/j.1464-0597.2005.00196.x</w:t>
        </w:r>
      </w:hyperlink>
      <w:r w:rsidRPr="000C6C7C">
        <w:t xml:space="preserve"> </w:t>
      </w:r>
    </w:p>
    <w:p w14:paraId="15FA9539" w14:textId="77777777" w:rsidR="000C6C7C" w:rsidRPr="000C6C7C" w:rsidRDefault="000C6C7C" w:rsidP="000C6C7C">
      <w:pPr>
        <w:pStyle w:val="EndNoteBibliography"/>
      </w:pPr>
    </w:p>
    <w:p w14:paraId="0BFC4AE8" w14:textId="2FDAC1CC" w:rsidR="000C6C7C" w:rsidRPr="000C6C7C" w:rsidRDefault="000C6C7C" w:rsidP="000C6C7C">
      <w:pPr>
        <w:pStyle w:val="EndNoteBibliography"/>
        <w:ind w:left="720" w:hanging="720"/>
      </w:pPr>
      <w:r w:rsidRPr="000C6C7C">
        <w:t xml:space="preserve">Callan, M.J., et al. (2015a). Age differences in social comparison tendency and personal relative deprivation. </w:t>
      </w:r>
      <w:r w:rsidRPr="000C6C7C">
        <w:rPr>
          <w:i/>
        </w:rPr>
        <w:t>Personality and Individual Differences, 87</w:t>
      </w:r>
      <w:r w:rsidRPr="000C6C7C">
        <w:t xml:space="preserve">, 196-199. </w:t>
      </w:r>
      <w:hyperlink r:id="rId71" w:history="1">
        <w:r w:rsidRPr="000C6C7C">
          <w:rPr>
            <w:rStyle w:val="a6"/>
          </w:rPr>
          <w:t>https://doi.org/10.1016/j.paid.2015.08.003</w:t>
        </w:r>
      </w:hyperlink>
      <w:r w:rsidRPr="000C6C7C">
        <w:t xml:space="preserve"> </w:t>
      </w:r>
    </w:p>
    <w:p w14:paraId="677FA805" w14:textId="77777777" w:rsidR="000C6C7C" w:rsidRPr="000C6C7C" w:rsidRDefault="000C6C7C" w:rsidP="000C6C7C">
      <w:pPr>
        <w:pStyle w:val="EndNoteBibliography"/>
      </w:pPr>
    </w:p>
    <w:p w14:paraId="252BE4A6" w14:textId="1CA50287" w:rsidR="000C6C7C" w:rsidRPr="000C6C7C" w:rsidRDefault="000C6C7C" w:rsidP="000C6C7C">
      <w:pPr>
        <w:pStyle w:val="EndNoteBibliography"/>
        <w:ind w:left="720" w:hanging="720"/>
      </w:pPr>
      <w:r w:rsidRPr="000C6C7C">
        <w:t xml:space="preserve">Callan, M.J., et al. (2015b). Predicting self-rated mental and physical health: The contributions of subjective socioeconomic status and personal relative deprivation. </w:t>
      </w:r>
      <w:r w:rsidRPr="000C6C7C">
        <w:rPr>
          <w:i/>
        </w:rPr>
        <w:t>Frontiers in Psychology, 6</w:t>
      </w:r>
      <w:r w:rsidRPr="000C6C7C">
        <w:t xml:space="preserve">, 1415. </w:t>
      </w:r>
      <w:hyperlink r:id="rId72" w:history="1">
        <w:r w:rsidRPr="000C6C7C">
          <w:rPr>
            <w:rStyle w:val="a6"/>
          </w:rPr>
          <w:t>https://doi.org/10.3389/fpsyg.2015.01415</w:t>
        </w:r>
      </w:hyperlink>
      <w:r w:rsidRPr="000C6C7C">
        <w:t xml:space="preserve"> </w:t>
      </w:r>
    </w:p>
    <w:p w14:paraId="40C31A6E" w14:textId="77777777" w:rsidR="000C6C7C" w:rsidRPr="000C6C7C" w:rsidRDefault="000C6C7C" w:rsidP="000C6C7C">
      <w:pPr>
        <w:pStyle w:val="EndNoteBibliography"/>
      </w:pPr>
    </w:p>
    <w:p w14:paraId="16C7ACAF" w14:textId="258AA441" w:rsidR="000C6C7C" w:rsidRPr="000C6C7C" w:rsidRDefault="000C6C7C" w:rsidP="000C6C7C">
      <w:pPr>
        <w:pStyle w:val="EndNoteBibliography"/>
        <w:ind w:left="720" w:hanging="720"/>
      </w:pPr>
      <w:r w:rsidRPr="000C6C7C">
        <w:t xml:space="preserve">Callan, M.J., et al. (2011). Personal relative deprivation, delay discounting, and gambling. </w:t>
      </w:r>
      <w:r w:rsidRPr="000C6C7C">
        <w:rPr>
          <w:i/>
        </w:rPr>
        <w:t>Journal of Personality and Social Psychology, 101</w:t>
      </w:r>
      <w:r w:rsidRPr="000C6C7C">
        <w:t xml:space="preserve">(5), 955. </w:t>
      </w:r>
      <w:hyperlink r:id="rId73" w:history="1">
        <w:r w:rsidRPr="000C6C7C">
          <w:rPr>
            <w:rStyle w:val="a6"/>
          </w:rPr>
          <w:t>https://doi.org/10.1037/a0024778</w:t>
        </w:r>
      </w:hyperlink>
      <w:r w:rsidRPr="000C6C7C">
        <w:t xml:space="preserve"> </w:t>
      </w:r>
    </w:p>
    <w:p w14:paraId="633C45B3" w14:textId="77777777" w:rsidR="000C6C7C" w:rsidRPr="000C6C7C" w:rsidRDefault="000C6C7C" w:rsidP="000C6C7C">
      <w:pPr>
        <w:pStyle w:val="EndNoteBibliography"/>
      </w:pPr>
    </w:p>
    <w:p w14:paraId="1B2E7F28" w14:textId="554784CF" w:rsidR="000C6C7C" w:rsidRPr="000C6C7C" w:rsidRDefault="000C6C7C" w:rsidP="000C6C7C">
      <w:pPr>
        <w:pStyle w:val="EndNoteBibliography"/>
        <w:ind w:left="720" w:hanging="720"/>
        <w:rPr>
          <w:rFonts w:hint="eastAsia"/>
        </w:rPr>
      </w:pPr>
      <w:r w:rsidRPr="000C6C7C">
        <w:t>Carmona, C., et al. (2006). Do social comparison and</w:t>
      </w:r>
      <w:r w:rsidRPr="000C6C7C">
        <w:rPr>
          <w:rFonts w:hint="eastAsia"/>
        </w:rPr>
        <w:t xml:space="preserve"> coping styles play a role in the development of burnout? Cross</w:t>
      </w:r>
      <w:r w:rsidRPr="000C6C7C">
        <w:rPr>
          <w:rFonts w:hint="eastAsia"/>
        </w:rPr>
        <w:t>‐</w:t>
      </w:r>
      <w:r w:rsidRPr="000C6C7C">
        <w:rPr>
          <w:rFonts w:hint="eastAsia"/>
        </w:rPr>
        <w:t xml:space="preserve">sectional and longitudinal findings. </w:t>
      </w:r>
      <w:r w:rsidRPr="000C6C7C">
        <w:rPr>
          <w:rFonts w:hint="eastAsia"/>
          <w:i/>
        </w:rPr>
        <w:t>Journal of Occupational and Organizational Psychology, 79</w:t>
      </w:r>
      <w:r w:rsidRPr="000C6C7C">
        <w:rPr>
          <w:rFonts w:hint="eastAsia"/>
        </w:rPr>
        <w:t xml:space="preserve">(1), 85-99. </w:t>
      </w:r>
      <w:hyperlink r:id="rId74" w:history="1">
        <w:r w:rsidRPr="000C6C7C">
          <w:rPr>
            <w:rStyle w:val="a6"/>
            <w:rFonts w:hint="eastAsia"/>
          </w:rPr>
          <w:t>https://doi.org/10.1348/096317905X40808</w:t>
        </w:r>
      </w:hyperlink>
      <w:r w:rsidRPr="000C6C7C">
        <w:rPr>
          <w:rFonts w:hint="eastAsia"/>
        </w:rPr>
        <w:t xml:space="preserve"> </w:t>
      </w:r>
    </w:p>
    <w:p w14:paraId="25D00526" w14:textId="77777777" w:rsidR="000C6C7C" w:rsidRPr="000C6C7C" w:rsidRDefault="000C6C7C" w:rsidP="000C6C7C">
      <w:pPr>
        <w:pStyle w:val="EndNoteBibliography"/>
      </w:pPr>
    </w:p>
    <w:p w14:paraId="1450CB3D" w14:textId="77777777" w:rsidR="000C6C7C" w:rsidRPr="000C6C7C" w:rsidRDefault="000C6C7C" w:rsidP="000C6C7C">
      <w:pPr>
        <w:pStyle w:val="EndNoteBibliography"/>
        <w:ind w:left="720" w:hanging="720"/>
      </w:pPr>
      <w:r w:rsidRPr="000C6C7C">
        <w:t xml:space="preserve">Cho, J. (2014). Will social media use reduce relative deprivation?: Systematic analysis of social capital’s mediating effects of connecting social media use with relative deprivation. </w:t>
      </w:r>
      <w:r w:rsidRPr="000C6C7C">
        <w:rPr>
          <w:i/>
        </w:rPr>
        <w:t>International Journal of Communication, 8</w:t>
      </w:r>
      <w:r w:rsidRPr="000C6C7C">
        <w:t xml:space="preserve">, 23. </w:t>
      </w:r>
    </w:p>
    <w:p w14:paraId="41C7D4CC" w14:textId="77777777" w:rsidR="000C6C7C" w:rsidRPr="000C6C7C" w:rsidRDefault="000C6C7C" w:rsidP="000C6C7C">
      <w:pPr>
        <w:pStyle w:val="EndNoteBibliography"/>
      </w:pPr>
    </w:p>
    <w:p w14:paraId="3970AB29" w14:textId="6AC286E7" w:rsidR="000C6C7C" w:rsidRPr="000C6C7C" w:rsidRDefault="000C6C7C" w:rsidP="000C6C7C">
      <w:pPr>
        <w:pStyle w:val="EndNoteBibliography"/>
        <w:ind w:left="720" w:hanging="720"/>
      </w:pPr>
      <w:r w:rsidRPr="000C6C7C">
        <w:t xml:space="preserve">Chou, H.-T.G., &amp; Edge, N. (2012). “They are happier and having better lives than I am”: The impact of using Facebook on perceptions of others' lives. </w:t>
      </w:r>
      <w:r w:rsidRPr="000C6C7C">
        <w:rPr>
          <w:i/>
        </w:rPr>
        <w:t>Cyberpsychology, Behavior, and Social Networking, 15</w:t>
      </w:r>
      <w:r w:rsidRPr="000C6C7C">
        <w:t xml:space="preserve">(2), 117-121. </w:t>
      </w:r>
      <w:hyperlink r:id="rId75" w:history="1">
        <w:r w:rsidRPr="000C6C7C">
          <w:rPr>
            <w:rStyle w:val="a6"/>
          </w:rPr>
          <w:t>https://doi.org/10.1089/cyber.2011.0324</w:t>
        </w:r>
      </w:hyperlink>
      <w:r w:rsidRPr="000C6C7C">
        <w:t xml:space="preserve"> </w:t>
      </w:r>
    </w:p>
    <w:p w14:paraId="203EDE0C" w14:textId="77777777" w:rsidR="000C6C7C" w:rsidRPr="000C6C7C" w:rsidRDefault="000C6C7C" w:rsidP="000C6C7C">
      <w:pPr>
        <w:pStyle w:val="EndNoteBibliography"/>
      </w:pPr>
    </w:p>
    <w:p w14:paraId="231045A5" w14:textId="53D60422" w:rsidR="000C6C7C" w:rsidRPr="000C6C7C" w:rsidRDefault="000C6C7C" w:rsidP="000C6C7C">
      <w:pPr>
        <w:pStyle w:val="EndNoteBibliography"/>
        <w:ind w:left="720" w:hanging="720"/>
      </w:pPr>
      <w:r w:rsidRPr="000C6C7C">
        <w:t xml:space="preserve">Civitci, N., &amp; Civitci, A. (2015). Social comparison orientation, hardiness and life satisfaction in undergraduate students. </w:t>
      </w:r>
      <w:r w:rsidRPr="000C6C7C">
        <w:rPr>
          <w:i/>
        </w:rPr>
        <w:t>Procedia-Social and Behavioral Sciences, 205</w:t>
      </w:r>
      <w:r w:rsidRPr="000C6C7C">
        <w:t xml:space="preserve">, 516-523. </w:t>
      </w:r>
      <w:hyperlink r:id="rId76" w:history="1">
        <w:r w:rsidRPr="000C6C7C">
          <w:rPr>
            <w:rStyle w:val="a6"/>
          </w:rPr>
          <w:t>https://doi.org/10.1016/j.sbspro.2015.09.062</w:t>
        </w:r>
      </w:hyperlink>
      <w:r w:rsidRPr="000C6C7C">
        <w:t xml:space="preserve"> </w:t>
      </w:r>
    </w:p>
    <w:p w14:paraId="0EED7A44" w14:textId="77777777" w:rsidR="000C6C7C" w:rsidRPr="000C6C7C" w:rsidRDefault="000C6C7C" w:rsidP="000C6C7C">
      <w:pPr>
        <w:pStyle w:val="EndNoteBibliography"/>
      </w:pPr>
    </w:p>
    <w:p w14:paraId="3C7D9647" w14:textId="41E99C1C" w:rsidR="000C6C7C" w:rsidRPr="000C6C7C" w:rsidRDefault="000C6C7C" w:rsidP="000C6C7C">
      <w:pPr>
        <w:pStyle w:val="EndNoteBibliography"/>
        <w:ind w:left="720" w:hanging="720"/>
      </w:pPr>
      <w:r w:rsidRPr="000C6C7C">
        <w:rPr>
          <w:rFonts w:hint="eastAsia"/>
        </w:rPr>
        <w:t>Cohen</w:t>
      </w:r>
      <w:r w:rsidRPr="000C6C7C">
        <w:rPr>
          <w:rFonts w:hint="eastAsia"/>
        </w:rPr>
        <w:t>‐</w:t>
      </w:r>
      <w:r w:rsidRPr="000C6C7C">
        <w:rPr>
          <w:rFonts w:hint="eastAsia"/>
        </w:rPr>
        <w:t xml:space="preserve">Charash, Y. (2009). Episodic envy. </w:t>
      </w:r>
      <w:r w:rsidRPr="000C6C7C">
        <w:rPr>
          <w:rFonts w:hint="eastAsia"/>
          <w:i/>
        </w:rPr>
        <w:t>Journal of Applied Social Psychology, 39</w:t>
      </w:r>
      <w:r w:rsidRPr="000C6C7C">
        <w:rPr>
          <w:rFonts w:hint="eastAsia"/>
        </w:rPr>
        <w:t>(9), 2128</w:t>
      </w:r>
      <w:r w:rsidRPr="000C6C7C">
        <w:t xml:space="preserve">-2173. </w:t>
      </w:r>
      <w:hyperlink r:id="rId77" w:history="1">
        <w:r w:rsidRPr="000C6C7C">
          <w:rPr>
            <w:rStyle w:val="a6"/>
          </w:rPr>
          <w:t>https://doi.org/10.1111/j.1559-1816.2009.00519.x</w:t>
        </w:r>
      </w:hyperlink>
      <w:r w:rsidRPr="000C6C7C">
        <w:t xml:space="preserve"> </w:t>
      </w:r>
    </w:p>
    <w:p w14:paraId="0D9A5E4A" w14:textId="77777777" w:rsidR="000C6C7C" w:rsidRPr="000C6C7C" w:rsidRDefault="000C6C7C" w:rsidP="000C6C7C">
      <w:pPr>
        <w:pStyle w:val="EndNoteBibliography"/>
      </w:pPr>
    </w:p>
    <w:p w14:paraId="0725DB04" w14:textId="3DD1AB26" w:rsidR="000C6C7C" w:rsidRPr="000C6C7C" w:rsidRDefault="000C6C7C" w:rsidP="000C6C7C">
      <w:pPr>
        <w:pStyle w:val="EndNoteBibliography"/>
        <w:ind w:left="720" w:hanging="720"/>
      </w:pPr>
      <w:r w:rsidRPr="000C6C7C">
        <w:t xml:space="preserve">Cramer, E.M., et al. (2016). Social comparison on Facebook: Motivation, affective consequences, self-esteem, and Facebook fatigue. </w:t>
      </w:r>
      <w:r w:rsidRPr="000C6C7C">
        <w:rPr>
          <w:i/>
        </w:rPr>
        <w:t>Computers in Human Behavior, 64</w:t>
      </w:r>
      <w:r w:rsidRPr="000C6C7C">
        <w:t xml:space="preserve">, 739-746. </w:t>
      </w:r>
      <w:hyperlink r:id="rId78" w:history="1">
        <w:r w:rsidRPr="000C6C7C">
          <w:rPr>
            <w:rStyle w:val="a6"/>
          </w:rPr>
          <w:t>https://doi.org/10.1016/j.chb.2016.07.049</w:t>
        </w:r>
      </w:hyperlink>
      <w:r w:rsidRPr="000C6C7C">
        <w:t xml:space="preserve"> </w:t>
      </w:r>
    </w:p>
    <w:p w14:paraId="5DAF1FE1" w14:textId="77777777" w:rsidR="000C6C7C" w:rsidRPr="000C6C7C" w:rsidRDefault="000C6C7C" w:rsidP="000C6C7C">
      <w:pPr>
        <w:pStyle w:val="EndNoteBibliography"/>
      </w:pPr>
    </w:p>
    <w:p w14:paraId="61A7B8E3" w14:textId="37FCF04C" w:rsidR="000C6C7C" w:rsidRPr="000C6C7C" w:rsidRDefault="000C6C7C" w:rsidP="000C6C7C">
      <w:pPr>
        <w:pStyle w:val="EndNoteBibliography"/>
        <w:ind w:left="720" w:hanging="720"/>
      </w:pPr>
      <w:r w:rsidRPr="000C6C7C">
        <w:t xml:space="preserve">Daniels, A.Z., &amp; Holtfreter, K. (2019). Moving beyond anger and depression: The effects of anxiety and envy on maladaptive coping. </w:t>
      </w:r>
      <w:r w:rsidRPr="000C6C7C">
        <w:rPr>
          <w:i/>
        </w:rPr>
        <w:t>Deviant Behavior, 40</w:t>
      </w:r>
      <w:r w:rsidRPr="000C6C7C">
        <w:t xml:space="preserve">(3), 334-352. </w:t>
      </w:r>
      <w:hyperlink r:id="rId79" w:history="1">
        <w:r w:rsidRPr="000C6C7C">
          <w:rPr>
            <w:rStyle w:val="a6"/>
          </w:rPr>
          <w:t>https://doi.org/10.1080/01639625.2017.1422457</w:t>
        </w:r>
      </w:hyperlink>
      <w:r w:rsidRPr="000C6C7C">
        <w:t xml:space="preserve"> </w:t>
      </w:r>
    </w:p>
    <w:p w14:paraId="3B521534" w14:textId="77777777" w:rsidR="000C6C7C" w:rsidRPr="000C6C7C" w:rsidRDefault="000C6C7C" w:rsidP="000C6C7C">
      <w:pPr>
        <w:pStyle w:val="EndNoteBibliography"/>
      </w:pPr>
    </w:p>
    <w:p w14:paraId="116B6769" w14:textId="61DA642B" w:rsidR="000C6C7C" w:rsidRPr="000C6C7C" w:rsidRDefault="000C6C7C" w:rsidP="000C6C7C">
      <w:pPr>
        <w:pStyle w:val="EndNoteBibliography"/>
        <w:ind w:left="720" w:hanging="720"/>
      </w:pPr>
      <w:r w:rsidRPr="000C6C7C">
        <w:t xml:space="preserve">Daraei, M., &amp; Mohajery, A. (2013). The impact of socioeconomic status on life satisfaction. </w:t>
      </w:r>
      <w:r w:rsidRPr="000C6C7C">
        <w:rPr>
          <w:i/>
        </w:rPr>
        <w:t>Social Indicators Research, 112</w:t>
      </w:r>
      <w:r w:rsidRPr="000C6C7C">
        <w:t xml:space="preserve">, 69-81. </w:t>
      </w:r>
      <w:hyperlink r:id="rId80" w:history="1">
        <w:r w:rsidRPr="000C6C7C">
          <w:rPr>
            <w:rStyle w:val="a6"/>
          </w:rPr>
          <w:t>https://doi.org/10.1007/s11205-012-0040-x</w:t>
        </w:r>
      </w:hyperlink>
      <w:r w:rsidRPr="000C6C7C">
        <w:t xml:space="preserve"> </w:t>
      </w:r>
    </w:p>
    <w:p w14:paraId="7D8B805B" w14:textId="77777777" w:rsidR="000C6C7C" w:rsidRPr="000C6C7C" w:rsidRDefault="000C6C7C" w:rsidP="000C6C7C">
      <w:pPr>
        <w:pStyle w:val="EndNoteBibliography"/>
      </w:pPr>
    </w:p>
    <w:p w14:paraId="178CB720" w14:textId="43B7CAA3" w:rsidR="000C6C7C" w:rsidRPr="000C6C7C" w:rsidRDefault="000C6C7C" w:rsidP="000C6C7C">
      <w:pPr>
        <w:pStyle w:val="EndNoteBibliography"/>
        <w:ind w:left="720" w:hanging="720"/>
      </w:pPr>
      <w:r w:rsidRPr="000C6C7C">
        <w:t xml:space="preserve">De Vries, D.A., et al. (2018). Social comparison as the thief of joy: Emotional consequences of viewing strangers’ Instagram posts. </w:t>
      </w:r>
      <w:r w:rsidRPr="000C6C7C">
        <w:rPr>
          <w:i/>
        </w:rPr>
        <w:t>Media Psychology, 21</w:t>
      </w:r>
      <w:r w:rsidRPr="000C6C7C">
        <w:t xml:space="preserve">(2), 222-245. </w:t>
      </w:r>
      <w:hyperlink r:id="rId81" w:history="1">
        <w:r w:rsidRPr="000C6C7C">
          <w:rPr>
            <w:rStyle w:val="a6"/>
          </w:rPr>
          <w:t>https://doi.org/10.1080/15213269.2016.1267647</w:t>
        </w:r>
      </w:hyperlink>
      <w:r w:rsidRPr="000C6C7C">
        <w:t xml:space="preserve"> </w:t>
      </w:r>
    </w:p>
    <w:p w14:paraId="723010E0" w14:textId="77777777" w:rsidR="000C6C7C" w:rsidRPr="000C6C7C" w:rsidRDefault="000C6C7C" w:rsidP="000C6C7C">
      <w:pPr>
        <w:pStyle w:val="EndNoteBibliography"/>
      </w:pPr>
    </w:p>
    <w:p w14:paraId="74DEA204" w14:textId="77777777" w:rsidR="000C6C7C" w:rsidRPr="000C6C7C" w:rsidRDefault="000C6C7C" w:rsidP="000C6C7C">
      <w:pPr>
        <w:pStyle w:val="EndNoteBibliography"/>
        <w:ind w:left="720" w:hanging="720"/>
      </w:pPr>
      <w:r w:rsidRPr="000C6C7C">
        <w:t xml:space="preserve">DeVellis, R.F., &amp; Thorpe, C.T. (2021). </w:t>
      </w:r>
      <w:r w:rsidRPr="000C6C7C">
        <w:rPr>
          <w:i/>
        </w:rPr>
        <w:t>Scale development: Theory and applications</w:t>
      </w:r>
      <w:r w:rsidRPr="000C6C7C">
        <w:t xml:space="preserve">. </w:t>
      </w:r>
    </w:p>
    <w:p w14:paraId="6E4E5294" w14:textId="77777777" w:rsidR="000C6C7C" w:rsidRPr="000C6C7C" w:rsidRDefault="000C6C7C" w:rsidP="000C6C7C">
      <w:pPr>
        <w:pStyle w:val="EndNoteBibliography"/>
      </w:pPr>
    </w:p>
    <w:p w14:paraId="4957258E" w14:textId="039A251B" w:rsidR="000C6C7C" w:rsidRPr="000C6C7C" w:rsidRDefault="000C6C7C" w:rsidP="000C6C7C">
      <w:pPr>
        <w:pStyle w:val="EndNoteBibliography"/>
        <w:ind w:left="720" w:hanging="720"/>
      </w:pPr>
      <w:r w:rsidRPr="000C6C7C">
        <w:t xml:space="preserve">Dibb, B. (2019). Social media use and perceptions of physical health. </w:t>
      </w:r>
      <w:r w:rsidRPr="000C6C7C">
        <w:rPr>
          <w:i/>
        </w:rPr>
        <w:t>Heliyon, 5</w:t>
      </w:r>
      <w:r w:rsidRPr="000C6C7C">
        <w:t xml:space="preserve">(1), e00989. </w:t>
      </w:r>
      <w:hyperlink r:id="rId82" w:history="1">
        <w:r w:rsidRPr="000C6C7C">
          <w:rPr>
            <w:rStyle w:val="a6"/>
          </w:rPr>
          <w:t>https://doi.org/10.1016/j.heliyon.2018.e00989</w:t>
        </w:r>
      </w:hyperlink>
      <w:r w:rsidRPr="000C6C7C">
        <w:t xml:space="preserve"> </w:t>
      </w:r>
    </w:p>
    <w:p w14:paraId="0D00FE77" w14:textId="77777777" w:rsidR="000C6C7C" w:rsidRPr="000C6C7C" w:rsidRDefault="000C6C7C" w:rsidP="000C6C7C">
      <w:pPr>
        <w:pStyle w:val="EndNoteBibliography"/>
      </w:pPr>
    </w:p>
    <w:p w14:paraId="706C4B0B" w14:textId="5A2B3FDD" w:rsidR="000C6C7C" w:rsidRPr="000C6C7C" w:rsidRDefault="000C6C7C" w:rsidP="000C6C7C">
      <w:pPr>
        <w:pStyle w:val="EndNoteBibliography"/>
        <w:ind w:left="720" w:hanging="720"/>
      </w:pPr>
      <w:r w:rsidRPr="000C6C7C">
        <w:t xml:space="preserve">Diener, E., et al. (1985). The satisfaction with life scale. </w:t>
      </w:r>
      <w:r w:rsidRPr="000C6C7C">
        <w:rPr>
          <w:i/>
        </w:rPr>
        <w:t>Journal of Personality Assessment, 49</w:t>
      </w:r>
      <w:r w:rsidRPr="000C6C7C">
        <w:t xml:space="preserve">(1), 71-75. </w:t>
      </w:r>
      <w:hyperlink r:id="rId83" w:history="1">
        <w:r w:rsidRPr="000C6C7C">
          <w:rPr>
            <w:rStyle w:val="a6"/>
          </w:rPr>
          <w:t>https://doi.org/10.1207/s15327752jpa4901_13</w:t>
        </w:r>
      </w:hyperlink>
      <w:r w:rsidRPr="000C6C7C">
        <w:t xml:space="preserve"> </w:t>
      </w:r>
    </w:p>
    <w:p w14:paraId="4970A746" w14:textId="77777777" w:rsidR="000C6C7C" w:rsidRPr="000C6C7C" w:rsidRDefault="000C6C7C" w:rsidP="000C6C7C">
      <w:pPr>
        <w:pStyle w:val="EndNoteBibliography"/>
      </w:pPr>
    </w:p>
    <w:p w14:paraId="5CAA428A" w14:textId="77777777" w:rsidR="000C6C7C" w:rsidRPr="000C6C7C" w:rsidRDefault="000C6C7C" w:rsidP="000C6C7C">
      <w:pPr>
        <w:pStyle w:val="EndNoteBibliography"/>
        <w:ind w:left="720" w:hanging="720"/>
      </w:pPr>
      <w:r w:rsidRPr="000C6C7C">
        <w:lastRenderedPageBreak/>
        <w:t>Duggan, M. (2015). Mobile messaging and social media 2015.</w:t>
      </w:r>
      <w:r w:rsidRPr="000C6C7C">
        <w:rPr>
          <w:i/>
        </w:rPr>
        <w:t xml:space="preserve"> Pew Research Center</w:t>
      </w:r>
      <w:r w:rsidRPr="000C6C7C">
        <w:t xml:space="preserve">. </w:t>
      </w:r>
    </w:p>
    <w:p w14:paraId="23A9956E" w14:textId="77777777" w:rsidR="000C6C7C" w:rsidRPr="000C6C7C" w:rsidRDefault="000C6C7C" w:rsidP="000C6C7C">
      <w:pPr>
        <w:pStyle w:val="EndNoteBibliography"/>
      </w:pPr>
    </w:p>
    <w:p w14:paraId="373FB2A9" w14:textId="597EEF6B" w:rsidR="000C6C7C" w:rsidRPr="000C6C7C" w:rsidRDefault="000C6C7C" w:rsidP="000C6C7C">
      <w:pPr>
        <w:pStyle w:val="EndNoteBibliography"/>
        <w:ind w:left="720" w:hanging="720"/>
      </w:pPr>
      <w:r w:rsidRPr="000C6C7C">
        <w:rPr>
          <w:rFonts w:hint="eastAsia"/>
        </w:rPr>
        <w:t>Duval, S., &amp; Tweedie, R. (2000). Trim and fill: A simple funnel</w:t>
      </w:r>
      <w:r w:rsidRPr="000C6C7C">
        <w:rPr>
          <w:rFonts w:hint="eastAsia"/>
        </w:rPr>
        <w:t>‐</w:t>
      </w:r>
      <w:r w:rsidRPr="000C6C7C">
        <w:rPr>
          <w:rFonts w:hint="eastAsia"/>
        </w:rPr>
        <w:t>plot</w:t>
      </w:r>
      <w:r w:rsidRPr="000C6C7C">
        <w:rPr>
          <w:rFonts w:hint="eastAsia"/>
        </w:rPr>
        <w:t>–</w:t>
      </w:r>
      <w:r w:rsidRPr="000C6C7C">
        <w:rPr>
          <w:rFonts w:hint="eastAsia"/>
        </w:rPr>
        <w:t xml:space="preserve">based method of testing and adjusting for publication bias in meta-analysis. </w:t>
      </w:r>
      <w:r w:rsidRPr="000C6C7C">
        <w:rPr>
          <w:rFonts w:hint="eastAsia"/>
          <w:i/>
        </w:rPr>
        <w:t>Biometrics, 56</w:t>
      </w:r>
      <w:r w:rsidRPr="000C6C7C">
        <w:rPr>
          <w:rFonts w:hint="eastAsia"/>
        </w:rPr>
        <w:t xml:space="preserve">(2), 455-463. </w:t>
      </w:r>
      <w:hyperlink r:id="rId84" w:history="1">
        <w:r w:rsidRPr="000C6C7C">
          <w:rPr>
            <w:rStyle w:val="a6"/>
            <w:rFonts w:hint="eastAsia"/>
          </w:rPr>
          <w:t>https://doi.or</w:t>
        </w:r>
        <w:r w:rsidRPr="000C6C7C">
          <w:rPr>
            <w:rStyle w:val="a6"/>
          </w:rPr>
          <w:t>g/j.0006-341X.2000.00455.x</w:t>
        </w:r>
      </w:hyperlink>
      <w:r w:rsidRPr="000C6C7C">
        <w:t xml:space="preserve"> </w:t>
      </w:r>
    </w:p>
    <w:p w14:paraId="545A5525" w14:textId="77777777" w:rsidR="000C6C7C" w:rsidRPr="000C6C7C" w:rsidRDefault="000C6C7C" w:rsidP="000C6C7C">
      <w:pPr>
        <w:pStyle w:val="EndNoteBibliography"/>
      </w:pPr>
    </w:p>
    <w:p w14:paraId="04F5ECDD" w14:textId="7CE65C75" w:rsidR="000C6C7C" w:rsidRPr="000C6C7C" w:rsidRDefault="000C6C7C" w:rsidP="000C6C7C">
      <w:pPr>
        <w:pStyle w:val="EndNoteBibliography"/>
        <w:ind w:left="720" w:hanging="720"/>
      </w:pPr>
      <w:r w:rsidRPr="000C6C7C">
        <w:t xml:space="preserve">Eames, M., et al. (1993). Social deprivation and premature mortality: Regional comparison across England. </w:t>
      </w:r>
      <w:r w:rsidRPr="000C6C7C">
        <w:rPr>
          <w:i/>
        </w:rPr>
        <w:t>British Medical Journal, 307</w:t>
      </w:r>
      <w:r w:rsidRPr="000C6C7C">
        <w:t xml:space="preserve">(6912), 1097-1102. </w:t>
      </w:r>
      <w:hyperlink r:id="rId85" w:history="1">
        <w:r w:rsidRPr="000C6C7C">
          <w:rPr>
            <w:rStyle w:val="a6"/>
          </w:rPr>
          <w:t>https://doi.org/10.1136/bmj.307.6912.1097</w:t>
        </w:r>
      </w:hyperlink>
      <w:r w:rsidRPr="000C6C7C">
        <w:t xml:space="preserve"> </w:t>
      </w:r>
    </w:p>
    <w:p w14:paraId="4FBA086D" w14:textId="77777777" w:rsidR="000C6C7C" w:rsidRPr="000C6C7C" w:rsidRDefault="000C6C7C" w:rsidP="000C6C7C">
      <w:pPr>
        <w:pStyle w:val="EndNoteBibliography"/>
      </w:pPr>
    </w:p>
    <w:p w14:paraId="3F1D87E0" w14:textId="7E102A3F" w:rsidR="000C6C7C" w:rsidRPr="000C6C7C" w:rsidRDefault="000C6C7C" w:rsidP="000C6C7C">
      <w:pPr>
        <w:pStyle w:val="EndNoteBibliography"/>
        <w:ind w:left="720" w:hanging="720"/>
      </w:pPr>
      <w:r w:rsidRPr="000C6C7C">
        <w:t xml:space="preserve">Egger, M., et al. (1997). Bias in meta-analysis detected by a simple, graphical test. </w:t>
      </w:r>
      <w:r w:rsidRPr="000C6C7C">
        <w:rPr>
          <w:i/>
        </w:rPr>
        <w:t>British Medical Journal, 315</w:t>
      </w:r>
      <w:r w:rsidRPr="000C6C7C">
        <w:t xml:space="preserve">(7109), 629-634. </w:t>
      </w:r>
      <w:hyperlink r:id="rId86" w:history="1">
        <w:r w:rsidRPr="000C6C7C">
          <w:rPr>
            <w:rStyle w:val="a6"/>
          </w:rPr>
          <w:t>https://doi.org/10.1136/bmj.315.7109.629</w:t>
        </w:r>
      </w:hyperlink>
      <w:r w:rsidRPr="000C6C7C">
        <w:t xml:space="preserve"> </w:t>
      </w:r>
    </w:p>
    <w:p w14:paraId="72F5CA6B" w14:textId="77777777" w:rsidR="000C6C7C" w:rsidRPr="000C6C7C" w:rsidRDefault="000C6C7C" w:rsidP="000C6C7C">
      <w:pPr>
        <w:pStyle w:val="EndNoteBibliography"/>
      </w:pPr>
    </w:p>
    <w:p w14:paraId="1C354497" w14:textId="77777777" w:rsidR="000C6C7C" w:rsidRPr="000C6C7C" w:rsidRDefault="000C6C7C" w:rsidP="000C6C7C">
      <w:pPr>
        <w:pStyle w:val="EndNoteBibliography"/>
        <w:ind w:left="720" w:hanging="720"/>
      </w:pPr>
      <w:r w:rsidRPr="000C6C7C">
        <w:t xml:space="preserve">Eibner, C., et al. (2004). Does relative deprivation predict the need for mental health services. </w:t>
      </w:r>
      <w:r w:rsidRPr="000C6C7C">
        <w:rPr>
          <w:i/>
        </w:rPr>
        <w:t>The Journal of Mental Health Policy and Economics, 7</w:t>
      </w:r>
      <w:r w:rsidRPr="000C6C7C">
        <w:t xml:space="preserve">(4), 167-175. </w:t>
      </w:r>
    </w:p>
    <w:p w14:paraId="6B142F0C" w14:textId="77777777" w:rsidR="000C6C7C" w:rsidRPr="000C6C7C" w:rsidRDefault="000C6C7C" w:rsidP="000C6C7C">
      <w:pPr>
        <w:pStyle w:val="EndNoteBibliography"/>
      </w:pPr>
    </w:p>
    <w:p w14:paraId="2AF1F919" w14:textId="2DC3903D" w:rsidR="000C6C7C" w:rsidRPr="000C6C7C" w:rsidRDefault="000C6C7C" w:rsidP="000C6C7C">
      <w:pPr>
        <w:pStyle w:val="EndNoteBibliography"/>
        <w:ind w:left="720" w:hanging="720"/>
      </w:pPr>
      <w:r w:rsidRPr="000C6C7C">
        <w:t xml:space="preserve">Emmons, R.A. (1987). Narcissism: Theory and measurement. </w:t>
      </w:r>
      <w:r w:rsidRPr="000C6C7C">
        <w:rPr>
          <w:i/>
        </w:rPr>
        <w:t>Journal of Personality and Social Psychology, 52</w:t>
      </w:r>
      <w:r w:rsidRPr="000C6C7C">
        <w:t xml:space="preserve">(1), 11. </w:t>
      </w:r>
      <w:hyperlink r:id="rId87" w:history="1">
        <w:r w:rsidRPr="000C6C7C">
          <w:rPr>
            <w:rStyle w:val="a6"/>
          </w:rPr>
          <w:t>https://doi.org/10.1037//0022-3514.52.1.11</w:t>
        </w:r>
      </w:hyperlink>
      <w:r w:rsidRPr="000C6C7C">
        <w:t xml:space="preserve"> </w:t>
      </w:r>
    </w:p>
    <w:p w14:paraId="07AAB88D" w14:textId="77777777" w:rsidR="000C6C7C" w:rsidRPr="000C6C7C" w:rsidRDefault="000C6C7C" w:rsidP="000C6C7C">
      <w:pPr>
        <w:pStyle w:val="EndNoteBibliography"/>
      </w:pPr>
    </w:p>
    <w:p w14:paraId="040833FF" w14:textId="23774198" w:rsidR="000C6C7C" w:rsidRPr="000C6C7C" w:rsidRDefault="000C6C7C" w:rsidP="000C6C7C">
      <w:pPr>
        <w:pStyle w:val="EndNoteBibliography"/>
        <w:ind w:left="720" w:hanging="720"/>
      </w:pPr>
      <w:r w:rsidRPr="000C6C7C">
        <w:t xml:space="preserve">Espín, A.M., et al. (2018). Do envy and compassion pave the way to unhappiness? Social preferences and life satisfaction in a Spanish city. </w:t>
      </w:r>
      <w:r w:rsidRPr="000C6C7C">
        <w:rPr>
          <w:i/>
        </w:rPr>
        <w:t>Journal of Happiness Studies, 19</w:t>
      </w:r>
      <w:r w:rsidRPr="000C6C7C">
        <w:t xml:space="preserve">, 443-469. </w:t>
      </w:r>
      <w:hyperlink r:id="rId88" w:history="1">
        <w:r w:rsidRPr="000C6C7C">
          <w:rPr>
            <w:rStyle w:val="a6"/>
          </w:rPr>
          <w:t>https://doi.org/10.1007/s10902-016-9828-8</w:t>
        </w:r>
      </w:hyperlink>
      <w:r w:rsidRPr="000C6C7C">
        <w:t xml:space="preserve"> </w:t>
      </w:r>
    </w:p>
    <w:p w14:paraId="51886A04" w14:textId="77777777" w:rsidR="000C6C7C" w:rsidRPr="000C6C7C" w:rsidRDefault="000C6C7C" w:rsidP="000C6C7C">
      <w:pPr>
        <w:pStyle w:val="EndNoteBibliography"/>
      </w:pPr>
    </w:p>
    <w:p w14:paraId="6A582229" w14:textId="506A6585" w:rsidR="000C6C7C" w:rsidRPr="000C6C7C" w:rsidRDefault="000C6C7C" w:rsidP="000C6C7C">
      <w:pPr>
        <w:pStyle w:val="EndNoteBibliography"/>
        <w:ind w:left="720" w:hanging="720"/>
      </w:pPr>
      <w:r w:rsidRPr="000C6C7C">
        <w:t xml:space="preserve">Fardouly, J., et al. (2015). Social comparisons on social media: The impact of Facebook on young women's body image concerns and mood. </w:t>
      </w:r>
      <w:r w:rsidRPr="000C6C7C">
        <w:rPr>
          <w:i/>
        </w:rPr>
        <w:t>Body Image, 13</w:t>
      </w:r>
      <w:r w:rsidRPr="000C6C7C">
        <w:t xml:space="preserve">, 38-45. </w:t>
      </w:r>
      <w:hyperlink r:id="rId89" w:history="1">
        <w:r w:rsidRPr="000C6C7C">
          <w:rPr>
            <w:rStyle w:val="a6"/>
          </w:rPr>
          <w:t>https://doi.org/10.1016/j.bodyim.2014.12.002</w:t>
        </w:r>
      </w:hyperlink>
      <w:r w:rsidRPr="000C6C7C">
        <w:t xml:space="preserve"> </w:t>
      </w:r>
    </w:p>
    <w:p w14:paraId="324F079D" w14:textId="77777777" w:rsidR="000C6C7C" w:rsidRPr="000C6C7C" w:rsidRDefault="000C6C7C" w:rsidP="000C6C7C">
      <w:pPr>
        <w:pStyle w:val="EndNoteBibliography"/>
      </w:pPr>
    </w:p>
    <w:p w14:paraId="5D20C624" w14:textId="28E50C40" w:rsidR="000C6C7C" w:rsidRPr="000C6C7C" w:rsidRDefault="000C6C7C" w:rsidP="000C6C7C">
      <w:pPr>
        <w:pStyle w:val="EndNoteBibliography"/>
        <w:ind w:left="720" w:hanging="720"/>
      </w:pPr>
      <w:r w:rsidRPr="000C6C7C">
        <w:t xml:space="preserve">Feather, N. (2015). Analyzing relative deprivation in relation to deservingness, entitlement and resentment. </w:t>
      </w:r>
      <w:r w:rsidRPr="000C6C7C">
        <w:rPr>
          <w:i/>
        </w:rPr>
        <w:t>Social Justice Research, 28</w:t>
      </w:r>
      <w:r w:rsidRPr="000C6C7C">
        <w:t xml:space="preserve">, 7-26. </w:t>
      </w:r>
      <w:hyperlink r:id="rId90" w:history="1">
        <w:r w:rsidRPr="000C6C7C">
          <w:rPr>
            <w:rStyle w:val="a6"/>
          </w:rPr>
          <w:t>https://doi.org/10.1007/s11211-015-0235-9</w:t>
        </w:r>
      </w:hyperlink>
      <w:r w:rsidRPr="000C6C7C">
        <w:t xml:space="preserve"> </w:t>
      </w:r>
    </w:p>
    <w:p w14:paraId="3110837E" w14:textId="77777777" w:rsidR="000C6C7C" w:rsidRPr="000C6C7C" w:rsidRDefault="000C6C7C" w:rsidP="000C6C7C">
      <w:pPr>
        <w:pStyle w:val="EndNoteBibliography"/>
      </w:pPr>
    </w:p>
    <w:p w14:paraId="18B39FFC" w14:textId="63663879" w:rsidR="000C6C7C" w:rsidRPr="000C6C7C" w:rsidRDefault="000C6C7C" w:rsidP="000C6C7C">
      <w:pPr>
        <w:pStyle w:val="EndNoteBibliography"/>
        <w:ind w:left="720" w:hanging="720"/>
      </w:pPr>
      <w:r w:rsidRPr="000C6C7C">
        <w:t xml:space="preserve">Feather, N.T. (1999). Judgments of deservingness: Studies in the psychology of justice and achievement. </w:t>
      </w:r>
      <w:r w:rsidRPr="000C6C7C">
        <w:rPr>
          <w:i/>
        </w:rPr>
        <w:t>Personality and Social Psychology Review, 3</w:t>
      </w:r>
      <w:r w:rsidRPr="000C6C7C">
        <w:t xml:space="preserve">(2), 86-107. </w:t>
      </w:r>
      <w:hyperlink r:id="rId91" w:history="1">
        <w:r w:rsidRPr="000C6C7C">
          <w:rPr>
            <w:rStyle w:val="a6"/>
          </w:rPr>
          <w:t>https://doi.org/10.1207/s15327957pspr0302_1</w:t>
        </w:r>
      </w:hyperlink>
      <w:r w:rsidRPr="000C6C7C">
        <w:t xml:space="preserve"> </w:t>
      </w:r>
    </w:p>
    <w:p w14:paraId="1D945D0D" w14:textId="77777777" w:rsidR="000C6C7C" w:rsidRPr="000C6C7C" w:rsidRDefault="000C6C7C" w:rsidP="000C6C7C">
      <w:pPr>
        <w:pStyle w:val="EndNoteBibliography"/>
      </w:pPr>
    </w:p>
    <w:p w14:paraId="433911CB" w14:textId="0F20FE8E" w:rsidR="000C6C7C" w:rsidRPr="000C6C7C" w:rsidRDefault="000C6C7C" w:rsidP="000C6C7C">
      <w:pPr>
        <w:pStyle w:val="EndNoteBibliography"/>
        <w:ind w:left="720" w:hanging="720"/>
      </w:pPr>
      <w:r w:rsidRPr="000C6C7C">
        <w:t xml:space="preserve">Feinstein, B.A., et al. (2013). Negative social comparison on Facebook and depressive </w:t>
      </w:r>
      <w:r w:rsidRPr="000C6C7C">
        <w:lastRenderedPageBreak/>
        <w:t xml:space="preserve">symptoms: Rumination as a mechanism. </w:t>
      </w:r>
      <w:r w:rsidRPr="000C6C7C">
        <w:rPr>
          <w:i/>
        </w:rPr>
        <w:t>Psychology of Popular Media Culture, 2</w:t>
      </w:r>
      <w:r w:rsidRPr="000C6C7C">
        <w:t xml:space="preserve">(3), 161. </w:t>
      </w:r>
      <w:hyperlink r:id="rId92" w:history="1">
        <w:r w:rsidRPr="000C6C7C">
          <w:rPr>
            <w:rStyle w:val="a6"/>
          </w:rPr>
          <w:t>https://doi.org/10.1037/a0033111</w:t>
        </w:r>
      </w:hyperlink>
      <w:r w:rsidRPr="000C6C7C">
        <w:t xml:space="preserve"> </w:t>
      </w:r>
    </w:p>
    <w:p w14:paraId="7BD6F44B" w14:textId="77777777" w:rsidR="000C6C7C" w:rsidRPr="000C6C7C" w:rsidRDefault="000C6C7C" w:rsidP="000C6C7C">
      <w:pPr>
        <w:pStyle w:val="EndNoteBibliography"/>
      </w:pPr>
    </w:p>
    <w:p w14:paraId="5D9D79F2" w14:textId="6BF68AC1" w:rsidR="000C6C7C" w:rsidRPr="000C6C7C" w:rsidRDefault="000C6C7C" w:rsidP="000C6C7C">
      <w:pPr>
        <w:pStyle w:val="EndNoteBibliography"/>
        <w:ind w:left="720" w:hanging="720"/>
      </w:pPr>
      <w:r w:rsidRPr="000C6C7C">
        <w:t xml:space="preserve">Fergusson, D.M., et al. (2015). Life satisfaction and mental health problems (18 to 35 years). </w:t>
      </w:r>
      <w:r w:rsidRPr="000C6C7C">
        <w:rPr>
          <w:i/>
        </w:rPr>
        <w:t>Psychological Medicine, 45</w:t>
      </w:r>
      <w:r w:rsidRPr="000C6C7C">
        <w:t xml:space="preserve">(11), 2427-2436. </w:t>
      </w:r>
      <w:hyperlink r:id="rId93" w:history="1">
        <w:r w:rsidRPr="000C6C7C">
          <w:rPr>
            <w:rStyle w:val="a6"/>
          </w:rPr>
          <w:t>https://doi.org/10.1017/S0033291715000422</w:t>
        </w:r>
      </w:hyperlink>
      <w:r w:rsidRPr="000C6C7C">
        <w:t xml:space="preserve"> </w:t>
      </w:r>
    </w:p>
    <w:p w14:paraId="50A3B9B4" w14:textId="77777777" w:rsidR="000C6C7C" w:rsidRPr="000C6C7C" w:rsidRDefault="000C6C7C" w:rsidP="000C6C7C">
      <w:pPr>
        <w:pStyle w:val="EndNoteBibliography"/>
      </w:pPr>
    </w:p>
    <w:p w14:paraId="5F3FD5AB" w14:textId="150D6D94" w:rsidR="000C6C7C" w:rsidRPr="000C6C7C" w:rsidRDefault="000C6C7C" w:rsidP="000C6C7C">
      <w:pPr>
        <w:pStyle w:val="EndNoteBibliography"/>
        <w:ind w:left="720" w:hanging="720"/>
      </w:pPr>
      <w:r w:rsidRPr="000C6C7C">
        <w:t xml:space="preserve">Festinger, L. (1954). A theory of social comparison processes. </w:t>
      </w:r>
      <w:r w:rsidRPr="000C6C7C">
        <w:rPr>
          <w:i/>
        </w:rPr>
        <w:t>Human Relations, 7</w:t>
      </w:r>
      <w:r w:rsidRPr="000C6C7C">
        <w:t xml:space="preserve">(2), 117-140. </w:t>
      </w:r>
      <w:hyperlink r:id="rId94" w:history="1">
        <w:r w:rsidRPr="000C6C7C">
          <w:rPr>
            <w:rStyle w:val="a6"/>
          </w:rPr>
          <w:t>https://doi.org/10.1177/001872675400700202</w:t>
        </w:r>
      </w:hyperlink>
      <w:r w:rsidRPr="000C6C7C">
        <w:t xml:space="preserve"> </w:t>
      </w:r>
    </w:p>
    <w:p w14:paraId="052462A7" w14:textId="77777777" w:rsidR="000C6C7C" w:rsidRPr="000C6C7C" w:rsidRDefault="000C6C7C" w:rsidP="000C6C7C">
      <w:pPr>
        <w:pStyle w:val="EndNoteBibliography"/>
      </w:pPr>
    </w:p>
    <w:p w14:paraId="13D5520F" w14:textId="3AAED960" w:rsidR="000C6C7C" w:rsidRPr="000C6C7C" w:rsidRDefault="000C6C7C" w:rsidP="000C6C7C">
      <w:pPr>
        <w:pStyle w:val="EndNoteBibliography"/>
        <w:ind w:left="720" w:hanging="720"/>
      </w:pPr>
      <w:r w:rsidRPr="000C6C7C">
        <w:t xml:space="preserve">Fornell, C., &amp; Larcker, D.F. (1981). Evaluating structural equation models with unobservable variables and measurement error. </w:t>
      </w:r>
      <w:r w:rsidRPr="000C6C7C">
        <w:rPr>
          <w:i/>
        </w:rPr>
        <w:t>Journal of Marketing Research, 18</w:t>
      </w:r>
      <w:r w:rsidRPr="000C6C7C">
        <w:t xml:space="preserve">(1), 39-50. </w:t>
      </w:r>
      <w:hyperlink r:id="rId95" w:history="1">
        <w:r w:rsidRPr="000C6C7C">
          <w:rPr>
            <w:rStyle w:val="a6"/>
          </w:rPr>
          <w:t>https://doi.org/10.1177/002224378101800104</w:t>
        </w:r>
      </w:hyperlink>
      <w:r w:rsidRPr="000C6C7C">
        <w:t xml:space="preserve"> </w:t>
      </w:r>
    </w:p>
    <w:p w14:paraId="65EABDC2" w14:textId="77777777" w:rsidR="000C6C7C" w:rsidRPr="000C6C7C" w:rsidRDefault="000C6C7C" w:rsidP="000C6C7C">
      <w:pPr>
        <w:pStyle w:val="EndNoteBibliography"/>
      </w:pPr>
    </w:p>
    <w:p w14:paraId="0BFEAA64" w14:textId="77777777" w:rsidR="000C6C7C" w:rsidRPr="000C6C7C" w:rsidRDefault="000C6C7C" w:rsidP="000C6C7C">
      <w:pPr>
        <w:pStyle w:val="EndNoteBibliography"/>
        <w:ind w:left="720" w:hanging="720"/>
      </w:pPr>
      <w:r w:rsidRPr="000C6C7C">
        <w:t xml:space="preserve">Freis, S.D., &amp; Hansen-Brown, A.A. (2021). Justifications of entitlement in grandiose and vulnerable narcissism: The roles of injustice and superiority. </w:t>
      </w:r>
      <w:r w:rsidRPr="000C6C7C">
        <w:rPr>
          <w:i/>
        </w:rPr>
        <w:t>Personality and Individual Differences, 168</w:t>
      </w:r>
      <w:r w:rsidRPr="000C6C7C">
        <w:t xml:space="preserve">, 110345. </w:t>
      </w:r>
    </w:p>
    <w:p w14:paraId="52D252B7" w14:textId="77777777" w:rsidR="000C6C7C" w:rsidRPr="000C6C7C" w:rsidRDefault="000C6C7C" w:rsidP="000C6C7C">
      <w:pPr>
        <w:pStyle w:val="EndNoteBibliography"/>
      </w:pPr>
    </w:p>
    <w:p w14:paraId="02FC215E" w14:textId="5F840C3C" w:rsidR="000C6C7C" w:rsidRPr="000C6C7C" w:rsidRDefault="000C6C7C" w:rsidP="000C6C7C">
      <w:pPr>
        <w:pStyle w:val="EndNoteBibliography"/>
        <w:ind w:left="720" w:hanging="720"/>
      </w:pPr>
      <w:r w:rsidRPr="000C6C7C">
        <w:t xml:space="preserve">Friend, R.M., &amp; Gilbert, J. (1973). Threat and fear of negative evaluation as determinants of locus of social comparison. </w:t>
      </w:r>
      <w:r w:rsidRPr="000C6C7C">
        <w:rPr>
          <w:i/>
        </w:rPr>
        <w:t>Journal of Personality</w:t>
      </w:r>
      <w:r w:rsidRPr="000C6C7C">
        <w:t xml:space="preserve">. </w:t>
      </w:r>
      <w:hyperlink r:id="rId96" w:history="1">
        <w:r w:rsidRPr="000C6C7C">
          <w:rPr>
            <w:rStyle w:val="a6"/>
          </w:rPr>
          <w:t>https://doi.org/10.1111/j.1467-6494.1973.tb00097.x</w:t>
        </w:r>
      </w:hyperlink>
      <w:r w:rsidRPr="000C6C7C">
        <w:t xml:space="preserve"> </w:t>
      </w:r>
    </w:p>
    <w:p w14:paraId="07764BE9" w14:textId="77777777" w:rsidR="000C6C7C" w:rsidRPr="000C6C7C" w:rsidRDefault="000C6C7C" w:rsidP="000C6C7C">
      <w:pPr>
        <w:pStyle w:val="EndNoteBibliography"/>
      </w:pPr>
    </w:p>
    <w:p w14:paraId="04740C1A" w14:textId="22440A66" w:rsidR="000C6C7C" w:rsidRPr="000C6C7C" w:rsidRDefault="000C6C7C" w:rsidP="000C6C7C">
      <w:pPr>
        <w:pStyle w:val="EndNoteBibliography"/>
        <w:ind w:left="720" w:hanging="720"/>
      </w:pPr>
      <w:r w:rsidRPr="000C6C7C">
        <w:t xml:space="preserve">Frieswijk, N., et al. (2004a). The effect of social comparison information on the life satisfaction of frail older persons. </w:t>
      </w:r>
      <w:r w:rsidRPr="000C6C7C">
        <w:rPr>
          <w:i/>
        </w:rPr>
        <w:t>Psychology and Aging, 19</w:t>
      </w:r>
      <w:r w:rsidRPr="000C6C7C">
        <w:t xml:space="preserve">(1), 183. </w:t>
      </w:r>
      <w:hyperlink r:id="rId97" w:history="1">
        <w:r w:rsidRPr="000C6C7C">
          <w:rPr>
            <w:rStyle w:val="a6"/>
          </w:rPr>
          <w:t>https://doi.org/10.1037/0882-7974.19.1.183</w:t>
        </w:r>
      </w:hyperlink>
      <w:r w:rsidRPr="000C6C7C">
        <w:t xml:space="preserve"> </w:t>
      </w:r>
    </w:p>
    <w:p w14:paraId="05C99E88" w14:textId="77777777" w:rsidR="000C6C7C" w:rsidRPr="000C6C7C" w:rsidRDefault="000C6C7C" w:rsidP="000C6C7C">
      <w:pPr>
        <w:pStyle w:val="EndNoteBibliography"/>
      </w:pPr>
    </w:p>
    <w:p w14:paraId="601EDDA2" w14:textId="6B140E6F" w:rsidR="000C6C7C" w:rsidRPr="000C6C7C" w:rsidRDefault="000C6C7C" w:rsidP="000C6C7C">
      <w:pPr>
        <w:pStyle w:val="EndNoteBibliography"/>
        <w:ind w:left="720" w:hanging="720"/>
      </w:pPr>
      <w:r w:rsidRPr="000C6C7C">
        <w:t xml:space="preserve">Frieswijk, N., et al. (2004b). The interpretation of social comparison and its relation to life satisfaction among elderly people: Does frailty make a difference? </w:t>
      </w:r>
      <w:r w:rsidRPr="000C6C7C">
        <w:rPr>
          <w:i/>
        </w:rPr>
        <w:t>The Journals of Gerontology: Series B, 59</w:t>
      </w:r>
      <w:r w:rsidRPr="000C6C7C">
        <w:t xml:space="preserve">(5), P250-P257. </w:t>
      </w:r>
      <w:hyperlink r:id="rId98" w:history="1">
        <w:r w:rsidRPr="000C6C7C">
          <w:rPr>
            <w:rStyle w:val="a6"/>
          </w:rPr>
          <w:t>https://doi.org/10.1093/geronb/59.5.P250</w:t>
        </w:r>
      </w:hyperlink>
      <w:r w:rsidRPr="000C6C7C">
        <w:t xml:space="preserve"> </w:t>
      </w:r>
    </w:p>
    <w:p w14:paraId="238E2603" w14:textId="77777777" w:rsidR="000C6C7C" w:rsidRPr="000C6C7C" w:rsidRDefault="000C6C7C" w:rsidP="000C6C7C">
      <w:pPr>
        <w:pStyle w:val="EndNoteBibliography"/>
      </w:pPr>
    </w:p>
    <w:p w14:paraId="1B22BA3C" w14:textId="77777777" w:rsidR="000C6C7C" w:rsidRPr="000C6C7C" w:rsidRDefault="000C6C7C" w:rsidP="000C6C7C">
      <w:pPr>
        <w:pStyle w:val="EndNoteBibliography"/>
        <w:ind w:left="720" w:hanging="720"/>
      </w:pPr>
      <w:r w:rsidRPr="000C6C7C">
        <w:t xml:space="preserve">Frijda, N.H. (1986). </w:t>
      </w:r>
      <w:r w:rsidRPr="000C6C7C">
        <w:rPr>
          <w:i/>
        </w:rPr>
        <w:t>The emotions</w:t>
      </w:r>
      <w:r w:rsidRPr="000C6C7C">
        <w:t xml:space="preserve">. Cambridge University Press. </w:t>
      </w:r>
    </w:p>
    <w:p w14:paraId="6563DD1A" w14:textId="77777777" w:rsidR="000C6C7C" w:rsidRPr="000C6C7C" w:rsidRDefault="000C6C7C" w:rsidP="000C6C7C">
      <w:pPr>
        <w:pStyle w:val="EndNoteBibliography"/>
      </w:pPr>
    </w:p>
    <w:p w14:paraId="140614D2" w14:textId="0F7E548D" w:rsidR="000C6C7C" w:rsidRPr="000C6C7C" w:rsidRDefault="000C6C7C" w:rsidP="000C6C7C">
      <w:pPr>
        <w:pStyle w:val="EndNoteBibliography"/>
        <w:ind w:left="720" w:hanging="720"/>
      </w:pPr>
      <w:r w:rsidRPr="000C6C7C">
        <w:t xml:space="preserve">Gerber, J.P., et al. (2018). A social comparison theory meta-analysis 60+ years on. </w:t>
      </w:r>
      <w:r w:rsidRPr="000C6C7C">
        <w:rPr>
          <w:i/>
        </w:rPr>
        <w:t>Psychological Bulletin, 144</w:t>
      </w:r>
      <w:r w:rsidRPr="000C6C7C">
        <w:t xml:space="preserve">(2), 177. </w:t>
      </w:r>
      <w:hyperlink r:id="rId99" w:history="1">
        <w:r w:rsidRPr="000C6C7C">
          <w:rPr>
            <w:rStyle w:val="a6"/>
          </w:rPr>
          <w:t>https://doi.org/10.1037/bul0000127</w:t>
        </w:r>
      </w:hyperlink>
      <w:r w:rsidRPr="000C6C7C">
        <w:t xml:space="preserve"> </w:t>
      </w:r>
    </w:p>
    <w:p w14:paraId="2C496B0C" w14:textId="77777777" w:rsidR="000C6C7C" w:rsidRPr="000C6C7C" w:rsidRDefault="000C6C7C" w:rsidP="000C6C7C">
      <w:pPr>
        <w:pStyle w:val="EndNoteBibliography"/>
      </w:pPr>
    </w:p>
    <w:p w14:paraId="6705B15B" w14:textId="77777777" w:rsidR="000C6C7C" w:rsidRPr="000C6C7C" w:rsidRDefault="000C6C7C" w:rsidP="000C6C7C">
      <w:pPr>
        <w:pStyle w:val="EndNoteBibliography"/>
        <w:ind w:left="720" w:hanging="720"/>
      </w:pPr>
      <w:r w:rsidRPr="000C6C7C">
        <w:t xml:space="preserve">Gerrard, M., &amp; Gibbons, F. (2013). </w:t>
      </w:r>
      <w:r w:rsidRPr="000C6C7C">
        <w:rPr>
          <w:i/>
        </w:rPr>
        <w:t>Health images and their effects on health behavior</w:t>
      </w:r>
      <w:r w:rsidRPr="000C6C7C">
        <w:t xml:space="preserve"> </w:t>
      </w:r>
      <w:r w:rsidRPr="000C6C7C">
        <w:lastRenderedPageBreak/>
        <w:t xml:space="preserve">(Vol. 63). </w:t>
      </w:r>
    </w:p>
    <w:p w14:paraId="0E268B7F" w14:textId="77777777" w:rsidR="000C6C7C" w:rsidRPr="000C6C7C" w:rsidRDefault="000C6C7C" w:rsidP="000C6C7C">
      <w:pPr>
        <w:pStyle w:val="EndNoteBibliography"/>
      </w:pPr>
    </w:p>
    <w:p w14:paraId="4167C7E0" w14:textId="46085896" w:rsidR="000C6C7C" w:rsidRPr="000C6C7C" w:rsidRDefault="000C6C7C" w:rsidP="000C6C7C">
      <w:pPr>
        <w:pStyle w:val="EndNoteBibliography"/>
        <w:ind w:left="720" w:hanging="720"/>
      </w:pPr>
      <w:r w:rsidRPr="000C6C7C">
        <w:t xml:space="preserve">Gibbons, F.X. (1986). Social comparison and depression: Company's effect on misery. </w:t>
      </w:r>
      <w:r w:rsidRPr="000C6C7C">
        <w:rPr>
          <w:i/>
        </w:rPr>
        <w:t>Journal of Personality and Social Psychology, 51</w:t>
      </w:r>
      <w:r w:rsidRPr="000C6C7C">
        <w:t xml:space="preserve">(1), 140. </w:t>
      </w:r>
      <w:hyperlink r:id="rId100" w:history="1">
        <w:r w:rsidRPr="000C6C7C">
          <w:rPr>
            <w:rStyle w:val="a6"/>
          </w:rPr>
          <w:t>https://doi.org/10.1037/0022-3514.51.1.140</w:t>
        </w:r>
      </w:hyperlink>
      <w:r w:rsidRPr="000C6C7C">
        <w:t xml:space="preserve"> </w:t>
      </w:r>
    </w:p>
    <w:p w14:paraId="4D4ECF47" w14:textId="77777777" w:rsidR="000C6C7C" w:rsidRPr="000C6C7C" w:rsidRDefault="000C6C7C" w:rsidP="000C6C7C">
      <w:pPr>
        <w:pStyle w:val="EndNoteBibliography"/>
      </w:pPr>
    </w:p>
    <w:p w14:paraId="729976A9" w14:textId="4FED1880" w:rsidR="000C6C7C" w:rsidRPr="000C6C7C" w:rsidRDefault="000C6C7C" w:rsidP="000C6C7C">
      <w:pPr>
        <w:pStyle w:val="EndNoteBibliography"/>
        <w:ind w:left="720" w:hanging="720"/>
      </w:pPr>
      <w:r w:rsidRPr="000C6C7C">
        <w:t xml:space="preserve">Gibbons, F.X., &amp; Buunk, B.P. (1999). Individual differences in social comparison: Development of a scale of social comparison orientation. </w:t>
      </w:r>
      <w:r w:rsidRPr="000C6C7C">
        <w:rPr>
          <w:i/>
        </w:rPr>
        <w:t>Journal of Personality and Social Psychology, 76</w:t>
      </w:r>
      <w:r w:rsidRPr="000C6C7C">
        <w:t xml:space="preserve">(1), 129. </w:t>
      </w:r>
      <w:hyperlink r:id="rId101" w:history="1">
        <w:r w:rsidRPr="000C6C7C">
          <w:rPr>
            <w:rStyle w:val="a6"/>
          </w:rPr>
          <w:t>https://doi.org/10.1037//0022-3514.76.1.129</w:t>
        </w:r>
      </w:hyperlink>
      <w:r w:rsidRPr="000C6C7C">
        <w:t xml:space="preserve"> </w:t>
      </w:r>
    </w:p>
    <w:p w14:paraId="74E45B9B" w14:textId="77777777" w:rsidR="000C6C7C" w:rsidRPr="000C6C7C" w:rsidRDefault="000C6C7C" w:rsidP="000C6C7C">
      <w:pPr>
        <w:pStyle w:val="EndNoteBibliography"/>
      </w:pPr>
    </w:p>
    <w:p w14:paraId="18D93583" w14:textId="46AFF70D" w:rsidR="000C6C7C" w:rsidRPr="000C6C7C" w:rsidRDefault="000C6C7C" w:rsidP="000C6C7C">
      <w:pPr>
        <w:pStyle w:val="EndNoteBibliography"/>
        <w:ind w:left="720" w:hanging="720"/>
      </w:pPr>
      <w:r w:rsidRPr="000C6C7C">
        <w:t xml:space="preserve">Gilbert, D.T., et al. (1995). When comparisons arise. </w:t>
      </w:r>
      <w:r w:rsidRPr="000C6C7C">
        <w:rPr>
          <w:i/>
        </w:rPr>
        <w:t>Journal of Personality and Social Psychology, 69</w:t>
      </w:r>
      <w:r w:rsidRPr="000C6C7C">
        <w:t xml:space="preserve">(2), 227. </w:t>
      </w:r>
      <w:hyperlink r:id="rId102" w:history="1">
        <w:r w:rsidRPr="000C6C7C">
          <w:rPr>
            <w:rStyle w:val="a6"/>
          </w:rPr>
          <w:t>https://doi.org/10.1037/0022-3514.69.2.227</w:t>
        </w:r>
      </w:hyperlink>
      <w:r w:rsidRPr="000C6C7C">
        <w:t xml:space="preserve"> </w:t>
      </w:r>
    </w:p>
    <w:p w14:paraId="2F1A3931" w14:textId="77777777" w:rsidR="000C6C7C" w:rsidRPr="000C6C7C" w:rsidRDefault="000C6C7C" w:rsidP="000C6C7C">
      <w:pPr>
        <w:pStyle w:val="EndNoteBibliography"/>
      </w:pPr>
    </w:p>
    <w:p w14:paraId="17A569AC" w14:textId="7881DB9B" w:rsidR="000C6C7C" w:rsidRPr="000C6C7C" w:rsidRDefault="000C6C7C" w:rsidP="000C6C7C">
      <w:pPr>
        <w:pStyle w:val="EndNoteBibliography"/>
        <w:ind w:left="720" w:hanging="720"/>
      </w:pPr>
      <w:r w:rsidRPr="000C6C7C">
        <w:t>Gkin</w:t>
      </w:r>
      <w:r w:rsidRPr="000C6C7C">
        <w:rPr>
          <w:rFonts w:hint="eastAsia"/>
        </w:rPr>
        <w:t>opoulos, T., et al. (2023). Does personal relative deprivation mediate the relationship between passive social media use and beliefs in conspiracy theories? Cross</w:t>
      </w:r>
      <w:r w:rsidRPr="000C6C7C">
        <w:rPr>
          <w:rFonts w:hint="eastAsia"/>
        </w:rPr>
        <w:t>‐</w:t>
      </w:r>
      <w:r w:rsidRPr="000C6C7C">
        <w:rPr>
          <w:rFonts w:hint="eastAsia"/>
        </w:rPr>
        <w:t xml:space="preserve">sectional correlational and experimental evidence. </w:t>
      </w:r>
      <w:r w:rsidRPr="000C6C7C">
        <w:rPr>
          <w:rFonts w:hint="eastAsia"/>
          <w:i/>
        </w:rPr>
        <w:t>European Journal of Social Psychology, 53</w:t>
      </w:r>
      <w:r w:rsidRPr="000C6C7C">
        <w:t xml:space="preserve">(7), 1623-1640. </w:t>
      </w:r>
      <w:hyperlink r:id="rId103" w:history="1">
        <w:r w:rsidRPr="000C6C7C">
          <w:rPr>
            <w:rStyle w:val="a6"/>
          </w:rPr>
          <w:t>https://doi.org/10.1002/ejsp.3002</w:t>
        </w:r>
      </w:hyperlink>
      <w:r w:rsidRPr="000C6C7C">
        <w:t xml:space="preserve"> </w:t>
      </w:r>
    </w:p>
    <w:p w14:paraId="3612C331" w14:textId="77777777" w:rsidR="000C6C7C" w:rsidRPr="000C6C7C" w:rsidRDefault="000C6C7C" w:rsidP="000C6C7C">
      <w:pPr>
        <w:pStyle w:val="EndNoteBibliography"/>
      </w:pPr>
    </w:p>
    <w:p w14:paraId="5D822874" w14:textId="207F8147" w:rsidR="000C6C7C" w:rsidRPr="000C6C7C" w:rsidRDefault="000C6C7C" w:rsidP="000C6C7C">
      <w:pPr>
        <w:pStyle w:val="EndNoteBibliography"/>
        <w:ind w:left="720" w:hanging="720"/>
      </w:pPr>
      <w:r w:rsidRPr="000C6C7C">
        <w:t xml:space="preserve">Gonzales, A.L., &amp; Hancock, J.T. (2011). Mirror, mirror on my Facebook wall: Effects of exposure to Facebook on self-esteem. </w:t>
      </w:r>
      <w:r w:rsidRPr="000C6C7C">
        <w:rPr>
          <w:i/>
        </w:rPr>
        <w:t>Cyberpsychology, Behavior, and Social Networking, 14</w:t>
      </w:r>
      <w:r w:rsidRPr="000C6C7C">
        <w:t xml:space="preserve">(1-2), 79-83. </w:t>
      </w:r>
      <w:hyperlink r:id="rId104" w:history="1">
        <w:r w:rsidRPr="000C6C7C">
          <w:rPr>
            <w:rStyle w:val="a6"/>
          </w:rPr>
          <w:t>https://doi.org/10.1089/cyber.2009.0411</w:t>
        </w:r>
      </w:hyperlink>
      <w:r w:rsidRPr="000C6C7C">
        <w:t xml:space="preserve"> </w:t>
      </w:r>
    </w:p>
    <w:p w14:paraId="4FA30395" w14:textId="77777777" w:rsidR="000C6C7C" w:rsidRPr="000C6C7C" w:rsidRDefault="000C6C7C" w:rsidP="000C6C7C">
      <w:pPr>
        <w:pStyle w:val="EndNoteBibliography"/>
      </w:pPr>
    </w:p>
    <w:p w14:paraId="4FDB2D3C" w14:textId="37F769AD" w:rsidR="000C6C7C" w:rsidRPr="000C6C7C" w:rsidRDefault="000C6C7C" w:rsidP="000C6C7C">
      <w:pPr>
        <w:pStyle w:val="EndNoteBibliography"/>
        <w:ind w:left="720" w:hanging="720"/>
      </w:pPr>
      <w:r w:rsidRPr="000C6C7C">
        <w:t xml:space="preserve">Guyer, J.J., &amp; Vaughan-Johnston, T.I. (2020). Social comparisons (upward and downward). In </w:t>
      </w:r>
      <w:r w:rsidRPr="000C6C7C">
        <w:rPr>
          <w:i/>
        </w:rPr>
        <w:t>Encyclopedia of Personality and Individual Differences</w:t>
      </w:r>
      <w:r w:rsidRPr="000C6C7C">
        <w:t xml:space="preserve"> (pp. 5011-5015). Springer. </w:t>
      </w:r>
      <w:hyperlink r:id="rId105" w:history="1">
        <w:r w:rsidRPr="000C6C7C">
          <w:rPr>
            <w:rStyle w:val="a6"/>
          </w:rPr>
          <w:t>https://doi.org/10.1007/978-3-319-24612-3_1912</w:t>
        </w:r>
      </w:hyperlink>
      <w:r w:rsidRPr="000C6C7C">
        <w:t xml:space="preserve"> </w:t>
      </w:r>
    </w:p>
    <w:p w14:paraId="4810FA95" w14:textId="77777777" w:rsidR="000C6C7C" w:rsidRPr="000C6C7C" w:rsidRDefault="000C6C7C" w:rsidP="000C6C7C">
      <w:pPr>
        <w:pStyle w:val="EndNoteBibliography"/>
      </w:pPr>
    </w:p>
    <w:p w14:paraId="1E64ADB5" w14:textId="6CDBA094" w:rsidR="000C6C7C" w:rsidRPr="000C6C7C" w:rsidRDefault="000C6C7C" w:rsidP="000C6C7C">
      <w:pPr>
        <w:pStyle w:val="EndNoteBibliography"/>
        <w:ind w:left="720" w:hanging="720"/>
      </w:pPr>
      <w:r w:rsidRPr="000C6C7C">
        <w:t xml:space="preserve">Haferkamp, N., &amp; Krämer, N.C. (2011). Social comparison 2.0: Examining the effects of online profiles on social-networking sites. </w:t>
      </w:r>
      <w:r w:rsidRPr="000C6C7C">
        <w:rPr>
          <w:i/>
        </w:rPr>
        <w:t>Cyberpsychology, Behavior, and Social Networking, 14</w:t>
      </w:r>
      <w:r w:rsidRPr="000C6C7C">
        <w:t xml:space="preserve">(5), 309-314. </w:t>
      </w:r>
      <w:hyperlink r:id="rId106" w:history="1">
        <w:r w:rsidRPr="000C6C7C">
          <w:rPr>
            <w:rStyle w:val="a6"/>
          </w:rPr>
          <w:t>https://doi.org/10.1089/cyber.2010.0120</w:t>
        </w:r>
      </w:hyperlink>
      <w:r w:rsidRPr="000C6C7C">
        <w:t xml:space="preserve"> </w:t>
      </w:r>
    </w:p>
    <w:p w14:paraId="2770106A" w14:textId="77777777" w:rsidR="000C6C7C" w:rsidRPr="000C6C7C" w:rsidRDefault="000C6C7C" w:rsidP="000C6C7C">
      <w:pPr>
        <w:pStyle w:val="EndNoteBibliography"/>
      </w:pPr>
    </w:p>
    <w:p w14:paraId="2B7B42E8" w14:textId="77777777" w:rsidR="000C6C7C" w:rsidRPr="000C6C7C" w:rsidRDefault="000C6C7C" w:rsidP="000C6C7C">
      <w:pPr>
        <w:pStyle w:val="EndNoteBibliography"/>
        <w:ind w:left="720" w:hanging="720"/>
      </w:pPr>
      <w:r w:rsidRPr="000C6C7C">
        <w:t xml:space="preserve">Hair, J.F. (2009). </w:t>
      </w:r>
      <w:r w:rsidRPr="000C6C7C">
        <w:rPr>
          <w:i/>
        </w:rPr>
        <w:t>Multivariate data analysis</w:t>
      </w:r>
      <w:r w:rsidRPr="000C6C7C">
        <w:t xml:space="preserve">. </w:t>
      </w:r>
    </w:p>
    <w:p w14:paraId="6C9AE2B8" w14:textId="77777777" w:rsidR="000C6C7C" w:rsidRPr="000C6C7C" w:rsidRDefault="000C6C7C" w:rsidP="000C6C7C">
      <w:pPr>
        <w:pStyle w:val="EndNoteBibliography"/>
      </w:pPr>
    </w:p>
    <w:p w14:paraId="37C37D2F" w14:textId="02F6D194" w:rsidR="000C6C7C" w:rsidRPr="000C6C7C" w:rsidRDefault="000C6C7C" w:rsidP="000C6C7C">
      <w:pPr>
        <w:pStyle w:val="EndNoteBibliography"/>
        <w:ind w:left="720" w:hanging="720"/>
      </w:pPr>
      <w:r w:rsidRPr="000C6C7C">
        <w:t xml:space="preserve">Hakmiller, K.L. (1966). Threat as a determinant of downward comparison. </w:t>
      </w:r>
      <w:r w:rsidRPr="000C6C7C">
        <w:rPr>
          <w:i/>
        </w:rPr>
        <w:t>Journal of Experimental Social Psychology, 1</w:t>
      </w:r>
      <w:r w:rsidRPr="000C6C7C">
        <w:t xml:space="preserve">, 32-39. </w:t>
      </w:r>
      <w:hyperlink r:id="rId107" w:history="1">
        <w:r w:rsidRPr="000C6C7C">
          <w:rPr>
            <w:rStyle w:val="a6"/>
          </w:rPr>
          <w:t>https://doi.org/10.1016/0022-1031(66)90063-1</w:t>
        </w:r>
      </w:hyperlink>
      <w:r w:rsidRPr="000C6C7C">
        <w:t xml:space="preserve"> </w:t>
      </w:r>
    </w:p>
    <w:p w14:paraId="422D9105" w14:textId="77777777" w:rsidR="000C6C7C" w:rsidRPr="000C6C7C" w:rsidRDefault="000C6C7C" w:rsidP="000C6C7C">
      <w:pPr>
        <w:pStyle w:val="EndNoteBibliography"/>
      </w:pPr>
    </w:p>
    <w:p w14:paraId="1F0840DB" w14:textId="776F9CF6" w:rsidR="000C6C7C" w:rsidRPr="000C6C7C" w:rsidRDefault="000C6C7C" w:rsidP="000C6C7C">
      <w:pPr>
        <w:pStyle w:val="EndNoteBibliography"/>
        <w:ind w:left="720" w:hanging="720"/>
      </w:pPr>
      <w:r w:rsidRPr="000C6C7C">
        <w:t xml:space="preserve">Hallquist, M.N., &amp; Wiley, J.F. (2018). MplusAutomation: An R package for facilitating large-scale latent variable analyses in Mplus. </w:t>
      </w:r>
      <w:r w:rsidRPr="000C6C7C">
        <w:rPr>
          <w:i/>
        </w:rPr>
        <w:t>Structural Equation Modeling: A Multidisciplinary Journal, 25</w:t>
      </w:r>
      <w:r w:rsidRPr="000C6C7C">
        <w:t xml:space="preserve">(4), 621-638. </w:t>
      </w:r>
      <w:hyperlink r:id="rId108" w:history="1">
        <w:r w:rsidRPr="000C6C7C">
          <w:rPr>
            <w:rStyle w:val="a6"/>
          </w:rPr>
          <w:t>https://doi.org/10.1080/10705511.2017.1402334</w:t>
        </w:r>
      </w:hyperlink>
      <w:r w:rsidRPr="000C6C7C">
        <w:t xml:space="preserve"> </w:t>
      </w:r>
    </w:p>
    <w:p w14:paraId="7290EA9C" w14:textId="77777777" w:rsidR="000C6C7C" w:rsidRPr="000C6C7C" w:rsidRDefault="000C6C7C" w:rsidP="000C6C7C">
      <w:pPr>
        <w:pStyle w:val="EndNoteBibliography"/>
      </w:pPr>
    </w:p>
    <w:p w14:paraId="607B655C" w14:textId="77777777" w:rsidR="000C6C7C" w:rsidRPr="000C6C7C" w:rsidRDefault="000C6C7C" w:rsidP="000C6C7C">
      <w:pPr>
        <w:pStyle w:val="EndNoteBibliography"/>
        <w:ind w:left="720" w:hanging="720"/>
      </w:pPr>
      <w:r w:rsidRPr="000C6C7C">
        <w:t xml:space="preserve">Hampton, K.N., et al. (2011). </w:t>
      </w:r>
      <w:r w:rsidRPr="000C6C7C">
        <w:rPr>
          <w:i/>
        </w:rPr>
        <w:t>Social networking sites and our lives</w:t>
      </w:r>
      <w:r w:rsidRPr="000C6C7C">
        <w:t xml:space="preserve"> (Vol. 1). Pew Internet &amp; American Life Project Washington, DC. </w:t>
      </w:r>
    </w:p>
    <w:p w14:paraId="209F7B07" w14:textId="77777777" w:rsidR="000C6C7C" w:rsidRPr="000C6C7C" w:rsidRDefault="000C6C7C" w:rsidP="000C6C7C">
      <w:pPr>
        <w:pStyle w:val="EndNoteBibliography"/>
      </w:pPr>
    </w:p>
    <w:p w14:paraId="1B19D2E7" w14:textId="77777777" w:rsidR="000C6C7C" w:rsidRPr="000C6C7C" w:rsidRDefault="000C6C7C" w:rsidP="000C6C7C">
      <w:pPr>
        <w:pStyle w:val="EndNoteBibliography"/>
        <w:ind w:left="720" w:hanging="720"/>
      </w:pPr>
      <w:r w:rsidRPr="000C6C7C">
        <w:t xml:space="preserve">Harman, H.H. (1976). </w:t>
      </w:r>
      <w:r w:rsidRPr="000C6C7C">
        <w:rPr>
          <w:i/>
        </w:rPr>
        <w:t>Modern factor analysis</w:t>
      </w:r>
      <w:r w:rsidRPr="000C6C7C">
        <w:t xml:space="preserve">. University of Chicago Press. </w:t>
      </w:r>
    </w:p>
    <w:p w14:paraId="08CFEA47" w14:textId="77777777" w:rsidR="000C6C7C" w:rsidRPr="000C6C7C" w:rsidRDefault="000C6C7C" w:rsidP="000C6C7C">
      <w:pPr>
        <w:pStyle w:val="EndNoteBibliography"/>
      </w:pPr>
    </w:p>
    <w:p w14:paraId="01D804BE" w14:textId="4C3163C7" w:rsidR="000C6C7C" w:rsidRPr="000C6C7C" w:rsidRDefault="000C6C7C" w:rsidP="000C6C7C">
      <w:pPr>
        <w:pStyle w:val="EndNoteBibliography"/>
        <w:ind w:left="720" w:hanging="720"/>
      </w:pPr>
      <w:r w:rsidRPr="000C6C7C">
        <w:t xml:space="preserve">Hawi, N.S., &amp; Samaha, M. (2017). The relations among social media addiction, self-esteem, and life satisfaction in university students. </w:t>
      </w:r>
      <w:r w:rsidRPr="000C6C7C">
        <w:rPr>
          <w:i/>
        </w:rPr>
        <w:t>Social Science Computer Review, 35</w:t>
      </w:r>
      <w:r w:rsidRPr="000C6C7C">
        <w:t xml:space="preserve">(5), 576-586. </w:t>
      </w:r>
      <w:hyperlink r:id="rId109" w:history="1">
        <w:r w:rsidRPr="000C6C7C">
          <w:rPr>
            <w:rStyle w:val="a6"/>
          </w:rPr>
          <w:t>https://doi.org/10.1177/0894439316660340</w:t>
        </w:r>
      </w:hyperlink>
      <w:r w:rsidRPr="000C6C7C">
        <w:t xml:space="preserve"> </w:t>
      </w:r>
    </w:p>
    <w:p w14:paraId="01B5C2F3" w14:textId="77777777" w:rsidR="000C6C7C" w:rsidRPr="000C6C7C" w:rsidRDefault="000C6C7C" w:rsidP="000C6C7C">
      <w:pPr>
        <w:pStyle w:val="EndNoteBibliography"/>
      </w:pPr>
    </w:p>
    <w:p w14:paraId="56340C07" w14:textId="77777777" w:rsidR="000C6C7C" w:rsidRPr="000C6C7C" w:rsidRDefault="000C6C7C" w:rsidP="000C6C7C">
      <w:pPr>
        <w:pStyle w:val="EndNoteBibliography"/>
        <w:ind w:left="720" w:hanging="720"/>
      </w:pPr>
      <w:r w:rsidRPr="000C6C7C">
        <w:t xml:space="preserve">Hayes, A.F. (2017). </w:t>
      </w:r>
      <w:r w:rsidRPr="000C6C7C">
        <w:rPr>
          <w:i/>
        </w:rPr>
        <w:t>Introduction to mediation, moderation, and conditional process analysis: A regression-based approach</w:t>
      </w:r>
      <w:r w:rsidRPr="000C6C7C">
        <w:t xml:space="preserve">. Guilford Publications. </w:t>
      </w:r>
    </w:p>
    <w:p w14:paraId="0F199A5F" w14:textId="77777777" w:rsidR="000C6C7C" w:rsidRPr="000C6C7C" w:rsidRDefault="000C6C7C" w:rsidP="000C6C7C">
      <w:pPr>
        <w:pStyle w:val="EndNoteBibliography"/>
      </w:pPr>
    </w:p>
    <w:p w14:paraId="1C9D48F0" w14:textId="77777777" w:rsidR="000C6C7C" w:rsidRPr="000C6C7C" w:rsidRDefault="000C6C7C" w:rsidP="000C6C7C">
      <w:pPr>
        <w:pStyle w:val="EndNoteBibliography"/>
        <w:ind w:left="720" w:hanging="720"/>
      </w:pPr>
      <w:r w:rsidRPr="000C6C7C">
        <w:t xml:space="preserve">Headey, B., &amp; Wearing, A. (1988). The sense of relative superiority—central to well-being. </w:t>
      </w:r>
      <w:r w:rsidRPr="000C6C7C">
        <w:rPr>
          <w:i/>
        </w:rPr>
        <w:t>Social Indicators Research, 20</w:t>
      </w:r>
      <w:r w:rsidRPr="000C6C7C">
        <w:t xml:space="preserve">, 497-516. </w:t>
      </w:r>
    </w:p>
    <w:p w14:paraId="02A73615" w14:textId="77777777" w:rsidR="000C6C7C" w:rsidRPr="000C6C7C" w:rsidRDefault="000C6C7C" w:rsidP="000C6C7C">
      <w:pPr>
        <w:pStyle w:val="EndNoteBibliography"/>
      </w:pPr>
    </w:p>
    <w:p w14:paraId="4F5193A5" w14:textId="22F72C13" w:rsidR="000C6C7C" w:rsidRPr="000C6C7C" w:rsidRDefault="000C6C7C" w:rsidP="000C6C7C">
      <w:pPr>
        <w:pStyle w:val="EndNoteBibliography"/>
        <w:ind w:left="720" w:hanging="720"/>
      </w:pPr>
      <w:r w:rsidRPr="000C6C7C">
        <w:t xml:space="preserve">Hemphill, K.J., &amp; Lehman, D.R. (1991). Social comparisons and their affective consequences: The importance of comparison dimension and individual difference variables. </w:t>
      </w:r>
      <w:r w:rsidRPr="000C6C7C">
        <w:rPr>
          <w:i/>
        </w:rPr>
        <w:t>Journal of Social and Clinical Psychology, 10</w:t>
      </w:r>
      <w:r w:rsidRPr="000C6C7C">
        <w:t xml:space="preserve">(4), 372-394. </w:t>
      </w:r>
      <w:hyperlink r:id="rId110" w:history="1">
        <w:r w:rsidRPr="000C6C7C">
          <w:rPr>
            <w:rStyle w:val="a6"/>
          </w:rPr>
          <w:t>https://doi.org/10.1521/jscp.1991.10.4.372</w:t>
        </w:r>
      </w:hyperlink>
      <w:r w:rsidRPr="000C6C7C">
        <w:t xml:space="preserve"> </w:t>
      </w:r>
    </w:p>
    <w:p w14:paraId="39B7F682" w14:textId="77777777" w:rsidR="000C6C7C" w:rsidRPr="000C6C7C" w:rsidRDefault="000C6C7C" w:rsidP="000C6C7C">
      <w:pPr>
        <w:pStyle w:val="EndNoteBibliography"/>
      </w:pPr>
    </w:p>
    <w:p w14:paraId="70365F95" w14:textId="68494D18" w:rsidR="000C6C7C" w:rsidRPr="000C6C7C" w:rsidRDefault="000C6C7C" w:rsidP="000C6C7C">
      <w:pPr>
        <w:pStyle w:val="EndNoteBibliography"/>
        <w:ind w:left="720" w:hanging="720"/>
        <w:rPr>
          <w:rFonts w:hint="eastAsia"/>
        </w:rPr>
      </w:pPr>
      <w:r w:rsidRPr="000C6C7C">
        <w:t>Hill, S.E., &amp; Buss, D.M. (2006). Envy and positional bias in the evolutionary psychol</w:t>
      </w:r>
      <w:r w:rsidRPr="000C6C7C">
        <w:rPr>
          <w:rFonts w:hint="eastAsia"/>
        </w:rPr>
        <w:t xml:space="preserve">ogy of management. </w:t>
      </w:r>
      <w:r w:rsidRPr="000C6C7C">
        <w:rPr>
          <w:rFonts w:hint="eastAsia"/>
          <w:i/>
        </w:rPr>
        <w:t>Managerial and Decision Economics, 27</w:t>
      </w:r>
      <w:r w:rsidRPr="000C6C7C">
        <w:rPr>
          <w:rFonts w:hint="eastAsia"/>
        </w:rPr>
        <w:t>(2</w:t>
      </w:r>
      <w:r w:rsidRPr="000C6C7C">
        <w:rPr>
          <w:rFonts w:hint="eastAsia"/>
        </w:rPr>
        <w:t>‐</w:t>
      </w:r>
      <w:r w:rsidRPr="000C6C7C">
        <w:rPr>
          <w:rFonts w:hint="eastAsia"/>
        </w:rPr>
        <w:t xml:space="preserve">3), 131-143. </w:t>
      </w:r>
      <w:hyperlink r:id="rId111" w:history="1">
        <w:r w:rsidRPr="000C6C7C">
          <w:rPr>
            <w:rStyle w:val="a6"/>
            <w:rFonts w:hint="eastAsia"/>
          </w:rPr>
          <w:t>https://doi.org/10.1002/mde.1288</w:t>
        </w:r>
      </w:hyperlink>
      <w:r w:rsidRPr="000C6C7C">
        <w:rPr>
          <w:rFonts w:hint="eastAsia"/>
        </w:rPr>
        <w:t xml:space="preserve"> </w:t>
      </w:r>
    </w:p>
    <w:p w14:paraId="522CCCCD" w14:textId="77777777" w:rsidR="000C6C7C" w:rsidRPr="000C6C7C" w:rsidRDefault="000C6C7C" w:rsidP="000C6C7C">
      <w:pPr>
        <w:pStyle w:val="EndNoteBibliography"/>
      </w:pPr>
    </w:p>
    <w:p w14:paraId="750233D1" w14:textId="3C216750" w:rsidR="000C6C7C" w:rsidRPr="000C6C7C" w:rsidRDefault="000C6C7C" w:rsidP="000C6C7C">
      <w:pPr>
        <w:pStyle w:val="EndNoteBibliography"/>
        <w:ind w:left="720" w:hanging="720"/>
      </w:pPr>
      <w:r w:rsidRPr="000C6C7C">
        <w:t xml:space="preserve">Holtmann, J., et al. (2016). A comparison of ML, WLSMV, and Bayesian methods for multilevel structural equation models in small samples: A simulation study. </w:t>
      </w:r>
      <w:r w:rsidRPr="000C6C7C">
        <w:rPr>
          <w:i/>
        </w:rPr>
        <w:t>Multivariate Behavioral Research, 51</w:t>
      </w:r>
      <w:r w:rsidRPr="000C6C7C">
        <w:t xml:space="preserve">(5), 661-680. </w:t>
      </w:r>
      <w:hyperlink r:id="rId112" w:history="1">
        <w:r w:rsidRPr="000C6C7C">
          <w:rPr>
            <w:rStyle w:val="a6"/>
          </w:rPr>
          <w:t>https://doi.org/10.1080/00273171.2016.1208074</w:t>
        </w:r>
      </w:hyperlink>
      <w:r w:rsidRPr="000C6C7C">
        <w:t xml:space="preserve"> </w:t>
      </w:r>
    </w:p>
    <w:p w14:paraId="17B60FD0" w14:textId="77777777" w:rsidR="000C6C7C" w:rsidRPr="000C6C7C" w:rsidRDefault="000C6C7C" w:rsidP="000C6C7C">
      <w:pPr>
        <w:pStyle w:val="EndNoteBibliography"/>
      </w:pPr>
    </w:p>
    <w:p w14:paraId="777BAC7A" w14:textId="6E0BE203" w:rsidR="000C6C7C" w:rsidRPr="000C6C7C" w:rsidRDefault="000C6C7C" w:rsidP="000C6C7C">
      <w:pPr>
        <w:pStyle w:val="EndNoteBibliography"/>
        <w:ind w:left="720" w:hanging="720"/>
      </w:pPr>
      <w:r w:rsidRPr="000C6C7C">
        <w:t xml:space="preserve">Hoorens, V. (1993). Self-enhancement and superiority biases in social comparison. </w:t>
      </w:r>
      <w:r w:rsidRPr="000C6C7C">
        <w:rPr>
          <w:i/>
        </w:rPr>
        <w:t>European Review of Social Psychology, 4</w:t>
      </w:r>
      <w:r w:rsidRPr="000C6C7C">
        <w:t xml:space="preserve">(1), 113-139. </w:t>
      </w:r>
      <w:hyperlink r:id="rId113" w:history="1">
        <w:r w:rsidRPr="000C6C7C">
          <w:rPr>
            <w:rStyle w:val="a6"/>
          </w:rPr>
          <w:t>https://doi.org/10.1080/14792779343000040</w:t>
        </w:r>
      </w:hyperlink>
      <w:r w:rsidRPr="000C6C7C">
        <w:t xml:space="preserve"> </w:t>
      </w:r>
    </w:p>
    <w:p w14:paraId="0B108831" w14:textId="77777777" w:rsidR="000C6C7C" w:rsidRPr="000C6C7C" w:rsidRDefault="000C6C7C" w:rsidP="000C6C7C">
      <w:pPr>
        <w:pStyle w:val="EndNoteBibliography"/>
      </w:pPr>
    </w:p>
    <w:p w14:paraId="5160A59D" w14:textId="4B052DAA" w:rsidR="000C6C7C" w:rsidRPr="000C6C7C" w:rsidRDefault="000C6C7C" w:rsidP="000C6C7C">
      <w:pPr>
        <w:pStyle w:val="EndNoteBibliography"/>
        <w:ind w:left="720" w:hanging="720"/>
      </w:pPr>
      <w:r w:rsidRPr="000C6C7C">
        <w:t xml:space="preserve">Huang, L., et al. (2022). Do social networking sites promote life satisfaction? The explanation from an online and offline social capital transformation. </w:t>
      </w:r>
      <w:r w:rsidRPr="000C6C7C">
        <w:rPr>
          <w:i/>
        </w:rPr>
        <w:t>Information Technology &amp; People, 35</w:t>
      </w:r>
      <w:r w:rsidRPr="000C6C7C">
        <w:t xml:space="preserve">(2), 703-722. </w:t>
      </w:r>
      <w:hyperlink r:id="rId114" w:history="1">
        <w:r w:rsidRPr="000C6C7C">
          <w:rPr>
            <w:rStyle w:val="a6"/>
          </w:rPr>
          <w:t>https://doi.org/10.1108/ITP-03-2020-0143</w:t>
        </w:r>
      </w:hyperlink>
      <w:r w:rsidRPr="000C6C7C">
        <w:t xml:space="preserve"> </w:t>
      </w:r>
    </w:p>
    <w:p w14:paraId="37F8C8CE" w14:textId="77777777" w:rsidR="000C6C7C" w:rsidRPr="000C6C7C" w:rsidRDefault="000C6C7C" w:rsidP="000C6C7C">
      <w:pPr>
        <w:pStyle w:val="EndNoteBibliography"/>
      </w:pPr>
    </w:p>
    <w:p w14:paraId="4D2D6054" w14:textId="6BD708F1" w:rsidR="000C6C7C" w:rsidRPr="000C6C7C" w:rsidRDefault="000C6C7C" w:rsidP="000C6C7C">
      <w:pPr>
        <w:pStyle w:val="EndNoteBibliography"/>
        <w:ind w:left="720" w:hanging="720"/>
      </w:pPr>
      <w:r w:rsidRPr="000C6C7C">
        <w:t xml:space="preserve">Huebner, E.S., et al. (1998). Further validation of the multidimensional students' life satisfaction scale. </w:t>
      </w:r>
      <w:r w:rsidRPr="000C6C7C">
        <w:rPr>
          <w:i/>
        </w:rPr>
        <w:t>Journal of Psychoeducational Assessment, 16</w:t>
      </w:r>
      <w:r w:rsidRPr="000C6C7C">
        <w:t xml:space="preserve">(2), 118-134. </w:t>
      </w:r>
      <w:hyperlink r:id="rId115" w:history="1">
        <w:r w:rsidRPr="000C6C7C">
          <w:rPr>
            <w:rStyle w:val="a6"/>
          </w:rPr>
          <w:t>https://doi.org/10.1177/073428299801600202</w:t>
        </w:r>
      </w:hyperlink>
      <w:r w:rsidRPr="000C6C7C">
        <w:t xml:space="preserve"> </w:t>
      </w:r>
    </w:p>
    <w:p w14:paraId="754CE423" w14:textId="77777777" w:rsidR="000C6C7C" w:rsidRPr="000C6C7C" w:rsidRDefault="000C6C7C" w:rsidP="000C6C7C">
      <w:pPr>
        <w:pStyle w:val="EndNoteBibliography"/>
      </w:pPr>
    </w:p>
    <w:p w14:paraId="490666D9" w14:textId="693EA9AD" w:rsidR="000C6C7C" w:rsidRPr="000C6C7C" w:rsidRDefault="000C6C7C" w:rsidP="000C6C7C">
      <w:pPr>
        <w:pStyle w:val="EndNoteBibliography"/>
        <w:ind w:left="720" w:hanging="720"/>
      </w:pPr>
      <w:r w:rsidRPr="000C6C7C">
        <w:t xml:space="preserve">Huebner, E.S., et al. (2004). Brief multidimensional students' life satisfaction scale: Sex, race, and grade effects for a high school sample. </w:t>
      </w:r>
      <w:r w:rsidRPr="000C6C7C">
        <w:rPr>
          <w:i/>
        </w:rPr>
        <w:t>Psychological Reports, 94</w:t>
      </w:r>
      <w:r w:rsidRPr="000C6C7C">
        <w:t xml:space="preserve">(1), 351-356. </w:t>
      </w:r>
      <w:hyperlink r:id="rId116" w:history="1">
        <w:r w:rsidRPr="000C6C7C">
          <w:rPr>
            <w:rStyle w:val="a6"/>
          </w:rPr>
          <w:t>https://doi.org/10.2466/pr0.94.1.351-356</w:t>
        </w:r>
      </w:hyperlink>
      <w:r w:rsidRPr="000C6C7C">
        <w:t xml:space="preserve"> </w:t>
      </w:r>
    </w:p>
    <w:p w14:paraId="60F24842" w14:textId="77777777" w:rsidR="000C6C7C" w:rsidRPr="000C6C7C" w:rsidRDefault="000C6C7C" w:rsidP="000C6C7C">
      <w:pPr>
        <w:pStyle w:val="EndNoteBibliography"/>
      </w:pPr>
    </w:p>
    <w:p w14:paraId="6097A111" w14:textId="16AF1C05" w:rsidR="000C6C7C" w:rsidRPr="000C6C7C" w:rsidRDefault="000C6C7C" w:rsidP="000C6C7C">
      <w:pPr>
        <w:pStyle w:val="EndNoteBibliography"/>
        <w:ind w:left="720" w:hanging="720"/>
      </w:pPr>
      <w:r w:rsidRPr="000C6C7C">
        <w:t xml:space="preserve">Jang, K., et al. (2016). Social comparison on Facebook: Its antecedents and psychological outcomes. </w:t>
      </w:r>
      <w:r w:rsidRPr="000C6C7C">
        <w:rPr>
          <w:i/>
        </w:rPr>
        <w:t>Computers in Human Behavior, 62</w:t>
      </w:r>
      <w:r w:rsidRPr="000C6C7C">
        <w:t xml:space="preserve">, 147-154. </w:t>
      </w:r>
      <w:hyperlink r:id="rId117" w:history="1">
        <w:r w:rsidRPr="000C6C7C">
          <w:rPr>
            <w:rStyle w:val="a6"/>
          </w:rPr>
          <w:t>https://doi.org/10.1016/j.chb.2016.03.082</w:t>
        </w:r>
      </w:hyperlink>
      <w:r w:rsidRPr="000C6C7C">
        <w:t xml:space="preserve"> </w:t>
      </w:r>
    </w:p>
    <w:p w14:paraId="21FE7341" w14:textId="77777777" w:rsidR="000C6C7C" w:rsidRPr="000C6C7C" w:rsidRDefault="000C6C7C" w:rsidP="000C6C7C">
      <w:pPr>
        <w:pStyle w:val="EndNoteBibliography"/>
      </w:pPr>
    </w:p>
    <w:p w14:paraId="3B4F0066" w14:textId="74907913" w:rsidR="000C6C7C" w:rsidRPr="000C6C7C" w:rsidRDefault="000C6C7C" w:rsidP="000C6C7C">
      <w:pPr>
        <w:pStyle w:val="EndNoteBibliography"/>
        <w:ind w:left="720" w:hanging="720"/>
      </w:pPr>
      <w:r w:rsidRPr="000C6C7C">
        <w:t xml:space="preserve">Kalpidou, M., et al. (2011). The relationship between Facebook and the well-being of undergraduate college students. </w:t>
      </w:r>
      <w:r w:rsidRPr="000C6C7C">
        <w:rPr>
          <w:i/>
        </w:rPr>
        <w:t>Cyberpsychology, Behavior, and Social Networking, 14</w:t>
      </w:r>
      <w:r w:rsidRPr="000C6C7C">
        <w:t xml:space="preserve">(4), 183-189. </w:t>
      </w:r>
      <w:hyperlink r:id="rId118" w:history="1">
        <w:r w:rsidRPr="000C6C7C">
          <w:rPr>
            <w:rStyle w:val="a6"/>
          </w:rPr>
          <w:t>https://doi.org/10.1089/cyber.2010.0061</w:t>
        </w:r>
      </w:hyperlink>
      <w:r w:rsidRPr="000C6C7C">
        <w:t xml:space="preserve"> </w:t>
      </w:r>
    </w:p>
    <w:p w14:paraId="04BCC567" w14:textId="77777777" w:rsidR="000C6C7C" w:rsidRPr="000C6C7C" w:rsidRDefault="000C6C7C" w:rsidP="000C6C7C">
      <w:pPr>
        <w:pStyle w:val="EndNoteBibliography"/>
      </w:pPr>
    </w:p>
    <w:p w14:paraId="1222684E" w14:textId="77777777" w:rsidR="000C6C7C" w:rsidRPr="000C6C7C" w:rsidRDefault="000C6C7C" w:rsidP="000C6C7C">
      <w:pPr>
        <w:pStyle w:val="EndNoteBibliography"/>
        <w:ind w:left="720" w:hanging="720"/>
      </w:pPr>
      <w:r w:rsidRPr="000C6C7C">
        <w:t xml:space="preserve">Kang, S., et al. (2013). Facebook comparisons among adolescents: How do identification and contrast relate to wellbeing. </w:t>
      </w:r>
      <w:r w:rsidRPr="000C6C7C">
        <w:rPr>
          <w:i/>
        </w:rPr>
        <w:t>Asian Journal of Information and Communications, 5</w:t>
      </w:r>
      <w:r w:rsidRPr="000C6C7C">
        <w:t xml:space="preserve">(2), 1-21. </w:t>
      </w:r>
    </w:p>
    <w:p w14:paraId="4E06F66A" w14:textId="77777777" w:rsidR="000C6C7C" w:rsidRPr="000C6C7C" w:rsidRDefault="000C6C7C" w:rsidP="000C6C7C">
      <w:pPr>
        <w:pStyle w:val="EndNoteBibliography"/>
      </w:pPr>
    </w:p>
    <w:p w14:paraId="2A6AAFCA" w14:textId="1328949B" w:rsidR="000C6C7C" w:rsidRPr="000C6C7C" w:rsidRDefault="000C6C7C" w:rsidP="000C6C7C">
      <w:pPr>
        <w:pStyle w:val="EndNoteBibliography"/>
        <w:ind w:left="720" w:hanging="720"/>
      </w:pPr>
      <w:r w:rsidRPr="000C6C7C">
        <w:t xml:space="preserve">Kim, H., et al. (2017). Social comparison, personal relative deprivation, and materialism. </w:t>
      </w:r>
      <w:r w:rsidRPr="000C6C7C">
        <w:rPr>
          <w:i/>
        </w:rPr>
        <w:t>British Journal of Social Psychology, 56</w:t>
      </w:r>
      <w:r w:rsidRPr="000C6C7C">
        <w:t xml:space="preserve">(2), 373-392. </w:t>
      </w:r>
      <w:hyperlink r:id="rId119" w:history="1">
        <w:r w:rsidRPr="000C6C7C">
          <w:rPr>
            <w:rStyle w:val="a6"/>
          </w:rPr>
          <w:t>https://doi.org/10.1111/bjso.12176</w:t>
        </w:r>
      </w:hyperlink>
      <w:r w:rsidRPr="000C6C7C">
        <w:t xml:space="preserve"> </w:t>
      </w:r>
    </w:p>
    <w:p w14:paraId="7F75E739" w14:textId="77777777" w:rsidR="000C6C7C" w:rsidRPr="000C6C7C" w:rsidRDefault="000C6C7C" w:rsidP="000C6C7C">
      <w:pPr>
        <w:pStyle w:val="EndNoteBibliography"/>
      </w:pPr>
    </w:p>
    <w:p w14:paraId="7F6DEE60" w14:textId="76F04175" w:rsidR="000C6C7C" w:rsidRPr="000C6C7C" w:rsidRDefault="000C6C7C" w:rsidP="000C6C7C">
      <w:pPr>
        <w:pStyle w:val="EndNoteBibliography"/>
        <w:ind w:left="720" w:hanging="720"/>
      </w:pPr>
      <w:r w:rsidRPr="000C6C7C">
        <w:t xml:space="preserve">Kim, H., et al. (2018). Social comparison processes in the experience of personal relative deprivation. </w:t>
      </w:r>
      <w:r w:rsidRPr="000C6C7C">
        <w:rPr>
          <w:i/>
        </w:rPr>
        <w:t>Journal of Applied Social Psychology, 48</w:t>
      </w:r>
      <w:r w:rsidRPr="000C6C7C">
        <w:t xml:space="preserve">(9), 519-532. </w:t>
      </w:r>
      <w:hyperlink r:id="rId120" w:history="1">
        <w:r w:rsidRPr="000C6C7C">
          <w:rPr>
            <w:rStyle w:val="a6"/>
          </w:rPr>
          <w:t>https://doi.org/10.1111/jasp.12531</w:t>
        </w:r>
      </w:hyperlink>
      <w:r w:rsidRPr="000C6C7C">
        <w:t xml:space="preserve"> </w:t>
      </w:r>
    </w:p>
    <w:p w14:paraId="4C7B68DB" w14:textId="77777777" w:rsidR="000C6C7C" w:rsidRPr="000C6C7C" w:rsidRDefault="000C6C7C" w:rsidP="000C6C7C">
      <w:pPr>
        <w:pStyle w:val="EndNoteBibliography"/>
      </w:pPr>
    </w:p>
    <w:p w14:paraId="7C14621C" w14:textId="2C2DD64E" w:rsidR="000C6C7C" w:rsidRPr="000C6C7C" w:rsidRDefault="000C6C7C" w:rsidP="000C6C7C">
      <w:pPr>
        <w:pStyle w:val="EndNoteBibliography"/>
        <w:ind w:left="720" w:hanging="720"/>
      </w:pPr>
      <w:r w:rsidRPr="000C6C7C">
        <w:t xml:space="preserve">Kim, H., et al. (2021). The contributions of social comparison to social network site addiction. </w:t>
      </w:r>
      <w:r w:rsidRPr="000C6C7C">
        <w:rPr>
          <w:i/>
        </w:rPr>
        <w:t>PloS One, 16</w:t>
      </w:r>
      <w:r w:rsidRPr="000C6C7C">
        <w:t xml:space="preserve">(10), e0257795. </w:t>
      </w:r>
      <w:hyperlink r:id="rId121" w:history="1">
        <w:r w:rsidRPr="000C6C7C">
          <w:rPr>
            <w:rStyle w:val="a6"/>
          </w:rPr>
          <w:t>https://doi.org/10.1371/journal.pone.0257795</w:t>
        </w:r>
      </w:hyperlink>
      <w:r w:rsidRPr="000C6C7C">
        <w:t xml:space="preserve"> </w:t>
      </w:r>
    </w:p>
    <w:p w14:paraId="10783AC9" w14:textId="77777777" w:rsidR="000C6C7C" w:rsidRPr="000C6C7C" w:rsidRDefault="000C6C7C" w:rsidP="000C6C7C">
      <w:pPr>
        <w:pStyle w:val="EndNoteBibliography"/>
      </w:pPr>
    </w:p>
    <w:p w14:paraId="25F3D70F" w14:textId="298E301B" w:rsidR="000C6C7C" w:rsidRPr="000C6C7C" w:rsidRDefault="000C6C7C" w:rsidP="000C6C7C">
      <w:pPr>
        <w:pStyle w:val="EndNoteBibliography"/>
        <w:ind w:left="720" w:hanging="720"/>
      </w:pPr>
      <w:r w:rsidRPr="000C6C7C">
        <w:t xml:space="preserve">Klein, W.M. (1997). Objective standards are not enough: Affective, self-evaluative, and behavioral responses to social comparison information. </w:t>
      </w:r>
      <w:r w:rsidRPr="000C6C7C">
        <w:rPr>
          <w:i/>
        </w:rPr>
        <w:t>Journal of Personality and Social Psychology, 72</w:t>
      </w:r>
      <w:r w:rsidRPr="000C6C7C">
        <w:t xml:space="preserve">(4), 763. </w:t>
      </w:r>
      <w:hyperlink r:id="rId122" w:history="1">
        <w:r w:rsidRPr="000C6C7C">
          <w:rPr>
            <w:rStyle w:val="a6"/>
          </w:rPr>
          <w:t>https://doi.org/10.1037//0022-3514.72.4.763</w:t>
        </w:r>
      </w:hyperlink>
      <w:r w:rsidRPr="000C6C7C">
        <w:t xml:space="preserve"> </w:t>
      </w:r>
    </w:p>
    <w:p w14:paraId="6778F810" w14:textId="77777777" w:rsidR="000C6C7C" w:rsidRPr="000C6C7C" w:rsidRDefault="000C6C7C" w:rsidP="000C6C7C">
      <w:pPr>
        <w:pStyle w:val="EndNoteBibliography"/>
      </w:pPr>
    </w:p>
    <w:p w14:paraId="4B442F00" w14:textId="35F8A401" w:rsidR="000C6C7C" w:rsidRPr="000C6C7C" w:rsidRDefault="000C6C7C" w:rsidP="000C6C7C">
      <w:pPr>
        <w:pStyle w:val="EndNoteBibliography"/>
        <w:ind w:left="720" w:hanging="720"/>
      </w:pPr>
      <w:r w:rsidRPr="000C6C7C">
        <w:t xml:space="preserve">Koivumaa-Honkanen, H., et al. (2001). Life satisfaction and suicide: A 20-year follow-up study. </w:t>
      </w:r>
      <w:r w:rsidRPr="000C6C7C">
        <w:rPr>
          <w:i/>
        </w:rPr>
        <w:t>American Journal of Psychiatry, 158</w:t>
      </w:r>
      <w:r w:rsidRPr="000C6C7C">
        <w:t xml:space="preserve">(3), 433-439. </w:t>
      </w:r>
      <w:hyperlink r:id="rId123" w:history="1">
        <w:r w:rsidRPr="000C6C7C">
          <w:rPr>
            <w:rStyle w:val="a6"/>
          </w:rPr>
          <w:t>https://doi.org/10.1176/appi.ajp.158.3.433</w:t>
        </w:r>
      </w:hyperlink>
      <w:r w:rsidRPr="000C6C7C">
        <w:t xml:space="preserve"> </w:t>
      </w:r>
    </w:p>
    <w:p w14:paraId="562772D7" w14:textId="77777777" w:rsidR="000C6C7C" w:rsidRPr="000C6C7C" w:rsidRDefault="000C6C7C" w:rsidP="000C6C7C">
      <w:pPr>
        <w:pStyle w:val="EndNoteBibliography"/>
      </w:pPr>
    </w:p>
    <w:p w14:paraId="450632F5" w14:textId="77777777" w:rsidR="000C6C7C" w:rsidRPr="000C6C7C" w:rsidRDefault="000C6C7C" w:rsidP="000C6C7C">
      <w:pPr>
        <w:pStyle w:val="EndNoteBibliography"/>
        <w:ind w:left="720" w:hanging="720"/>
      </w:pPr>
      <w:r w:rsidRPr="000C6C7C">
        <w:t xml:space="preserve">Krasnova, H., et al. (2013). </w:t>
      </w:r>
      <w:r w:rsidRPr="000C6C7C">
        <w:rPr>
          <w:i/>
        </w:rPr>
        <w:t>Envy on Facebook: A hidden threat to users’ life satisfaction?</w:t>
      </w:r>
      <w:r w:rsidRPr="000C6C7C">
        <w:t xml:space="preserve">  </w:t>
      </w:r>
    </w:p>
    <w:p w14:paraId="69B4C961" w14:textId="77777777" w:rsidR="000C6C7C" w:rsidRPr="000C6C7C" w:rsidRDefault="000C6C7C" w:rsidP="000C6C7C">
      <w:pPr>
        <w:pStyle w:val="EndNoteBibliography"/>
      </w:pPr>
    </w:p>
    <w:p w14:paraId="0857A462" w14:textId="44F2A7CF" w:rsidR="000C6C7C" w:rsidRPr="000C6C7C" w:rsidRDefault="000C6C7C" w:rsidP="000C6C7C">
      <w:pPr>
        <w:pStyle w:val="EndNoteBibliography"/>
        <w:ind w:left="720" w:hanging="720"/>
      </w:pPr>
      <w:r w:rsidRPr="000C6C7C">
        <w:t xml:space="preserve">Krizan, Z., &amp; Bushman, B.J. (2011). Better than my loved ones: Social comparison tendencies among narcissists. </w:t>
      </w:r>
      <w:r w:rsidRPr="000C6C7C">
        <w:rPr>
          <w:i/>
        </w:rPr>
        <w:t>Personality and Individual Differences, 50</w:t>
      </w:r>
      <w:r w:rsidRPr="000C6C7C">
        <w:t xml:space="preserve">(2), 212-216. </w:t>
      </w:r>
      <w:hyperlink r:id="rId124" w:history="1">
        <w:r w:rsidRPr="000C6C7C">
          <w:rPr>
            <w:rStyle w:val="a6"/>
          </w:rPr>
          <w:t>https://doi.org/10.1016/j.paid.2010.09.031</w:t>
        </w:r>
      </w:hyperlink>
      <w:r w:rsidRPr="000C6C7C">
        <w:t xml:space="preserve"> </w:t>
      </w:r>
    </w:p>
    <w:p w14:paraId="1FFA9E90" w14:textId="77777777" w:rsidR="000C6C7C" w:rsidRPr="000C6C7C" w:rsidRDefault="000C6C7C" w:rsidP="000C6C7C">
      <w:pPr>
        <w:pStyle w:val="EndNoteBibliography"/>
      </w:pPr>
    </w:p>
    <w:p w14:paraId="143591CC" w14:textId="02373FC3" w:rsidR="000C6C7C" w:rsidRPr="000C6C7C" w:rsidRDefault="000C6C7C" w:rsidP="000C6C7C">
      <w:pPr>
        <w:pStyle w:val="EndNoteBibliography"/>
        <w:ind w:left="720" w:hanging="720"/>
      </w:pPr>
      <w:r w:rsidRPr="000C6C7C">
        <w:t xml:space="preserve">Kross, E., et al. (2013). Facebook use predicts declines in subjective well-being in young adults. </w:t>
      </w:r>
      <w:r w:rsidRPr="000C6C7C">
        <w:rPr>
          <w:i/>
        </w:rPr>
        <w:t>PloS One, 8</w:t>
      </w:r>
      <w:r w:rsidRPr="000C6C7C">
        <w:t xml:space="preserve">(8), e69841. </w:t>
      </w:r>
      <w:hyperlink r:id="rId125" w:history="1">
        <w:r w:rsidRPr="000C6C7C">
          <w:rPr>
            <w:rStyle w:val="a6"/>
          </w:rPr>
          <w:t>https://doi.org/10.1371/journal.pone.0069841</w:t>
        </w:r>
      </w:hyperlink>
      <w:r w:rsidRPr="000C6C7C">
        <w:t xml:space="preserve"> </w:t>
      </w:r>
    </w:p>
    <w:p w14:paraId="7E5ABFFD" w14:textId="77777777" w:rsidR="000C6C7C" w:rsidRPr="000C6C7C" w:rsidRDefault="000C6C7C" w:rsidP="000C6C7C">
      <w:pPr>
        <w:pStyle w:val="EndNoteBibliography"/>
      </w:pPr>
    </w:p>
    <w:p w14:paraId="67BDA50F" w14:textId="1036AAB9" w:rsidR="000C6C7C" w:rsidRPr="000C6C7C" w:rsidRDefault="000C6C7C" w:rsidP="000C6C7C">
      <w:pPr>
        <w:pStyle w:val="EndNoteBibliography"/>
        <w:ind w:left="720" w:hanging="720"/>
      </w:pPr>
      <w:r w:rsidRPr="000C6C7C">
        <w:t xml:space="preserve">Kulik, J.A., &amp; Gump, B.B. (1997). Affective reactions to social comparison: The effects of relative performance and related attributes information about another person. </w:t>
      </w:r>
      <w:r w:rsidRPr="000C6C7C">
        <w:rPr>
          <w:i/>
        </w:rPr>
        <w:t>Personality and Social Psychology Bulletin, 23</w:t>
      </w:r>
      <w:r w:rsidRPr="000C6C7C">
        <w:t xml:space="preserve">(5), 452-468. </w:t>
      </w:r>
      <w:hyperlink r:id="rId126" w:history="1">
        <w:r w:rsidRPr="000C6C7C">
          <w:rPr>
            <w:rStyle w:val="a6"/>
          </w:rPr>
          <w:t>https://doi.org/10.1177/0146167297235002</w:t>
        </w:r>
      </w:hyperlink>
      <w:r w:rsidRPr="000C6C7C">
        <w:t xml:space="preserve"> </w:t>
      </w:r>
    </w:p>
    <w:p w14:paraId="42124740" w14:textId="77777777" w:rsidR="000C6C7C" w:rsidRPr="000C6C7C" w:rsidRDefault="000C6C7C" w:rsidP="000C6C7C">
      <w:pPr>
        <w:pStyle w:val="EndNoteBibliography"/>
      </w:pPr>
    </w:p>
    <w:p w14:paraId="7E9E90BC" w14:textId="2DB410E2" w:rsidR="000C6C7C" w:rsidRPr="000C6C7C" w:rsidRDefault="000C6C7C" w:rsidP="000C6C7C">
      <w:pPr>
        <w:pStyle w:val="EndNoteBibliography"/>
        <w:ind w:left="720" w:hanging="720"/>
      </w:pPr>
      <w:r w:rsidRPr="000C6C7C">
        <w:t xml:space="preserve">Lawlor, D.A., et al. (2005). Life-course socioeconomic position, area deprivation, and coronary heart disease: Findings from the British Women’s Heart and Health Study. </w:t>
      </w:r>
      <w:r w:rsidRPr="000C6C7C">
        <w:rPr>
          <w:i/>
        </w:rPr>
        <w:t>American Journal of Public Health, 95</w:t>
      </w:r>
      <w:r w:rsidRPr="000C6C7C">
        <w:t xml:space="preserve">(1), 91-97. </w:t>
      </w:r>
      <w:hyperlink r:id="rId127" w:history="1">
        <w:r w:rsidRPr="000C6C7C">
          <w:rPr>
            <w:rStyle w:val="a6"/>
          </w:rPr>
          <w:t>https://doi.org/10.2105/AJPH.2003.035592</w:t>
        </w:r>
      </w:hyperlink>
      <w:r w:rsidRPr="000C6C7C">
        <w:t xml:space="preserve"> </w:t>
      </w:r>
    </w:p>
    <w:p w14:paraId="0085EB03" w14:textId="77777777" w:rsidR="000C6C7C" w:rsidRPr="000C6C7C" w:rsidRDefault="000C6C7C" w:rsidP="000C6C7C">
      <w:pPr>
        <w:pStyle w:val="EndNoteBibliography"/>
      </w:pPr>
    </w:p>
    <w:p w14:paraId="740C1104" w14:textId="77777777" w:rsidR="000C6C7C" w:rsidRPr="000C6C7C" w:rsidRDefault="000C6C7C" w:rsidP="000C6C7C">
      <w:pPr>
        <w:pStyle w:val="EndNoteBibliography"/>
        <w:ind w:left="720" w:hanging="720"/>
      </w:pPr>
      <w:r w:rsidRPr="000C6C7C">
        <w:t xml:space="preserve">Lazarus, R.S. (1991). </w:t>
      </w:r>
      <w:r w:rsidRPr="000C6C7C">
        <w:rPr>
          <w:i/>
        </w:rPr>
        <w:t>Emotion and adaptation</w:t>
      </w:r>
      <w:r w:rsidRPr="000C6C7C">
        <w:t xml:space="preserve">. Oxford University Press. </w:t>
      </w:r>
    </w:p>
    <w:p w14:paraId="29E6E05D" w14:textId="77777777" w:rsidR="000C6C7C" w:rsidRPr="000C6C7C" w:rsidRDefault="000C6C7C" w:rsidP="000C6C7C">
      <w:pPr>
        <w:pStyle w:val="EndNoteBibliography"/>
      </w:pPr>
    </w:p>
    <w:p w14:paraId="5186297B" w14:textId="36468401" w:rsidR="000C6C7C" w:rsidRPr="000C6C7C" w:rsidRDefault="000C6C7C" w:rsidP="000C6C7C">
      <w:pPr>
        <w:pStyle w:val="EndNoteBibliography"/>
        <w:ind w:left="720" w:hanging="720"/>
      </w:pPr>
      <w:r w:rsidRPr="000C6C7C">
        <w:t xml:space="preserve">Lee, S.Y. (2014). How do people compare themselves with others on social network sites?: The case of Facebook. </w:t>
      </w:r>
      <w:r w:rsidRPr="000C6C7C">
        <w:rPr>
          <w:i/>
        </w:rPr>
        <w:t>Computers in Human Behavior, 32</w:t>
      </w:r>
      <w:r w:rsidRPr="000C6C7C">
        <w:t xml:space="preserve">, 253-260. </w:t>
      </w:r>
      <w:hyperlink r:id="rId128" w:history="1">
        <w:r w:rsidRPr="000C6C7C">
          <w:rPr>
            <w:rStyle w:val="a6"/>
          </w:rPr>
          <w:t>https://doi.org/10.1016/j.chb.2013.12.009</w:t>
        </w:r>
      </w:hyperlink>
      <w:r w:rsidRPr="000C6C7C">
        <w:t xml:space="preserve"> </w:t>
      </w:r>
    </w:p>
    <w:p w14:paraId="3FB24063" w14:textId="77777777" w:rsidR="000C6C7C" w:rsidRPr="000C6C7C" w:rsidRDefault="000C6C7C" w:rsidP="000C6C7C">
      <w:pPr>
        <w:pStyle w:val="EndNoteBibliography"/>
      </w:pPr>
    </w:p>
    <w:p w14:paraId="6B884D98" w14:textId="6648E57F" w:rsidR="000C6C7C" w:rsidRPr="000C6C7C" w:rsidRDefault="000C6C7C" w:rsidP="000C6C7C">
      <w:pPr>
        <w:pStyle w:val="EndNoteBibliography"/>
        <w:ind w:left="720" w:hanging="720"/>
      </w:pPr>
      <w:r w:rsidRPr="000C6C7C">
        <w:t xml:space="preserve">Li, J., et al. (2021). Academic social comparison and depression in Chinese adolescents: The mediating role of basic psychological needs satisfaction. </w:t>
      </w:r>
      <w:r w:rsidRPr="000C6C7C">
        <w:rPr>
          <w:i/>
        </w:rPr>
        <w:t>School Mental Health, 13</w:t>
      </w:r>
      <w:r w:rsidRPr="000C6C7C">
        <w:t xml:space="preserve">(4), 719-729. </w:t>
      </w:r>
      <w:hyperlink r:id="rId129" w:history="1">
        <w:r w:rsidRPr="000C6C7C">
          <w:rPr>
            <w:rStyle w:val="a6"/>
          </w:rPr>
          <w:t>https://doi.org/10.1007/s12310-021-09436-8</w:t>
        </w:r>
      </w:hyperlink>
      <w:r w:rsidRPr="000C6C7C">
        <w:t xml:space="preserve"> </w:t>
      </w:r>
    </w:p>
    <w:p w14:paraId="44E06AE2" w14:textId="77777777" w:rsidR="000C6C7C" w:rsidRPr="000C6C7C" w:rsidRDefault="000C6C7C" w:rsidP="000C6C7C">
      <w:pPr>
        <w:pStyle w:val="EndNoteBibliography"/>
      </w:pPr>
    </w:p>
    <w:p w14:paraId="0CBD9799" w14:textId="0BEB3656" w:rsidR="000C6C7C" w:rsidRPr="000C6C7C" w:rsidRDefault="000C6C7C" w:rsidP="000C6C7C">
      <w:pPr>
        <w:pStyle w:val="EndNoteBibliography"/>
        <w:ind w:left="720" w:hanging="720"/>
      </w:pPr>
      <w:r w:rsidRPr="000C6C7C">
        <w:t xml:space="preserve">Liang, H., et al. (2007). Assimilation of enterprise systems: The effect of institutional pressures and the mediating role of top management. </w:t>
      </w:r>
      <w:r w:rsidRPr="000C6C7C">
        <w:rPr>
          <w:i/>
        </w:rPr>
        <w:t>MIS Quarterly</w:t>
      </w:r>
      <w:r w:rsidRPr="000C6C7C">
        <w:t xml:space="preserve">, 59-87. </w:t>
      </w:r>
      <w:hyperlink r:id="rId130" w:history="1">
        <w:r w:rsidRPr="000C6C7C">
          <w:rPr>
            <w:rStyle w:val="a6"/>
          </w:rPr>
          <w:t>https://doi.org/10.2307/25148781</w:t>
        </w:r>
      </w:hyperlink>
      <w:r w:rsidRPr="000C6C7C">
        <w:t xml:space="preserve"> </w:t>
      </w:r>
    </w:p>
    <w:p w14:paraId="61D00D8B" w14:textId="77777777" w:rsidR="000C6C7C" w:rsidRPr="000C6C7C" w:rsidRDefault="000C6C7C" w:rsidP="000C6C7C">
      <w:pPr>
        <w:pStyle w:val="EndNoteBibliography"/>
      </w:pPr>
    </w:p>
    <w:p w14:paraId="0E35C816" w14:textId="2FEE20C1" w:rsidR="000C6C7C" w:rsidRPr="000C6C7C" w:rsidRDefault="000C6C7C" w:rsidP="000C6C7C">
      <w:pPr>
        <w:pStyle w:val="EndNoteBibliography"/>
        <w:ind w:left="720" w:hanging="720"/>
      </w:pPr>
      <w:r w:rsidRPr="000C6C7C">
        <w:t xml:space="preserve">Lintott, S. (2016). Superiority in humor theory. </w:t>
      </w:r>
      <w:r w:rsidRPr="000C6C7C">
        <w:rPr>
          <w:i/>
        </w:rPr>
        <w:t>The Journal of Aesthetics and Art Criticism, 74</w:t>
      </w:r>
      <w:r w:rsidRPr="000C6C7C">
        <w:t xml:space="preserve">(4), 347-358. </w:t>
      </w:r>
      <w:hyperlink r:id="rId131" w:history="1">
        <w:r w:rsidRPr="000C6C7C">
          <w:rPr>
            <w:rStyle w:val="a6"/>
          </w:rPr>
          <w:t>https://doi.org/10.1111/jaac.12321</w:t>
        </w:r>
      </w:hyperlink>
      <w:r w:rsidRPr="000C6C7C">
        <w:t xml:space="preserve"> </w:t>
      </w:r>
    </w:p>
    <w:p w14:paraId="63D00218" w14:textId="77777777" w:rsidR="000C6C7C" w:rsidRPr="000C6C7C" w:rsidRDefault="000C6C7C" w:rsidP="000C6C7C">
      <w:pPr>
        <w:pStyle w:val="EndNoteBibliography"/>
      </w:pPr>
    </w:p>
    <w:p w14:paraId="32175FA0" w14:textId="20CB226D" w:rsidR="000C6C7C" w:rsidRPr="000C6C7C" w:rsidRDefault="000C6C7C" w:rsidP="000C6C7C">
      <w:pPr>
        <w:pStyle w:val="EndNoteBibliography"/>
        <w:ind w:left="720" w:hanging="720"/>
      </w:pPr>
      <w:r w:rsidRPr="000C6C7C">
        <w:t xml:space="preserve">Liu, Q.-Q., et al. (2017). Upward social comparison on social network sites and depressive symptoms: A moderated mediation model of self-esteem and optimism. </w:t>
      </w:r>
      <w:r w:rsidRPr="000C6C7C">
        <w:rPr>
          <w:i/>
        </w:rPr>
        <w:t>Personality and Individual Differences, 113</w:t>
      </w:r>
      <w:r w:rsidRPr="000C6C7C">
        <w:t xml:space="preserve">, 223-228. </w:t>
      </w:r>
      <w:hyperlink r:id="rId132" w:history="1">
        <w:r w:rsidRPr="000C6C7C">
          <w:rPr>
            <w:rStyle w:val="a6"/>
          </w:rPr>
          <w:t>https://doi.org/10.1016/j.paid.2017.03.037</w:t>
        </w:r>
      </w:hyperlink>
      <w:r w:rsidRPr="000C6C7C">
        <w:t xml:space="preserve"> </w:t>
      </w:r>
    </w:p>
    <w:p w14:paraId="6244D739" w14:textId="77777777" w:rsidR="000C6C7C" w:rsidRPr="000C6C7C" w:rsidRDefault="000C6C7C" w:rsidP="000C6C7C">
      <w:pPr>
        <w:pStyle w:val="EndNoteBibliography"/>
      </w:pPr>
    </w:p>
    <w:p w14:paraId="06CE1E43" w14:textId="77777777" w:rsidR="000C6C7C" w:rsidRPr="000C6C7C" w:rsidRDefault="000C6C7C" w:rsidP="000C6C7C">
      <w:pPr>
        <w:pStyle w:val="EndNoteBibliography"/>
        <w:ind w:left="720" w:hanging="720"/>
      </w:pPr>
      <w:r w:rsidRPr="000C6C7C">
        <w:t xml:space="preserve">MacKinnon, D.P. (2012). </w:t>
      </w:r>
      <w:r w:rsidRPr="000C6C7C">
        <w:rPr>
          <w:i/>
        </w:rPr>
        <w:t>Introduction to statistical mediation analysis</w:t>
      </w:r>
      <w:r w:rsidRPr="000C6C7C">
        <w:t xml:space="preserve">. Routledge. </w:t>
      </w:r>
    </w:p>
    <w:p w14:paraId="38D17697" w14:textId="77777777" w:rsidR="000C6C7C" w:rsidRPr="000C6C7C" w:rsidRDefault="000C6C7C" w:rsidP="000C6C7C">
      <w:pPr>
        <w:pStyle w:val="EndNoteBibliography"/>
      </w:pPr>
    </w:p>
    <w:p w14:paraId="7B3837C3" w14:textId="1F3111F3" w:rsidR="000C6C7C" w:rsidRPr="000C6C7C" w:rsidRDefault="000C6C7C" w:rsidP="000C6C7C">
      <w:pPr>
        <w:pStyle w:val="EndNoteBibliography"/>
        <w:ind w:left="720" w:hanging="720"/>
      </w:pPr>
      <w:r w:rsidRPr="000C6C7C">
        <w:t xml:space="preserve">Manago, A.M., et al. (2008). Self-presentation and gender on MySpace. </w:t>
      </w:r>
      <w:r w:rsidRPr="000C6C7C">
        <w:rPr>
          <w:i/>
        </w:rPr>
        <w:t>Journal of Applied Developmental Psychology, 29</w:t>
      </w:r>
      <w:r w:rsidRPr="000C6C7C">
        <w:t xml:space="preserve">(6), 446-458. </w:t>
      </w:r>
      <w:hyperlink r:id="rId133" w:history="1">
        <w:r w:rsidRPr="000C6C7C">
          <w:rPr>
            <w:rStyle w:val="a6"/>
          </w:rPr>
          <w:t>https://doi.org/10.1016/j.appdev.2008.07.001</w:t>
        </w:r>
      </w:hyperlink>
      <w:r w:rsidRPr="000C6C7C">
        <w:t xml:space="preserve"> </w:t>
      </w:r>
    </w:p>
    <w:p w14:paraId="06881C86" w14:textId="77777777" w:rsidR="000C6C7C" w:rsidRPr="000C6C7C" w:rsidRDefault="000C6C7C" w:rsidP="000C6C7C">
      <w:pPr>
        <w:pStyle w:val="EndNoteBibliography"/>
      </w:pPr>
    </w:p>
    <w:p w14:paraId="12967CAC" w14:textId="1457C7F7" w:rsidR="000C6C7C" w:rsidRPr="000C6C7C" w:rsidRDefault="000C6C7C" w:rsidP="000C6C7C">
      <w:pPr>
        <w:pStyle w:val="EndNoteBibliography"/>
        <w:ind w:left="720" w:hanging="720"/>
      </w:pPr>
      <w:r w:rsidRPr="000C6C7C">
        <w:t xml:space="preserve">Manago, A.M., et al. (2012). Me and my 400 friends: The anatomy of college students' Facebook networks, their communication patterns, and well-being. </w:t>
      </w:r>
      <w:r w:rsidRPr="000C6C7C">
        <w:rPr>
          <w:i/>
        </w:rPr>
        <w:t>Developmental Psychology, 48</w:t>
      </w:r>
      <w:r w:rsidRPr="000C6C7C">
        <w:t xml:space="preserve">(2), 369. </w:t>
      </w:r>
      <w:hyperlink r:id="rId134" w:history="1">
        <w:r w:rsidRPr="000C6C7C">
          <w:rPr>
            <w:rStyle w:val="a6"/>
          </w:rPr>
          <w:t>https://doi.org/10.1037/a0026338</w:t>
        </w:r>
      </w:hyperlink>
      <w:r w:rsidRPr="000C6C7C">
        <w:t xml:space="preserve"> </w:t>
      </w:r>
    </w:p>
    <w:p w14:paraId="6281CF4C" w14:textId="77777777" w:rsidR="000C6C7C" w:rsidRPr="000C6C7C" w:rsidRDefault="000C6C7C" w:rsidP="000C6C7C">
      <w:pPr>
        <w:pStyle w:val="EndNoteBibliography"/>
      </w:pPr>
    </w:p>
    <w:p w14:paraId="01CD60FF" w14:textId="5EC24452" w:rsidR="000C6C7C" w:rsidRPr="000C6C7C" w:rsidRDefault="000C6C7C" w:rsidP="000C6C7C">
      <w:pPr>
        <w:pStyle w:val="EndNoteBibliography"/>
        <w:ind w:left="720" w:hanging="720"/>
      </w:pPr>
      <w:r w:rsidRPr="000C6C7C">
        <w:t xml:space="preserve">Marttila, E., et al. (2021). Does excessive social media use decrease subjective well-being? A longitudinal analysis of the relationship between problematic use, loneliness and life satisfaction. </w:t>
      </w:r>
      <w:r w:rsidRPr="000C6C7C">
        <w:rPr>
          <w:i/>
        </w:rPr>
        <w:t>Telematics and Informatics, 59</w:t>
      </w:r>
      <w:r w:rsidRPr="000C6C7C">
        <w:t xml:space="preserve">, 101556. </w:t>
      </w:r>
      <w:hyperlink r:id="rId135" w:history="1">
        <w:r w:rsidRPr="000C6C7C">
          <w:rPr>
            <w:rStyle w:val="a6"/>
          </w:rPr>
          <w:t>https://doi.org/10.1016/j.tele.2020.101556</w:t>
        </w:r>
      </w:hyperlink>
      <w:r w:rsidRPr="000C6C7C">
        <w:t xml:space="preserve"> </w:t>
      </w:r>
    </w:p>
    <w:p w14:paraId="35866B0C" w14:textId="77777777" w:rsidR="000C6C7C" w:rsidRPr="000C6C7C" w:rsidRDefault="000C6C7C" w:rsidP="000C6C7C">
      <w:pPr>
        <w:pStyle w:val="EndNoteBibliography"/>
      </w:pPr>
    </w:p>
    <w:p w14:paraId="12F18A22" w14:textId="24A63FDD" w:rsidR="000C6C7C" w:rsidRPr="000C6C7C" w:rsidRDefault="000C6C7C" w:rsidP="000C6C7C">
      <w:pPr>
        <w:pStyle w:val="EndNoteBibliography"/>
        <w:ind w:left="720" w:hanging="720"/>
      </w:pPr>
      <w:r w:rsidRPr="000C6C7C">
        <w:t xml:space="preserve">McLaughlin, K.A., et al. (2012). Socioeconomic status and adolescent mental disorders. </w:t>
      </w:r>
      <w:r w:rsidRPr="000C6C7C">
        <w:rPr>
          <w:i/>
        </w:rPr>
        <w:t>American Journal of Public Health, 102</w:t>
      </w:r>
      <w:r w:rsidRPr="000C6C7C">
        <w:t xml:space="preserve">(9), 1742-1750. </w:t>
      </w:r>
      <w:hyperlink r:id="rId136" w:history="1">
        <w:r w:rsidRPr="000C6C7C">
          <w:rPr>
            <w:rStyle w:val="a6"/>
          </w:rPr>
          <w:t>https://doi.org/10.2105/AJPH.2011.300477</w:t>
        </w:r>
      </w:hyperlink>
      <w:r w:rsidRPr="000C6C7C">
        <w:t xml:space="preserve"> </w:t>
      </w:r>
    </w:p>
    <w:p w14:paraId="3DE398E6" w14:textId="77777777" w:rsidR="000C6C7C" w:rsidRPr="000C6C7C" w:rsidRDefault="000C6C7C" w:rsidP="000C6C7C">
      <w:pPr>
        <w:pStyle w:val="EndNoteBibliography"/>
      </w:pPr>
    </w:p>
    <w:p w14:paraId="075F6353" w14:textId="7D524A20" w:rsidR="000C6C7C" w:rsidRPr="000C6C7C" w:rsidRDefault="000C6C7C" w:rsidP="000C6C7C">
      <w:pPr>
        <w:pStyle w:val="EndNoteBibliography"/>
        <w:ind w:left="720" w:hanging="720"/>
      </w:pPr>
      <w:r w:rsidRPr="000C6C7C">
        <w:lastRenderedPageBreak/>
        <w:t xml:space="preserve">McLoone, P., &amp; Boddy, F.A. (1994). Deprivation and mortality in Scotland, 1981 and 1991. </w:t>
      </w:r>
      <w:r w:rsidRPr="000C6C7C">
        <w:rPr>
          <w:i/>
        </w:rPr>
        <w:t>British Medical Journal, 309</w:t>
      </w:r>
      <w:r w:rsidRPr="000C6C7C">
        <w:t xml:space="preserve">(6967), 1465-1470. </w:t>
      </w:r>
      <w:hyperlink r:id="rId137" w:history="1">
        <w:r w:rsidRPr="000C6C7C">
          <w:rPr>
            <w:rStyle w:val="a6"/>
          </w:rPr>
          <w:t>https://doi.org/10.1136/bmj.309.6967.1465</w:t>
        </w:r>
      </w:hyperlink>
      <w:r w:rsidRPr="000C6C7C">
        <w:t xml:space="preserve"> </w:t>
      </w:r>
    </w:p>
    <w:p w14:paraId="42F2B2F6" w14:textId="77777777" w:rsidR="000C6C7C" w:rsidRPr="000C6C7C" w:rsidRDefault="000C6C7C" w:rsidP="000C6C7C">
      <w:pPr>
        <w:pStyle w:val="EndNoteBibliography"/>
      </w:pPr>
    </w:p>
    <w:p w14:paraId="43A92142" w14:textId="1E548577" w:rsidR="000C6C7C" w:rsidRPr="000C6C7C" w:rsidRDefault="000C6C7C" w:rsidP="000C6C7C">
      <w:pPr>
        <w:pStyle w:val="EndNoteBibliography"/>
        <w:ind w:left="720" w:hanging="720"/>
      </w:pPr>
      <w:r w:rsidRPr="000C6C7C">
        <w:t xml:space="preserve">Meier, A., &amp; Schäfer, S. (2018). The positive side of social comparison on social network sites: How envy can drive inspiration on Instagram. </w:t>
      </w:r>
      <w:r w:rsidRPr="000C6C7C">
        <w:rPr>
          <w:i/>
        </w:rPr>
        <w:t>Cyberpsychology, Behavior, and Social Networking, 21</w:t>
      </w:r>
      <w:r w:rsidRPr="000C6C7C">
        <w:t xml:space="preserve">(7), 411-417. </w:t>
      </w:r>
      <w:hyperlink r:id="rId138" w:history="1">
        <w:r w:rsidRPr="000C6C7C">
          <w:rPr>
            <w:rStyle w:val="a6"/>
          </w:rPr>
          <w:t>https://doi.org/10.1089/cyber.2017.0708</w:t>
        </w:r>
      </w:hyperlink>
      <w:r w:rsidRPr="000C6C7C">
        <w:t xml:space="preserve"> </w:t>
      </w:r>
    </w:p>
    <w:p w14:paraId="6C34F1A9" w14:textId="77777777" w:rsidR="000C6C7C" w:rsidRPr="000C6C7C" w:rsidRDefault="000C6C7C" w:rsidP="000C6C7C">
      <w:pPr>
        <w:pStyle w:val="EndNoteBibliography"/>
      </w:pPr>
    </w:p>
    <w:p w14:paraId="465D5B41" w14:textId="7B39671B" w:rsidR="000C6C7C" w:rsidRPr="000C6C7C" w:rsidRDefault="000C6C7C" w:rsidP="000C6C7C">
      <w:pPr>
        <w:pStyle w:val="EndNoteBibliography"/>
        <w:ind w:left="720" w:hanging="720"/>
      </w:pPr>
      <w:r w:rsidRPr="000C6C7C">
        <w:t xml:space="preserve">Miller, B.K., &amp; Simmering, M.J. (2023). Attitude toward the color blue: An ideal marker variable. </w:t>
      </w:r>
      <w:r w:rsidRPr="000C6C7C">
        <w:rPr>
          <w:i/>
        </w:rPr>
        <w:t>Organizational Research Methods, 26</w:t>
      </w:r>
      <w:r w:rsidRPr="000C6C7C">
        <w:t xml:space="preserve">(3), 409-440. </w:t>
      </w:r>
      <w:hyperlink r:id="rId139" w:history="1">
        <w:r w:rsidRPr="000C6C7C">
          <w:rPr>
            <w:rStyle w:val="a6"/>
          </w:rPr>
          <w:t>https://doi.org/10.1177/10944281221075361</w:t>
        </w:r>
      </w:hyperlink>
      <w:r w:rsidRPr="000C6C7C">
        <w:t xml:space="preserve"> </w:t>
      </w:r>
    </w:p>
    <w:p w14:paraId="5E57F4E1" w14:textId="77777777" w:rsidR="000C6C7C" w:rsidRPr="000C6C7C" w:rsidRDefault="000C6C7C" w:rsidP="000C6C7C">
      <w:pPr>
        <w:pStyle w:val="EndNoteBibliography"/>
      </w:pPr>
    </w:p>
    <w:p w14:paraId="014B004E" w14:textId="2CDFC94D" w:rsidR="000C6C7C" w:rsidRPr="000C6C7C" w:rsidRDefault="000C6C7C" w:rsidP="000C6C7C">
      <w:pPr>
        <w:pStyle w:val="EndNoteBibliography"/>
        <w:ind w:left="720" w:hanging="720"/>
      </w:pPr>
      <w:r w:rsidRPr="000C6C7C">
        <w:t xml:space="preserve">Mishra, S., &amp; Carleton, R.N. (2015). Subjective relative deprivation is associated with poorer physical and mental health. </w:t>
      </w:r>
      <w:r w:rsidRPr="000C6C7C">
        <w:rPr>
          <w:i/>
        </w:rPr>
        <w:t>Social Science &amp; Medicine, 147</w:t>
      </w:r>
      <w:r w:rsidRPr="000C6C7C">
        <w:t xml:space="preserve">, 144-149. </w:t>
      </w:r>
      <w:hyperlink r:id="rId140" w:history="1">
        <w:r w:rsidRPr="000C6C7C">
          <w:rPr>
            <w:rStyle w:val="a6"/>
          </w:rPr>
          <w:t>https://doi.org/10.1016/j.socscimed.2015.10.030</w:t>
        </w:r>
      </w:hyperlink>
      <w:r w:rsidRPr="000C6C7C">
        <w:t xml:space="preserve"> </w:t>
      </w:r>
    </w:p>
    <w:p w14:paraId="743578E3" w14:textId="77777777" w:rsidR="000C6C7C" w:rsidRPr="000C6C7C" w:rsidRDefault="000C6C7C" w:rsidP="000C6C7C">
      <w:pPr>
        <w:pStyle w:val="EndNoteBibliography"/>
      </w:pPr>
    </w:p>
    <w:p w14:paraId="6874003F" w14:textId="49DF688E" w:rsidR="000C6C7C" w:rsidRPr="000C6C7C" w:rsidRDefault="000C6C7C" w:rsidP="000C6C7C">
      <w:pPr>
        <w:pStyle w:val="EndNoteBibliography"/>
        <w:ind w:left="720" w:hanging="720"/>
      </w:pPr>
      <w:r w:rsidRPr="000C6C7C">
        <w:t xml:space="preserve">Morse, S., &amp; Gergen, K.J. (1970). Social comparison, self-consistency, and the concept of self. </w:t>
      </w:r>
      <w:r w:rsidRPr="000C6C7C">
        <w:rPr>
          <w:i/>
        </w:rPr>
        <w:t>Journal of Personality and Social Psychology, 16</w:t>
      </w:r>
      <w:r w:rsidRPr="000C6C7C">
        <w:t xml:space="preserve">(1), 148. </w:t>
      </w:r>
      <w:hyperlink r:id="rId141" w:history="1">
        <w:r w:rsidRPr="000C6C7C">
          <w:rPr>
            <w:rStyle w:val="a6"/>
          </w:rPr>
          <w:t>https://doi.org/10.1037/h0029862</w:t>
        </w:r>
      </w:hyperlink>
      <w:r w:rsidRPr="000C6C7C">
        <w:t xml:space="preserve"> </w:t>
      </w:r>
    </w:p>
    <w:p w14:paraId="6CFD5D71" w14:textId="77777777" w:rsidR="000C6C7C" w:rsidRPr="000C6C7C" w:rsidRDefault="000C6C7C" w:rsidP="000C6C7C">
      <w:pPr>
        <w:pStyle w:val="EndNoteBibliography"/>
      </w:pPr>
    </w:p>
    <w:p w14:paraId="660255A8" w14:textId="203B283E" w:rsidR="000C6C7C" w:rsidRPr="000C6C7C" w:rsidRDefault="000C6C7C" w:rsidP="000C6C7C">
      <w:pPr>
        <w:pStyle w:val="EndNoteBibliography"/>
        <w:ind w:left="720" w:hanging="720"/>
      </w:pPr>
      <w:r w:rsidRPr="000C6C7C">
        <w:t xml:space="preserve">Muise, A., et al. (2009). More information than you ever wanted: Does Facebook bring out the green-eyed monster of jealousy? </w:t>
      </w:r>
      <w:r w:rsidRPr="000C6C7C">
        <w:rPr>
          <w:i/>
        </w:rPr>
        <w:t>CyberPsychology &amp; Behavior, 12</w:t>
      </w:r>
      <w:r w:rsidRPr="000C6C7C">
        <w:t xml:space="preserve">(4), 441-444. </w:t>
      </w:r>
      <w:hyperlink r:id="rId142" w:history="1">
        <w:r w:rsidRPr="000C6C7C">
          <w:rPr>
            <w:rStyle w:val="a6"/>
          </w:rPr>
          <w:t>https://doi.org/10.1089/cpb.2008.0263</w:t>
        </w:r>
      </w:hyperlink>
      <w:r w:rsidRPr="000C6C7C">
        <w:t xml:space="preserve"> </w:t>
      </w:r>
    </w:p>
    <w:p w14:paraId="5C12DE2B" w14:textId="77777777" w:rsidR="000C6C7C" w:rsidRPr="000C6C7C" w:rsidRDefault="000C6C7C" w:rsidP="000C6C7C">
      <w:pPr>
        <w:pStyle w:val="EndNoteBibliography"/>
      </w:pPr>
    </w:p>
    <w:p w14:paraId="0A38DA81" w14:textId="77777777" w:rsidR="000C6C7C" w:rsidRPr="000C6C7C" w:rsidRDefault="000C6C7C" w:rsidP="000C6C7C">
      <w:pPr>
        <w:pStyle w:val="EndNoteBibliography"/>
        <w:ind w:left="720" w:hanging="720"/>
      </w:pPr>
      <w:r w:rsidRPr="000C6C7C">
        <w:t xml:space="preserve">Mussweiler, T., et al. (2006). </w:t>
      </w:r>
      <w:r w:rsidRPr="000C6C7C">
        <w:rPr>
          <w:i/>
        </w:rPr>
        <w:t>The why, who, and how of social comparison: A social-cognition perspective</w:t>
      </w:r>
      <w:r w:rsidRPr="000C6C7C">
        <w:t xml:space="preserve">. </w:t>
      </w:r>
    </w:p>
    <w:p w14:paraId="5DEEFCDA" w14:textId="77777777" w:rsidR="000C6C7C" w:rsidRPr="000C6C7C" w:rsidRDefault="000C6C7C" w:rsidP="000C6C7C">
      <w:pPr>
        <w:pStyle w:val="EndNoteBibliography"/>
      </w:pPr>
    </w:p>
    <w:p w14:paraId="7302210C" w14:textId="77777777" w:rsidR="000C6C7C" w:rsidRPr="000C6C7C" w:rsidRDefault="000C6C7C" w:rsidP="000C6C7C">
      <w:pPr>
        <w:pStyle w:val="EndNoteBibliography"/>
        <w:ind w:left="720" w:hanging="720"/>
      </w:pPr>
      <w:r w:rsidRPr="000C6C7C">
        <w:t xml:space="preserve">Muthén, B., &amp; Muthén, L. (2017). </w:t>
      </w:r>
      <w:r w:rsidRPr="000C6C7C">
        <w:rPr>
          <w:i/>
        </w:rPr>
        <w:t>Mplus</w:t>
      </w:r>
      <w:r w:rsidRPr="000C6C7C">
        <w:t xml:space="preserve">. Chapman and Hall/CRC. </w:t>
      </w:r>
    </w:p>
    <w:p w14:paraId="1FAE0CD1" w14:textId="77777777" w:rsidR="000C6C7C" w:rsidRPr="000C6C7C" w:rsidRDefault="000C6C7C" w:rsidP="000C6C7C">
      <w:pPr>
        <w:pStyle w:val="EndNoteBibliography"/>
      </w:pPr>
    </w:p>
    <w:p w14:paraId="2D597DF2" w14:textId="77777777" w:rsidR="000C6C7C" w:rsidRPr="000C6C7C" w:rsidRDefault="000C6C7C" w:rsidP="000C6C7C">
      <w:pPr>
        <w:pStyle w:val="EndNoteBibliography"/>
        <w:ind w:left="720" w:hanging="720"/>
      </w:pPr>
      <w:r w:rsidRPr="000C6C7C">
        <w:t xml:space="preserve">Nesi, J., &amp; Prinstein, M.J. (2015). Using social media for social comparison and feedback-seeking: Gender and popularity moderate associations with depressive symptoms. </w:t>
      </w:r>
      <w:r w:rsidRPr="000C6C7C">
        <w:rPr>
          <w:i/>
        </w:rPr>
        <w:t>Journal of abnormal child psychology, 43</w:t>
      </w:r>
      <w:r w:rsidRPr="000C6C7C">
        <w:t xml:space="preserve">, 1427-1438. </w:t>
      </w:r>
    </w:p>
    <w:p w14:paraId="33AAE501" w14:textId="77777777" w:rsidR="000C6C7C" w:rsidRPr="000C6C7C" w:rsidRDefault="000C6C7C" w:rsidP="000C6C7C">
      <w:pPr>
        <w:pStyle w:val="EndNoteBibliography"/>
      </w:pPr>
    </w:p>
    <w:p w14:paraId="73AD8DD4" w14:textId="77777777" w:rsidR="000C6C7C" w:rsidRPr="000C6C7C" w:rsidRDefault="000C6C7C" w:rsidP="000C6C7C">
      <w:pPr>
        <w:pStyle w:val="EndNoteBibliography"/>
        <w:ind w:left="720" w:hanging="720"/>
        <w:rPr>
          <w:rFonts w:hint="eastAsia"/>
        </w:rPr>
      </w:pPr>
      <w:r w:rsidRPr="000C6C7C">
        <w:rPr>
          <w:rFonts w:hint="eastAsia"/>
        </w:rPr>
        <w:t xml:space="preserve">Nie, L., et al. (2013). </w:t>
      </w:r>
      <w:r w:rsidRPr="000C6C7C">
        <w:rPr>
          <w:rFonts w:hint="eastAsia"/>
        </w:rPr>
        <w:t>微信朋友圈</w:t>
      </w:r>
      <w:r w:rsidRPr="000C6C7C">
        <w:rPr>
          <w:rFonts w:hint="eastAsia"/>
        </w:rPr>
        <w:t>:</w:t>
      </w:r>
      <w:r w:rsidRPr="000C6C7C">
        <w:rPr>
          <w:rFonts w:hint="eastAsia"/>
        </w:rPr>
        <w:t>社会网络视角下的虚拟社区</w:t>
      </w:r>
      <w:r w:rsidRPr="000C6C7C">
        <w:rPr>
          <w:rFonts w:hint="eastAsia"/>
        </w:rPr>
        <w:t xml:space="preserve">. </w:t>
      </w:r>
      <w:r w:rsidRPr="000C6C7C">
        <w:rPr>
          <w:rFonts w:hint="eastAsia"/>
          <w:i/>
        </w:rPr>
        <w:t>新闻记者</w:t>
      </w:r>
      <w:r w:rsidRPr="000C6C7C">
        <w:rPr>
          <w:rFonts w:hint="eastAsia"/>
        </w:rPr>
        <w:t xml:space="preserve">(5), 5. </w:t>
      </w:r>
    </w:p>
    <w:p w14:paraId="44447AED" w14:textId="77777777" w:rsidR="000C6C7C" w:rsidRPr="000C6C7C" w:rsidRDefault="000C6C7C" w:rsidP="000C6C7C">
      <w:pPr>
        <w:pStyle w:val="EndNoteBibliography"/>
      </w:pPr>
    </w:p>
    <w:p w14:paraId="5575123B" w14:textId="77777777" w:rsidR="000C6C7C" w:rsidRPr="000C6C7C" w:rsidRDefault="000C6C7C" w:rsidP="000C6C7C">
      <w:pPr>
        <w:pStyle w:val="EndNoteBibliography"/>
        <w:ind w:left="720" w:hanging="720"/>
      </w:pPr>
      <w:r w:rsidRPr="000C6C7C">
        <w:t xml:space="preserve">Nunnally, J.C., &amp; Bernstein, I.H. (1994). Psychometric Theory New York. </w:t>
      </w:r>
      <w:r w:rsidRPr="000C6C7C">
        <w:rPr>
          <w:i/>
        </w:rPr>
        <w:t>NY: McGraw-</w:t>
      </w:r>
      <w:r w:rsidRPr="000C6C7C">
        <w:rPr>
          <w:i/>
        </w:rPr>
        <w:lastRenderedPageBreak/>
        <w:t>Hill</w:t>
      </w:r>
      <w:r w:rsidRPr="000C6C7C">
        <w:t xml:space="preserve">. </w:t>
      </w:r>
    </w:p>
    <w:p w14:paraId="22BDF836" w14:textId="77777777" w:rsidR="000C6C7C" w:rsidRPr="000C6C7C" w:rsidRDefault="000C6C7C" w:rsidP="000C6C7C">
      <w:pPr>
        <w:pStyle w:val="EndNoteBibliography"/>
      </w:pPr>
    </w:p>
    <w:p w14:paraId="3BCD5C0A" w14:textId="77777777" w:rsidR="000C6C7C" w:rsidRPr="000C6C7C" w:rsidRDefault="000C6C7C" w:rsidP="000C6C7C">
      <w:pPr>
        <w:pStyle w:val="EndNoteBibliography"/>
        <w:ind w:left="720" w:hanging="720"/>
      </w:pPr>
      <w:r w:rsidRPr="000C6C7C">
        <w:t xml:space="preserve">Oh, H.J., et al. (2014). How does online social networking enhance life satisfaction? The relationships among online supportive interaction, affect, perceived social support, sense of community, and life satisfaction. </w:t>
      </w:r>
      <w:r w:rsidRPr="000C6C7C">
        <w:rPr>
          <w:i/>
        </w:rPr>
        <w:t>Computers in Human Behavior, 30</w:t>
      </w:r>
      <w:r w:rsidRPr="000C6C7C">
        <w:t xml:space="preserve">, 69-78. </w:t>
      </w:r>
    </w:p>
    <w:p w14:paraId="4287093A" w14:textId="77777777" w:rsidR="000C6C7C" w:rsidRPr="000C6C7C" w:rsidRDefault="000C6C7C" w:rsidP="000C6C7C">
      <w:pPr>
        <w:pStyle w:val="EndNoteBibliography"/>
      </w:pPr>
    </w:p>
    <w:p w14:paraId="4B65F595" w14:textId="77777777" w:rsidR="000C6C7C" w:rsidRPr="000C6C7C" w:rsidRDefault="000C6C7C" w:rsidP="000C6C7C">
      <w:pPr>
        <w:pStyle w:val="EndNoteBibliography"/>
        <w:ind w:left="720" w:hanging="720"/>
      </w:pPr>
      <w:r w:rsidRPr="000C6C7C">
        <w:t xml:space="preserve">Olkin, I., et al. (2012). GOSH–a graphical display of study heterogeneity. </w:t>
      </w:r>
      <w:r w:rsidRPr="000C6C7C">
        <w:rPr>
          <w:i/>
        </w:rPr>
        <w:t>Research synthesis methods, 3</w:t>
      </w:r>
      <w:r w:rsidRPr="000C6C7C">
        <w:t xml:space="preserve">(3), 214-223. </w:t>
      </w:r>
    </w:p>
    <w:p w14:paraId="7159AB80" w14:textId="77777777" w:rsidR="000C6C7C" w:rsidRPr="000C6C7C" w:rsidRDefault="000C6C7C" w:rsidP="000C6C7C">
      <w:pPr>
        <w:pStyle w:val="EndNoteBibliography"/>
      </w:pPr>
    </w:p>
    <w:p w14:paraId="76D9C47A" w14:textId="77777777" w:rsidR="000C6C7C" w:rsidRPr="000C6C7C" w:rsidRDefault="000C6C7C" w:rsidP="000C6C7C">
      <w:pPr>
        <w:pStyle w:val="EndNoteBibliography"/>
        <w:ind w:left="720" w:hanging="720"/>
      </w:pPr>
      <w:r w:rsidRPr="000C6C7C">
        <w:t xml:space="preserve">Olson, J.M., &amp; Hazlewood, J.D. (2014). Relative deprivation and social comparison: An integrative perspective. In </w:t>
      </w:r>
      <w:r w:rsidRPr="000C6C7C">
        <w:rPr>
          <w:i/>
        </w:rPr>
        <w:t>Relative deprivation and social comparison</w:t>
      </w:r>
      <w:r w:rsidRPr="000C6C7C">
        <w:t xml:space="preserve"> (pp. 1-15). Psychology Press. </w:t>
      </w:r>
    </w:p>
    <w:p w14:paraId="68E36BBF" w14:textId="77777777" w:rsidR="000C6C7C" w:rsidRPr="000C6C7C" w:rsidRDefault="000C6C7C" w:rsidP="000C6C7C">
      <w:pPr>
        <w:pStyle w:val="EndNoteBibliography"/>
      </w:pPr>
    </w:p>
    <w:p w14:paraId="37A48F7E" w14:textId="77777777" w:rsidR="000C6C7C" w:rsidRPr="000C6C7C" w:rsidRDefault="000C6C7C" w:rsidP="000C6C7C">
      <w:pPr>
        <w:pStyle w:val="EndNoteBibliography"/>
        <w:ind w:left="720" w:hanging="720"/>
      </w:pPr>
      <w:r w:rsidRPr="000C6C7C">
        <w:t xml:space="preserve">Orben, A., et al. (2019). Social media’s enduring effect on adolescent life satisfaction. </w:t>
      </w:r>
      <w:r w:rsidRPr="000C6C7C">
        <w:rPr>
          <w:i/>
        </w:rPr>
        <w:t>Proceedings of the National Academy of Sciences, 116</w:t>
      </w:r>
      <w:r w:rsidRPr="000C6C7C">
        <w:t xml:space="preserve">(21), 10226-10228. </w:t>
      </w:r>
    </w:p>
    <w:p w14:paraId="0829663F" w14:textId="77777777" w:rsidR="000C6C7C" w:rsidRPr="000C6C7C" w:rsidRDefault="000C6C7C" w:rsidP="000C6C7C">
      <w:pPr>
        <w:pStyle w:val="EndNoteBibliography"/>
      </w:pPr>
    </w:p>
    <w:p w14:paraId="5BDBEAB7" w14:textId="77777777" w:rsidR="000C6C7C" w:rsidRPr="000C6C7C" w:rsidRDefault="000C6C7C" w:rsidP="000C6C7C">
      <w:pPr>
        <w:pStyle w:val="EndNoteBibliography"/>
        <w:ind w:left="720" w:hanging="720"/>
      </w:pPr>
      <w:r w:rsidRPr="000C6C7C">
        <w:t xml:space="preserve">Ortony, A., et al. (1988). The Cognitive structure of emotions cambridge. </w:t>
      </w:r>
      <w:r w:rsidRPr="000C6C7C">
        <w:rPr>
          <w:i/>
        </w:rPr>
        <w:t>UK: Cambridge University Press9</w:t>
      </w:r>
      <w:r w:rsidRPr="000C6C7C">
        <w:t xml:space="preserve">. </w:t>
      </w:r>
    </w:p>
    <w:p w14:paraId="06CD0978" w14:textId="77777777" w:rsidR="000C6C7C" w:rsidRPr="000C6C7C" w:rsidRDefault="000C6C7C" w:rsidP="000C6C7C">
      <w:pPr>
        <w:pStyle w:val="EndNoteBibliography"/>
      </w:pPr>
    </w:p>
    <w:p w14:paraId="6E7970D0" w14:textId="77777777" w:rsidR="000C6C7C" w:rsidRPr="000C6C7C" w:rsidRDefault="000C6C7C" w:rsidP="000C6C7C">
      <w:pPr>
        <w:pStyle w:val="EndNoteBibliography"/>
        <w:ind w:left="720" w:hanging="720"/>
      </w:pPr>
      <w:r w:rsidRPr="000C6C7C">
        <w:t xml:space="preserve">Osborne, D., et al. (2012). More than a feeling: Discrete emotions mediate the relationship between relative deprivation and reactions to workplace furloughs. </w:t>
      </w:r>
      <w:r w:rsidRPr="000C6C7C">
        <w:rPr>
          <w:i/>
        </w:rPr>
        <w:t>Personality and Social Psychology Bulletin, 38</w:t>
      </w:r>
      <w:r w:rsidRPr="000C6C7C">
        <w:t xml:space="preserve">(5), 628-641. </w:t>
      </w:r>
    </w:p>
    <w:p w14:paraId="797EEF8A" w14:textId="77777777" w:rsidR="000C6C7C" w:rsidRPr="000C6C7C" w:rsidRDefault="000C6C7C" w:rsidP="000C6C7C">
      <w:pPr>
        <w:pStyle w:val="EndNoteBibliography"/>
      </w:pPr>
    </w:p>
    <w:p w14:paraId="608EC5D9" w14:textId="77777777" w:rsidR="000C6C7C" w:rsidRPr="000C6C7C" w:rsidRDefault="000C6C7C" w:rsidP="000C6C7C">
      <w:pPr>
        <w:pStyle w:val="EndNoteBibliography"/>
        <w:ind w:left="720" w:hanging="720"/>
      </w:pPr>
      <w:r w:rsidRPr="000C6C7C">
        <w:t xml:space="preserve">Park, H.J., &amp; Park, Y.B. (2023). Negative upward comparison and relative deprivation: sequential mediators between social networking service usage and loneliness. </w:t>
      </w:r>
      <w:r w:rsidRPr="000C6C7C">
        <w:rPr>
          <w:i/>
        </w:rPr>
        <w:t>Current Psychology</w:t>
      </w:r>
      <w:r w:rsidRPr="000C6C7C">
        <w:t xml:space="preserve">, 1-11. </w:t>
      </w:r>
    </w:p>
    <w:p w14:paraId="6DA5D709" w14:textId="77777777" w:rsidR="000C6C7C" w:rsidRPr="000C6C7C" w:rsidRDefault="000C6C7C" w:rsidP="000C6C7C">
      <w:pPr>
        <w:pStyle w:val="EndNoteBibliography"/>
      </w:pPr>
    </w:p>
    <w:p w14:paraId="6F0137D3" w14:textId="77777777" w:rsidR="000C6C7C" w:rsidRPr="000C6C7C" w:rsidRDefault="000C6C7C" w:rsidP="000C6C7C">
      <w:pPr>
        <w:pStyle w:val="EndNoteBibliography"/>
        <w:ind w:left="720" w:hanging="720"/>
      </w:pPr>
      <w:r w:rsidRPr="000C6C7C">
        <w:t xml:space="preserve">Park, S.Y., &amp; Baek, Y.M. (2018). Two faces of social comparison on Facebook: The interplay between social comparison orientation, emotions, and psychological well-being. </w:t>
      </w:r>
      <w:r w:rsidRPr="000C6C7C">
        <w:rPr>
          <w:i/>
        </w:rPr>
        <w:t>Computers in Human Behavior, 79</w:t>
      </w:r>
      <w:r w:rsidRPr="000C6C7C">
        <w:t xml:space="preserve">, 83-93. </w:t>
      </w:r>
    </w:p>
    <w:p w14:paraId="2BBA6E1B" w14:textId="77777777" w:rsidR="000C6C7C" w:rsidRPr="000C6C7C" w:rsidRDefault="000C6C7C" w:rsidP="000C6C7C">
      <w:pPr>
        <w:pStyle w:val="EndNoteBibliography"/>
      </w:pPr>
    </w:p>
    <w:p w14:paraId="5CFE5E31" w14:textId="77777777" w:rsidR="000C6C7C" w:rsidRPr="000C6C7C" w:rsidRDefault="000C6C7C" w:rsidP="000C6C7C">
      <w:pPr>
        <w:pStyle w:val="EndNoteBibliography"/>
        <w:ind w:left="720" w:hanging="720"/>
      </w:pPr>
      <w:r w:rsidRPr="000C6C7C">
        <w:t xml:space="preserve">Parrott, W.G., &amp; Smith, R.H. (1993). Distinguishing the experiences of envy and jealousy. </w:t>
      </w:r>
      <w:r w:rsidRPr="000C6C7C">
        <w:rPr>
          <w:i/>
        </w:rPr>
        <w:t>Journal of personality and social psychology, 64</w:t>
      </w:r>
      <w:r w:rsidRPr="000C6C7C">
        <w:t xml:space="preserve">(6), 906. </w:t>
      </w:r>
    </w:p>
    <w:p w14:paraId="61C80148" w14:textId="77777777" w:rsidR="000C6C7C" w:rsidRPr="000C6C7C" w:rsidRDefault="000C6C7C" w:rsidP="000C6C7C">
      <w:pPr>
        <w:pStyle w:val="EndNoteBibliography"/>
      </w:pPr>
    </w:p>
    <w:p w14:paraId="27A0902F" w14:textId="77777777" w:rsidR="000C6C7C" w:rsidRPr="000C6C7C" w:rsidRDefault="000C6C7C" w:rsidP="000C6C7C">
      <w:pPr>
        <w:pStyle w:val="EndNoteBibliography"/>
        <w:ind w:left="720" w:hanging="720"/>
      </w:pPr>
      <w:r w:rsidRPr="000C6C7C">
        <w:t xml:space="preserve">Pavot, W., &amp; Diener, E. (2008). The satisfaction with life scale and the emerging construct of life satisfaction. </w:t>
      </w:r>
      <w:r w:rsidRPr="000C6C7C">
        <w:rPr>
          <w:i/>
        </w:rPr>
        <w:t>The journal of positive psychology, 3</w:t>
      </w:r>
      <w:r w:rsidRPr="000C6C7C">
        <w:t xml:space="preserve">(2), 137-152. </w:t>
      </w:r>
    </w:p>
    <w:p w14:paraId="78FF7094" w14:textId="77777777" w:rsidR="000C6C7C" w:rsidRPr="000C6C7C" w:rsidRDefault="000C6C7C" w:rsidP="000C6C7C">
      <w:pPr>
        <w:pStyle w:val="EndNoteBibliography"/>
      </w:pPr>
    </w:p>
    <w:p w14:paraId="54C3F420" w14:textId="77777777" w:rsidR="000C6C7C" w:rsidRPr="000C6C7C" w:rsidRDefault="000C6C7C" w:rsidP="000C6C7C">
      <w:pPr>
        <w:pStyle w:val="EndNoteBibliography"/>
        <w:ind w:left="720" w:hanging="720"/>
      </w:pPr>
      <w:r w:rsidRPr="000C6C7C">
        <w:t xml:space="preserve">Pera, A. (2018). Psychopathological processes involved in social comparison, depression, and envy on Facebook. </w:t>
      </w:r>
      <w:r w:rsidRPr="000C6C7C">
        <w:rPr>
          <w:i/>
        </w:rPr>
        <w:t>Frontiers in Psychology, 9</w:t>
      </w:r>
      <w:r w:rsidRPr="000C6C7C">
        <w:t xml:space="preserve">, 22. </w:t>
      </w:r>
    </w:p>
    <w:p w14:paraId="583FDB25" w14:textId="77777777" w:rsidR="000C6C7C" w:rsidRPr="000C6C7C" w:rsidRDefault="000C6C7C" w:rsidP="000C6C7C">
      <w:pPr>
        <w:pStyle w:val="EndNoteBibliography"/>
      </w:pPr>
    </w:p>
    <w:p w14:paraId="026A9F3E" w14:textId="77777777" w:rsidR="000C6C7C" w:rsidRPr="000C6C7C" w:rsidRDefault="000C6C7C" w:rsidP="000C6C7C">
      <w:pPr>
        <w:pStyle w:val="EndNoteBibliography"/>
        <w:ind w:left="720" w:hanging="720"/>
      </w:pPr>
      <w:r w:rsidRPr="000C6C7C">
        <w:t xml:space="preserve">Podder, N. (1996). Relative deprivation, envy and economic inequality. </w:t>
      </w:r>
      <w:r w:rsidRPr="000C6C7C">
        <w:rPr>
          <w:i/>
        </w:rPr>
        <w:t>Kyklos, 49</w:t>
      </w:r>
      <w:r w:rsidRPr="000C6C7C">
        <w:t xml:space="preserve">(3), 353-376. </w:t>
      </w:r>
    </w:p>
    <w:p w14:paraId="735F341A" w14:textId="77777777" w:rsidR="000C6C7C" w:rsidRPr="000C6C7C" w:rsidRDefault="000C6C7C" w:rsidP="000C6C7C">
      <w:pPr>
        <w:pStyle w:val="EndNoteBibliography"/>
      </w:pPr>
    </w:p>
    <w:p w14:paraId="1A074661" w14:textId="77777777" w:rsidR="000C6C7C" w:rsidRPr="000C6C7C" w:rsidRDefault="000C6C7C" w:rsidP="000C6C7C">
      <w:pPr>
        <w:pStyle w:val="EndNoteBibliography"/>
        <w:ind w:left="720" w:hanging="720"/>
      </w:pPr>
      <w:r w:rsidRPr="000C6C7C">
        <w:t xml:space="preserve">Podsakoff, P.M., et al. (2003). Common method biases in behavioral research: a critical review of the literature and recommended remedies. </w:t>
      </w:r>
      <w:r w:rsidRPr="000C6C7C">
        <w:rPr>
          <w:i/>
        </w:rPr>
        <w:t>Journal of applied psychology, 88</w:t>
      </w:r>
      <w:r w:rsidRPr="000C6C7C">
        <w:t xml:space="preserve">(5), 879. </w:t>
      </w:r>
    </w:p>
    <w:p w14:paraId="073C4173" w14:textId="77777777" w:rsidR="000C6C7C" w:rsidRPr="000C6C7C" w:rsidRDefault="000C6C7C" w:rsidP="000C6C7C">
      <w:pPr>
        <w:pStyle w:val="EndNoteBibliography"/>
      </w:pPr>
    </w:p>
    <w:p w14:paraId="1339E56A" w14:textId="646FCEC3" w:rsidR="000C6C7C" w:rsidRPr="000C6C7C" w:rsidRDefault="000C6C7C" w:rsidP="000C6C7C">
      <w:pPr>
        <w:pStyle w:val="EndNoteBibliography"/>
        <w:ind w:left="720" w:hanging="720"/>
      </w:pPr>
      <w:r w:rsidRPr="000C6C7C">
        <w:t xml:space="preserve">R Core Team. (2023). R: A Language and Environment for Statistical Computing. </w:t>
      </w:r>
      <w:hyperlink r:id="rId143" w:history="1">
        <w:r w:rsidRPr="000C6C7C">
          <w:rPr>
            <w:rStyle w:val="a6"/>
          </w:rPr>
          <w:t>https://www.R-project.org/</w:t>
        </w:r>
      </w:hyperlink>
      <w:r w:rsidRPr="000C6C7C">
        <w:t xml:space="preserve"> </w:t>
      </w:r>
    </w:p>
    <w:p w14:paraId="6446E292" w14:textId="77777777" w:rsidR="000C6C7C" w:rsidRPr="000C6C7C" w:rsidRDefault="000C6C7C" w:rsidP="000C6C7C">
      <w:pPr>
        <w:pStyle w:val="EndNoteBibliography"/>
      </w:pPr>
    </w:p>
    <w:p w14:paraId="4F818F89" w14:textId="77777777" w:rsidR="000C6C7C" w:rsidRPr="000C6C7C" w:rsidRDefault="000C6C7C" w:rsidP="000C6C7C">
      <w:pPr>
        <w:pStyle w:val="EndNoteBibliography"/>
        <w:ind w:left="720" w:hanging="720"/>
      </w:pPr>
      <w:r w:rsidRPr="000C6C7C">
        <w:t xml:space="preserve">Raza, S.A., et al. (2020). Influence of social networking sites on life satisfaction among university students: a mediating role of social benefit and social overload. </w:t>
      </w:r>
      <w:r w:rsidRPr="000C6C7C">
        <w:rPr>
          <w:i/>
        </w:rPr>
        <w:t>Health Education, 120</w:t>
      </w:r>
      <w:r w:rsidRPr="000C6C7C">
        <w:t xml:space="preserve">(2), 141-164. </w:t>
      </w:r>
    </w:p>
    <w:p w14:paraId="2FF68AD6" w14:textId="77777777" w:rsidR="000C6C7C" w:rsidRPr="000C6C7C" w:rsidRDefault="000C6C7C" w:rsidP="000C6C7C">
      <w:pPr>
        <w:pStyle w:val="EndNoteBibliography"/>
      </w:pPr>
    </w:p>
    <w:p w14:paraId="163B05E7" w14:textId="77777777" w:rsidR="000C6C7C" w:rsidRPr="000C6C7C" w:rsidRDefault="000C6C7C" w:rsidP="000C6C7C">
      <w:pPr>
        <w:pStyle w:val="EndNoteBibliography"/>
        <w:ind w:left="720" w:hanging="720"/>
      </w:pPr>
      <w:r w:rsidRPr="000C6C7C">
        <w:t xml:space="preserve">Ren, W., &amp; Guo, Y. (2020). Self-praise on Chinese social networking sites. </w:t>
      </w:r>
      <w:r w:rsidRPr="000C6C7C">
        <w:rPr>
          <w:i/>
        </w:rPr>
        <w:t>Journal of Pragmatics, 169</w:t>
      </w:r>
      <w:r w:rsidRPr="000C6C7C">
        <w:t xml:space="preserve">, 179-189. </w:t>
      </w:r>
    </w:p>
    <w:p w14:paraId="4268D93A" w14:textId="77777777" w:rsidR="000C6C7C" w:rsidRPr="000C6C7C" w:rsidRDefault="000C6C7C" w:rsidP="000C6C7C">
      <w:pPr>
        <w:pStyle w:val="EndNoteBibliography"/>
      </w:pPr>
    </w:p>
    <w:p w14:paraId="181D3E49" w14:textId="77777777" w:rsidR="000C6C7C" w:rsidRPr="000C6C7C" w:rsidRDefault="000C6C7C" w:rsidP="000C6C7C">
      <w:pPr>
        <w:pStyle w:val="EndNoteBibliography"/>
        <w:ind w:left="720" w:hanging="720"/>
      </w:pPr>
      <w:r w:rsidRPr="000C6C7C">
        <w:t>[Record #166 is using a reference type undefined in this output style.]</w:t>
      </w:r>
    </w:p>
    <w:p w14:paraId="3D74A4C6" w14:textId="77777777" w:rsidR="000C6C7C" w:rsidRPr="000C6C7C" w:rsidRDefault="000C6C7C" w:rsidP="000C6C7C">
      <w:pPr>
        <w:pStyle w:val="EndNoteBibliography"/>
      </w:pPr>
    </w:p>
    <w:p w14:paraId="4F0EB73C" w14:textId="77777777" w:rsidR="000C6C7C" w:rsidRPr="000C6C7C" w:rsidRDefault="000C6C7C" w:rsidP="000C6C7C">
      <w:pPr>
        <w:pStyle w:val="EndNoteBibliography"/>
        <w:ind w:left="720" w:hanging="720"/>
      </w:pPr>
      <w:r w:rsidRPr="000C6C7C">
        <w:t xml:space="preserve">Rheu, M., et al. (2023). Leveraging upward social comparison in social media to promote healthy parenting. </w:t>
      </w:r>
      <w:r w:rsidRPr="000C6C7C">
        <w:rPr>
          <w:i/>
        </w:rPr>
        <w:t>Health communication, 38</w:t>
      </w:r>
      <w:r w:rsidRPr="000C6C7C">
        <w:t xml:space="preserve">(2), 205-215. </w:t>
      </w:r>
    </w:p>
    <w:p w14:paraId="29BDF359" w14:textId="77777777" w:rsidR="000C6C7C" w:rsidRPr="000C6C7C" w:rsidRDefault="000C6C7C" w:rsidP="000C6C7C">
      <w:pPr>
        <w:pStyle w:val="EndNoteBibliography"/>
      </w:pPr>
    </w:p>
    <w:p w14:paraId="70B79C2F" w14:textId="77777777" w:rsidR="000C6C7C" w:rsidRPr="000C6C7C" w:rsidRDefault="000C6C7C" w:rsidP="000C6C7C">
      <w:pPr>
        <w:pStyle w:val="EndNoteBibliography"/>
        <w:ind w:left="720" w:hanging="720"/>
      </w:pPr>
      <w:r w:rsidRPr="000C6C7C">
        <w:t xml:space="preserve">Robinson, A., et al. (2019). Social comparisons, social media addiction, and social interaction: An examination of specific social media behaviors related to major depressive disorder in a millennial population. </w:t>
      </w:r>
      <w:r w:rsidRPr="000C6C7C">
        <w:rPr>
          <w:i/>
        </w:rPr>
        <w:t>Journal of Applied Biobehavioral Research, 24</w:t>
      </w:r>
      <w:r w:rsidRPr="000C6C7C">
        <w:t xml:space="preserve">(1), e12158. </w:t>
      </w:r>
    </w:p>
    <w:p w14:paraId="5AD02DB6" w14:textId="77777777" w:rsidR="000C6C7C" w:rsidRPr="000C6C7C" w:rsidRDefault="000C6C7C" w:rsidP="000C6C7C">
      <w:pPr>
        <w:pStyle w:val="EndNoteBibliography"/>
      </w:pPr>
    </w:p>
    <w:p w14:paraId="020A9E26" w14:textId="77777777" w:rsidR="000C6C7C" w:rsidRPr="000C6C7C" w:rsidRDefault="000C6C7C" w:rsidP="000C6C7C">
      <w:pPr>
        <w:pStyle w:val="EndNoteBibliography"/>
        <w:ind w:left="720" w:hanging="720"/>
      </w:pPr>
      <w:r w:rsidRPr="000C6C7C">
        <w:t xml:space="preserve">Roseman, I.J. (1984). Cognitive determinants of emotion: A structural theory. </w:t>
      </w:r>
      <w:r w:rsidRPr="000C6C7C">
        <w:rPr>
          <w:i/>
        </w:rPr>
        <w:t>Review of personality &amp; social psychology</w:t>
      </w:r>
      <w:r w:rsidRPr="000C6C7C">
        <w:t xml:space="preserve">. </w:t>
      </w:r>
    </w:p>
    <w:p w14:paraId="00868667" w14:textId="77777777" w:rsidR="000C6C7C" w:rsidRPr="000C6C7C" w:rsidRDefault="000C6C7C" w:rsidP="000C6C7C">
      <w:pPr>
        <w:pStyle w:val="EndNoteBibliography"/>
      </w:pPr>
    </w:p>
    <w:p w14:paraId="05F19A93" w14:textId="77777777" w:rsidR="000C6C7C" w:rsidRPr="000C6C7C" w:rsidRDefault="000C6C7C" w:rsidP="000C6C7C">
      <w:pPr>
        <w:pStyle w:val="EndNoteBibliography"/>
        <w:ind w:left="720" w:hanging="720"/>
      </w:pPr>
      <w:r w:rsidRPr="000C6C7C">
        <w:t xml:space="preserve">Rosseel, Y. (2012). lavaan: An R package for structural equation modeling. </w:t>
      </w:r>
      <w:r w:rsidRPr="000C6C7C">
        <w:rPr>
          <w:i/>
        </w:rPr>
        <w:t>Journal of statistical software, 48</w:t>
      </w:r>
      <w:r w:rsidRPr="000C6C7C">
        <w:t xml:space="preserve">, 1-36. </w:t>
      </w:r>
    </w:p>
    <w:p w14:paraId="0B59619B" w14:textId="77777777" w:rsidR="000C6C7C" w:rsidRPr="000C6C7C" w:rsidRDefault="000C6C7C" w:rsidP="000C6C7C">
      <w:pPr>
        <w:pStyle w:val="EndNoteBibliography"/>
      </w:pPr>
    </w:p>
    <w:p w14:paraId="138617CB" w14:textId="77777777" w:rsidR="000C6C7C" w:rsidRPr="000C6C7C" w:rsidRDefault="000C6C7C" w:rsidP="000C6C7C">
      <w:pPr>
        <w:pStyle w:val="EndNoteBibliography"/>
        <w:ind w:left="720" w:hanging="720"/>
      </w:pPr>
      <w:r w:rsidRPr="000C6C7C">
        <w:lastRenderedPageBreak/>
        <w:t xml:space="preserve">Runciman, W.G. (1966). Relative deprivation and social justice: A study of attitudes to social inequality in twentieth-century England. </w:t>
      </w:r>
      <w:r w:rsidRPr="000C6C7C">
        <w:rPr>
          <w:i/>
        </w:rPr>
        <w:t>(No Title)</w:t>
      </w:r>
      <w:r w:rsidRPr="000C6C7C">
        <w:t xml:space="preserve">. </w:t>
      </w:r>
    </w:p>
    <w:p w14:paraId="60570371" w14:textId="77777777" w:rsidR="000C6C7C" w:rsidRPr="000C6C7C" w:rsidRDefault="000C6C7C" w:rsidP="000C6C7C">
      <w:pPr>
        <w:pStyle w:val="EndNoteBibliography"/>
      </w:pPr>
    </w:p>
    <w:p w14:paraId="4A5754BD" w14:textId="77777777" w:rsidR="000C6C7C" w:rsidRPr="000C6C7C" w:rsidRDefault="000C6C7C" w:rsidP="000C6C7C">
      <w:pPr>
        <w:pStyle w:val="EndNoteBibliography"/>
        <w:ind w:left="720" w:hanging="720"/>
      </w:pPr>
      <w:r w:rsidRPr="000C6C7C">
        <w:t xml:space="preserve">Salovey, P., &amp; Rodin, J. (1991). Provoking jealousy and envy: Domain relevance and self-esteem threat. </w:t>
      </w:r>
      <w:r w:rsidRPr="000C6C7C">
        <w:rPr>
          <w:i/>
        </w:rPr>
        <w:t>Journal of Social and Clinical Psychology, 10</w:t>
      </w:r>
      <w:r w:rsidRPr="000C6C7C">
        <w:t xml:space="preserve">(4), 395-413. </w:t>
      </w:r>
    </w:p>
    <w:p w14:paraId="1B06868F" w14:textId="77777777" w:rsidR="000C6C7C" w:rsidRPr="000C6C7C" w:rsidRDefault="000C6C7C" w:rsidP="000C6C7C">
      <w:pPr>
        <w:pStyle w:val="EndNoteBibliography"/>
      </w:pPr>
    </w:p>
    <w:p w14:paraId="0C03086D" w14:textId="77777777" w:rsidR="000C6C7C" w:rsidRPr="000C6C7C" w:rsidRDefault="000C6C7C" w:rsidP="000C6C7C">
      <w:pPr>
        <w:pStyle w:val="EndNoteBibliography"/>
        <w:ind w:left="720" w:hanging="720"/>
      </w:pPr>
      <w:r w:rsidRPr="000C6C7C">
        <w:t xml:space="preserve">Schachter, S. (1959). The psychology of affiliation: Experimental studies of the sources of gregariousness. </w:t>
      </w:r>
    </w:p>
    <w:p w14:paraId="682CACB5" w14:textId="77777777" w:rsidR="000C6C7C" w:rsidRPr="000C6C7C" w:rsidRDefault="000C6C7C" w:rsidP="000C6C7C">
      <w:pPr>
        <w:pStyle w:val="EndNoteBibliography"/>
      </w:pPr>
    </w:p>
    <w:p w14:paraId="379142FD" w14:textId="77777777" w:rsidR="000C6C7C" w:rsidRPr="000C6C7C" w:rsidRDefault="000C6C7C" w:rsidP="000C6C7C">
      <w:pPr>
        <w:pStyle w:val="EndNoteBibliography"/>
        <w:ind w:left="720" w:hanging="720"/>
      </w:pPr>
      <w:r w:rsidRPr="000C6C7C">
        <w:t xml:space="preserve">Scherer, K.R. (1984). Emotion as a multicomponent process: A model and some cross-cultural data. </w:t>
      </w:r>
      <w:r w:rsidRPr="000C6C7C">
        <w:rPr>
          <w:i/>
        </w:rPr>
        <w:t>Review of personality &amp; social psychology</w:t>
      </w:r>
      <w:r w:rsidRPr="000C6C7C">
        <w:t xml:space="preserve">. </w:t>
      </w:r>
    </w:p>
    <w:p w14:paraId="1FAFBED1" w14:textId="77777777" w:rsidR="000C6C7C" w:rsidRPr="000C6C7C" w:rsidRDefault="000C6C7C" w:rsidP="000C6C7C">
      <w:pPr>
        <w:pStyle w:val="EndNoteBibliography"/>
      </w:pPr>
    </w:p>
    <w:p w14:paraId="7DD4C4BB" w14:textId="77777777" w:rsidR="000C6C7C" w:rsidRPr="000C6C7C" w:rsidRDefault="000C6C7C" w:rsidP="000C6C7C">
      <w:pPr>
        <w:pStyle w:val="EndNoteBibliography"/>
        <w:ind w:left="720" w:hanging="720"/>
      </w:pPr>
      <w:r w:rsidRPr="000C6C7C">
        <w:t xml:space="preserve">Schimmack, U., et al. (2004). Personality and life satisfaction: A facet-level analysis. </w:t>
      </w:r>
      <w:r w:rsidRPr="000C6C7C">
        <w:rPr>
          <w:i/>
        </w:rPr>
        <w:t>Personality and social psychology bulletin, 30</w:t>
      </w:r>
      <w:r w:rsidRPr="000C6C7C">
        <w:t xml:space="preserve">(8), 1062-1075. </w:t>
      </w:r>
    </w:p>
    <w:p w14:paraId="2BD02BC6" w14:textId="77777777" w:rsidR="000C6C7C" w:rsidRPr="000C6C7C" w:rsidRDefault="000C6C7C" w:rsidP="000C6C7C">
      <w:pPr>
        <w:pStyle w:val="EndNoteBibliography"/>
      </w:pPr>
    </w:p>
    <w:p w14:paraId="082397FC" w14:textId="77777777" w:rsidR="000C6C7C" w:rsidRPr="000C6C7C" w:rsidRDefault="000C6C7C" w:rsidP="000C6C7C">
      <w:pPr>
        <w:pStyle w:val="EndNoteBibliography"/>
        <w:ind w:left="720" w:hanging="720"/>
      </w:pPr>
      <w:r w:rsidRPr="000C6C7C">
        <w:t xml:space="preserve">Schneider, S.M., &amp; Schupp, J. (2014). Individual differences in social comparison and its consequences for life satisfaction: introducing a short scale of the Iowa–Netherlands Comparison Orientation Measure. </w:t>
      </w:r>
      <w:r w:rsidRPr="000C6C7C">
        <w:rPr>
          <w:i/>
        </w:rPr>
        <w:t>Social Indicators Research, 115</w:t>
      </w:r>
      <w:r w:rsidRPr="000C6C7C">
        <w:t xml:space="preserve">, 767-789. </w:t>
      </w:r>
    </w:p>
    <w:p w14:paraId="4FC9A736" w14:textId="77777777" w:rsidR="000C6C7C" w:rsidRPr="000C6C7C" w:rsidRDefault="000C6C7C" w:rsidP="000C6C7C">
      <w:pPr>
        <w:pStyle w:val="EndNoteBibliography"/>
      </w:pPr>
    </w:p>
    <w:p w14:paraId="2B500F7D" w14:textId="77777777" w:rsidR="000C6C7C" w:rsidRPr="000C6C7C" w:rsidRDefault="000C6C7C" w:rsidP="000C6C7C">
      <w:pPr>
        <w:pStyle w:val="EndNoteBibliography"/>
        <w:ind w:left="720" w:hanging="720"/>
      </w:pPr>
      <w:r w:rsidRPr="000C6C7C">
        <w:t xml:space="preserve">Seo, H.-G., &amp; Park, H.-W. (2018). Design and Implementation of Potential Advertisement Keyword Extraction System Using SNS. </w:t>
      </w:r>
      <w:r w:rsidRPr="000C6C7C">
        <w:rPr>
          <w:i/>
        </w:rPr>
        <w:t>Journal of the Korea Convergence Society, 9</w:t>
      </w:r>
      <w:r w:rsidRPr="000C6C7C">
        <w:t xml:space="preserve">(7), 17-24. </w:t>
      </w:r>
    </w:p>
    <w:p w14:paraId="72042349" w14:textId="77777777" w:rsidR="000C6C7C" w:rsidRPr="000C6C7C" w:rsidRDefault="000C6C7C" w:rsidP="000C6C7C">
      <w:pPr>
        <w:pStyle w:val="EndNoteBibliography"/>
      </w:pPr>
    </w:p>
    <w:p w14:paraId="2B17346C" w14:textId="77777777" w:rsidR="000C6C7C" w:rsidRPr="000C6C7C" w:rsidRDefault="000C6C7C" w:rsidP="000C6C7C">
      <w:pPr>
        <w:pStyle w:val="EndNoteBibliography"/>
        <w:ind w:left="720" w:hanging="720"/>
      </w:pPr>
      <w:r w:rsidRPr="000C6C7C">
        <w:t xml:space="preserve">Seo, M., &amp; Hyun, K.D. (2018). The effects of following celebrities’ lives via SNSs on life satisfaction: The palliative function of system justification and the moderating role of materialism. </w:t>
      </w:r>
      <w:r w:rsidRPr="000C6C7C">
        <w:rPr>
          <w:i/>
        </w:rPr>
        <w:t>New Media &amp; Society, 20</w:t>
      </w:r>
      <w:r w:rsidRPr="000C6C7C">
        <w:t xml:space="preserve">(9), 3479-3497. </w:t>
      </w:r>
    </w:p>
    <w:p w14:paraId="056890C5" w14:textId="77777777" w:rsidR="000C6C7C" w:rsidRPr="000C6C7C" w:rsidRDefault="000C6C7C" w:rsidP="000C6C7C">
      <w:pPr>
        <w:pStyle w:val="EndNoteBibliography"/>
      </w:pPr>
    </w:p>
    <w:p w14:paraId="0824B093" w14:textId="77777777" w:rsidR="000C6C7C" w:rsidRPr="000C6C7C" w:rsidRDefault="000C6C7C" w:rsidP="000C6C7C">
      <w:pPr>
        <w:pStyle w:val="EndNoteBibliography"/>
        <w:ind w:left="720" w:hanging="720"/>
      </w:pPr>
      <w:r w:rsidRPr="000C6C7C">
        <w:t xml:space="preserve">Shin, D.C., &amp; Johnson, D.M. (1978). Avowed happiness as an overall assessment of the quality of life. </w:t>
      </w:r>
      <w:r w:rsidRPr="000C6C7C">
        <w:rPr>
          <w:i/>
        </w:rPr>
        <w:t>Social indicators research, 5</w:t>
      </w:r>
      <w:r w:rsidRPr="000C6C7C">
        <w:t xml:space="preserve">, 475-492. </w:t>
      </w:r>
    </w:p>
    <w:p w14:paraId="6B960F58" w14:textId="77777777" w:rsidR="000C6C7C" w:rsidRPr="000C6C7C" w:rsidRDefault="000C6C7C" w:rsidP="000C6C7C">
      <w:pPr>
        <w:pStyle w:val="EndNoteBibliography"/>
      </w:pPr>
    </w:p>
    <w:p w14:paraId="62823EB4" w14:textId="77777777" w:rsidR="000C6C7C" w:rsidRPr="000C6C7C" w:rsidRDefault="000C6C7C" w:rsidP="000C6C7C">
      <w:pPr>
        <w:pStyle w:val="EndNoteBibliography"/>
        <w:ind w:left="720" w:hanging="720"/>
      </w:pPr>
      <w:r w:rsidRPr="000C6C7C">
        <w:t xml:space="preserve">Sim, P.P., &amp; Prihadi, K. (2020). Social comparison and life satisfaction in social media: The role of mattering and state self-esteem. </w:t>
      </w:r>
      <w:r w:rsidRPr="000C6C7C">
        <w:rPr>
          <w:i/>
        </w:rPr>
        <w:t>International Journal of Public Health Science (IJPHS), 9</w:t>
      </w:r>
      <w:r w:rsidRPr="000C6C7C">
        <w:t xml:space="preserve">(3), 245-254. </w:t>
      </w:r>
    </w:p>
    <w:p w14:paraId="24F35215" w14:textId="77777777" w:rsidR="000C6C7C" w:rsidRPr="000C6C7C" w:rsidRDefault="000C6C7C" w:rsidP="000C6C7C">
      <w:pPr>
        <w:pStyle w:val="EndNoteBibliography"/>
      </w:pPr>
    </w:p>
    <w:p w14:paraId="1E9B349D" w14:textId="77777777" w:rsidR="000C6C7C" w:rsidRPr="000C6C7C" w:rsidRDefault="000C6C7C" w:rsidP="000C6C7C">
      <w:pPr>
        <w:pStyle w:val="EndNoteBibliography"/>
        <w:ind w:left="720" w:hanging="720"/>
      </w:pPr>
      <w:r w:rsidRPr="000C6C7C">
        <w:t xml:space="preserve">Smith, C.A., &amp; Ellsworth, P.C. (1985). Patterns of cognitive appraisal in emotion. </w:t>
      </w:r>
      <w:r w:rsidRPr="000C6C7C">
        <w:rPr>
          <w:i/>
        </w:rPr>
        <w:t>Journal of personality and social psychology, 48</w:t>
      </w:r>
      <w:r w:rsidRPr="000C6C7C">
        <w:t xml:space="preserve">(4), 813. </w:t>
      </w:r>
    </w:p>
    <w:p w14:paraId="41B232ED" w14:textId="77777777" w:rsidR="000C6C7C" w:rsidRPr="000C6C7C" w:rsidRDefault="000C6C7C" w:rsidP="000C6C7C">
      <w:pPr>
        <w:pStyle w:val="EndNoteBibliography"/>
      </w:pPr>
    </w:p>
    <w:p w14:paraId="22FB25CE" w14:textId="77777777" w:rsidR="000C6C7C" w:rsidRPr="000C6C7C" w:rsidRDefault="000C6C7C" w:rsidP="000C6C7C">
      <w:pPr>
        <w:pStyle w:val="EndNoteBibliography"/>
        <w:ind w:left="720" w:hanging="720"/>
      </w:pPr>
      <w:r w:rsidRPr="000C6C7C">
        <w:t xml:space="preserve">Smith, H.J., et al. (2012). Relative deprivation: A theoretical and meta-analytic review. </w:t>
      </w:r>
      <w:r w:rsidRPr="000C6C7C">
        <w:rPr>
          <w:i/>
        </w:rPr>
        <w:t>Personality and social psychology review, 16</w:t>
      </w:r>
      <w:r w:rsidRPr="000C6C7C">
        <w:t xml:space="preserve">(3), 203-232. </w:t>
      </w:r>
    </w:p>
    <w:p w14:paraId="70FCA47F" w14:textId="77777777" w:rsidR="000C6C7C" w:rsidRPr="000C6C7C" w:rsidRDefault="000C6C7C" w:rsidP="000C6C7C">
      <w:pPr>
        <w:pStyle w:val="EndNoteBibliography"/>
      </w:pPr>
    </w:p>
    <w:p w14:paraId="4ACE506C" w14:textId="77777777" w:rsidR="000C6C7C" w:rsidRPr="000C6C7C" w:rsidRDefault="000C6C7C" w:rsidP="000C6C7C">
      <w:pPr>
        <w:pStyle w:val="EndNoteBibliography"/>
        <w:ind w:left="720" w:hanging="720"/>
        <w:rPr>
          <w:rFonts w:hint="eastAsia"/>
        </w:rPr>
      </w:pPr>
      <w:r w:rsidRPr="000C6C7C">
        <w:rPr>
          <w:rFonts w:hint="eastAsia"/>
        </w:rPr>
        <w:t>Smith, H.J., et al. (2020). Personal relative deprivation and mental health among university students: Cross</w:t>
      </w:r>
      <w:r w:rsidRPr="000C6C7C">
        <w:rPr>
          <w:rFonts w:hint="eastAsia"/>
        </w:rPr>
        <w:t>‐</w:t>
      </w:r>
      <w:r w:rsidRPr="000C6C7C">
        <w:rPr>
          <w:rFonts w:hint="eastAsia"/>
        </w:rPr>
        <w:t xml:space="preserve">sectional and longitudinal evidence. </w:t>
      </w:r>
      <w:r w:rsidRPr="000C6C7C">
        <w:rPr>
          <w:rFonts w:hint="eastAsia"/>
          <w:i/>
        </w:rPr>
        <w:t>Analyses of Social Issues and Public Policy, 20</w:t>
      </w:r>
      <w:r w:rsidRPr="000C6C7C">
        <w:rPr>
          <w:rFonts w:hint="eastAsia"/>
        </w:rPr>
        <w:t xml:space="preserve">(1), 287-314. </w:t>
      </w:r>
    </w:p>
    <w:p w14:paraId="0351C4CF" w14:textId="77777777" w:rsidR="000C6C7C" w:rsidRPr="000C6C7C" w:rsidRDefault="000C6C7C" w:rsidP="000C6C7C">
      <w:pPr>
        <w:pStyle w:val="EndNoteBibliography"/>
      </w:pPr>
    </w:p>
    <w:p w14:paraId="655DA898" w14:textId="77777777" w:rsidR="000C6C7C" w:rsidRPr="000C6C7C" w:rsidRDefault="000C6C7C" w:rsidP="000C6C7C">
      <w:pPr>
        <w:pStyle w:val="EndNoteBibliography"/>
        <w:ind w:left="720" w:hanging="720"/>
      </w:pPr>
      <w:r w:rsidRPr="000C6C7C">
        <w:t xml:space="preserve">Steinfield, C., et al. (2008). Social capital, self-esteem, and use of online social network sites: A longitudinal analysis. </w:t>
      </w:r>
      <w:r w:rsidRPr="000C6C7C">
        <w:rPr>
          <w:i/>
        </w:rPr>
        <w:t>Journal of applied developmental psychology, 29</w:t>
      </w:r>
      <w:r w:rsidRPr="000C6C7C">
        <w:t xml:space="preserve">(6), 434-445. </w:t>
      </w:r>
    </w:p>
    <w:p w14:paraId="55BC4782" w14:textId="77777777" w:rsidR="000C6C7C" w:rsidRPr="000C6C7C" w:rsidRDefault="000C6C7C" w:rsidP="000C6C7C">
      <w:pPr>
        <w:pStyle w:val="EndNoteBibliography"/>
      </w:pPr>
    </w:p>
    <w:p w14:paraId="6BAB6DA3" w14:textId="77777777" w:rsidR="000C6C7C" w:rsidRPr="000C6C7C" w:rsidRDefault="000C6C7C" w:rsidP="000C6C7C">
      <w:pPr>
        <w:pStyle w:val="EndNoteBibliography"/>
        <w:ind w:left="720" w:hanging="720"/>
      </w:pPr>
      <w:r w:rsidRPr="000C6C7C">
        <w:t xml:space="preserve">Stouffer, S.A., et al. (1949). The american soldier: Adjustment during army life.(studies in social psychology in world war ii), vol. 1. </w:t>
      </w:r>
    </w:p>
    <w:p w14:paraId="71A48C3C" w14:textId="77777777" w:rsidR="000C6C7C" w:rsidRPr="000C6C7C" w:rsidRDefault="000C6C7C" w:rsidP="000C6C7C">
      <w:pPr>
        <w:pStyle w:val="EndNoteBibliography"/>
      </w:pPr>
    </w:p>
    <w:p w14:paraId="6051980D" w14:textId="77777777" w:rsidR="000C6C7C" w:rsidRPr="000C6C7C" w:rsidRDefault="000C6C7C" w:rsidP="000C6C7C">
      <w:pPr>
        <w:pStyle w:val="EndNoteBibliography"/>
        <w:ind w:left="720" w:hanging="720"/>
      </w:pPr>
      <w:r w:rsidRPr="000C6C7C">
        <w:t xml:space="preserve">Streiner, D.L. (2003). Starting at the beginning: an introduction to coefficient alpha and internal consistency. </w:t>
      </w:r>
      <w:r w:rsidRPr="000C6C7C">
        <w:rPr>
          <w:i/>
        </w:rPr>
        <w:t>Journal of personality assessment, 80</w:t>
      </w:r>
      <w:r w:rsidRPr="000C6C7C">
        <w:t xml:space="preserve">(1), 99-103. </w:t>
      </w:r>
    </w:p>
    <w:p w14:paraId="6A62D3D5" w14:textId="77777777" w:rsidR="000C6C7C" w:rsidRPr="000C6C7C" w:rsidRDefault="000C6C7C" w:rsidP="000C6C7C">
      <w:pPr>
        <w:pStyle w:val="EndNoteBibliography"/>
      </w:pPr>
    </w:p>
    <w:p w14:paraId="10392631" w14:textId="77777777" w:rsidR="000C6C7C" w:rsidRPr="000C6C7C" w:rsidRDefault="000C6C7C" w:rsidP="000C6C7C">
      <w:pPr>
        <w:pStyle w:val="EndNoteBibliography"/>
        <w:ind w:left="720" w:hanging="720"/>
      </w:pPr>
      <w:r w:rsidRPr="000C6C7C">
        <w:t xml:space="preserve">Subramanyam, M., et al. (2009). Relative deprivation in income and self-rated health in the United States. </w:t>
      </w:r>
      <w:r w:rsidRPr="000C6C7C">
        <w:rPr>
          <w:i/>
        </w:rPr>
        <w:t>Social science &amp; medicine, 69</w:t>
      </w:r>
      <w:r w:rsidRPr="000C6C7C">
        <w:t xml:space="preserve">(3), 327-334. </w:t>
      </w:r>
    </w:p>
    <w:p w14:paraId="351351C4" w14:textId="77777777" w:rsidR="000C6C7C" w:rsidRPr="000C6C7C" w:rsidRDefault="000C6C7C" w:rsidP="000C6C7C">
      <w:pPr>
        <w:pStyle w:val="EndNoteBibliography"/>
      </w:pPr>
    </w:p>
    <w:p w14:paraId="31B25C08" w14:textId="77777777" w:rsidR="000C6C7C" w:rsidRPr="000C6C7C" w:rsidRDefault="000C6C7C" w:rsidP="000C6C7C">
      <w:pPr>
        <w:pStyle w:val="EndNoteBibliography"/>
        <w:ind w:left="720" w:hanging="720"/>
      </w:pPr>
      <w:r w:rsidRPr="000C6C7C">
        <w:t xml:space="preserve">Tandoc Jr, E.C., et al. (2015). Facebook use, envy, and depression among college students: Is facebooking depressing? </w:t>
      </w:r>
      <w:r w:rsidRPr="000C6C7C">
        <w:rPr>
          <w:i/>
        </w:rPr>
        <w:t>Computers in human behavior, 43</w:t>
      </w:r>
      <w:r w:rsidRPr="000C6C7C">
        <w:t xml:space="preserve">, 139-146. </w:t>
      </w:r>
    </w:p>
    <w:p w14:paraId="5C5B250C" w14:textId="77777777" w:rsidR="000C6C7C" w:rsidRPr="000C6C7C" w:rsidRDefault="000C6C7C" w:rsidP="000C6C7C">
      <w:pPr>
        <w:pStyle w:val="EndNoteBibliography"/>
      </w:pPr>
    </w:p>
    <w:p w14:paraId="08B4859F" w14:textId="77777777" w:rsidR="000C6C7C" w:rsidRPr="000C6C7C" w:rsidRDefault="000C6C7C" w:rsidP="000C6C7C">
      <w:pPr>
        <w:pStyle w:val="EndNoteBibliography"/>
        <w:ind w:left="720" w:hanging="720"/>
      </w:pPr>
      <w:r w:rsidRPr="000C6C7C">
        <w:t xml:space="preserve">Tavakol, M., &amp; Dennick, R. (2011). Making sense of Cronbach's alpha. </w:t>
      </w:r>
      <w:r w:rsidRPr="000C6C7C">
        <w:rPr>
          <w:i/>
        </w:rPr>
        <w:t>International journal of medical education, 2</w:t>
      </w:r>
      <w:r w:rsidRPr="000C6C7C">
        <w:t xml:space="preserve">, 53. </w:t>
      </w:r>
    </w:p>
    <w:p w14:paraId="39191BEE" w14:textId="77777777" w:rsidR="000C6C7C" w:rsidRPr="000C6C7C" w:rsidRDefault="000C6C7C" w:rsidP="000C6C7C">
      <w:pPr>
        <w:pStyle w:val="EndNoteBibliography"/>
      </w:pPr>
    </w:p>
    <w:p w14:paraId="6DFFB047" w14:textId="77777777" w:rsidR="000C6C7C" w:rsidRPr="000C6C7C" w:rsidRDefault="000C6C7C" w:rsidP="000C6C7C">
      <w:pPr>
        <w:pStyle w:val="EndNoteBibliography"/>
        <w:ind w:left="720" w:hanging="720"/>
      </w:pPr>
      <w:r w:rsidRPr="000C6C7C">
        <w:t xml:space="preserve">Taylor, S.E., et al. (1983). It could be worse: Selective evaluation as a response to victimization. </w:t>
      </w:r>
      <w:r w:rsidRPr="000C6C7C">
        <w:rPr>
          <w:i/>
        </w:rPr>
        <w:t>Journal of social issues, 39</w:t>
      </w:r>
      <w:r w:rsidRPr="000C6C7C">
        <w:t xml:space="preserve">(2), 19-40. </w:t>
      </w:r>
    </w:p>
    <w:p w14:paraId="62FAE571" w14:textId="77777777" w:rsidR="000C6C7C" w:rsidRPr="000C6C7C" w:rsidRDefault="000C6C7C" w:rsidP="000C6C7C">
      <w:pPr>
        <w:pStyle w:val="EndNoteBibliography"/>
      </w:pPr>
    </w:p>
    <w:p w14:paraId="2E29CCB7" w14:textId="77777777" w:rsidR="000C6C7C" w:rsidRPr="000C6C7C" w:rsidRDefault="000C6C7C" w:rsidP="000C6C7C">
      <w:pPr>
        <w:pStyle w:val="EndNoteBibliography"/>
        <w:ind w:left="720" w:hanging="720"/>
      </w:pPr>
      <w:r w:rsidRPr="000C6C7C">
        <w:t xml:space="preserve">Thornton, D.A., &amp; Arrowood, A.J. (1966). Self-evaluation, self-enhancement, and the locus of social comparison. </w:t>
      </w:r>
      <w:r w:rsidRPr="000C6C7C">
        <w:rPr>
          <w:i/>
        </w:rPr>
        <w:t>Journal of Experimental Social Psychology, 1</w:t>
      </w:r>
      <w:r w:rsidRPr="000C6C7C">
        <w:t xml:space="preserve">, 40-48. </w:t>
      </w:r>
    </w:p>
    <w:p w14:paraId="419FD48E" w14:textId="77777777" w:rsidR="000C6C7C" w:rsidRPr="000C6C7C" w:rsidRDefault="000C6C7C" w:rsidP="000C6C7C">
      <w:pPr>
        <w:pStyle w:val="EndNoteBibliography"/>
      </w:pPr>
    </w:p>
    <w:p w14:paraId="68A87539" w14:textId="77777777" w:rsidR="000C6C7C" w:rsidRPr="000C6C7C" w:rsidRDefault="000C6C7C" w:rsidP="000C6C7C">
      <w:pPr>
        <w:pStyle w:val="EndNoteBibliography"/>
        <w:ind w:left="720" w:hanging="720"/>
      </w:pPr>
      <w:r w:rsidRPr="000C6C7C">
        <w:t xml:space="preserve">Underwood, J.D., et al. (2011). The lies we tell and what they say about us: Using behavioural characteristics to explain Facebook activity. </w:t>
      </w:r>
      <w:r w:rsidRPr="000C6C7C">
        <w:rPr>
          <w:i/>
        </w:rPr>
        <w:t xml:space="preserve">Computers in Human </w:t>
      </w:r>
      <w:r w:rsidRPr="000C6C7C">
        <w:rPr>
          <w:i/>
        </w:rPr>
        <w:lastRenderedPageBreak/>
        <w:t>Behavior, 27</w:t>
      </w:r>
      <w:r w:rsidRPr="000C6C7C">
        <w:t xml:space="preserve">(5), 1621-1626. </w:t>
      </w:r>
    </w:p>
    <w:p w14:paraId="79718355" w14:textId="77777777" w:rsidR="000C6C7C" w:rsidRPr="000C6C7C" w:rsidRDefault="000C6C7C" w:rsidP="000C6C7C">
      <w:pPr>
        <w:pStyle w:val="EndNoteBibliography"/>
      </w:pPr>
    </w:p>
    <w:p w14:paraId="165D7DEB" w14:textId="77777777" w:rsidR="000C6C7C" w:rsidRPr="000C6C7C" w:rsidRDefault="000C6C7C" w:rsidP="000C6C7C">
      <w:pPr>
        <w:pStyle w:val="EndNoteBibliography"/>
        <w:ind w:left="720" w:hanging="720"/>
      </w:pPr>
      <w:r w:rsidRPr="000C6C7C">
        <w:t xml:space="preserve">Uram, P., &amp; Skalski, S. (2022). Still logged in? The link between Facebook addiction, FoMO, self-esteem, life satisfaction and loneliness in social media users. </w:t>
      </w:r>
      <w:r w:rsidRPr="000C6C7C">
        <w:rPr>
          <w:i/>
        </w:rPr>
        <w:t>Psychological Reports, 125</w:t>
      </w:r>
      <w:r w:rsidRPr="000C6C7C">
        <w:t xml:space="preserve">(1), 218-231. </w:t>
      </w:r>
    </w:p>
    <w:p w14:paraId="6F0A48A0" w14:textId="77777777" w:rsidR="000C6C7C" w:rsidRPr="000C6C7C" w:rsidRDefault="000C6C7C" w:rsidP="000C6C7C">
      <w:pPr>
        <w:pStyle w:val="EndNoteBibliography"/>
      </w:pPr>
    </w:p>
    <w:p w14:paraId="51E39812" w14:textId="77777777" w:rsidR="000C6C7C" w:rsidRPr="000C6C7C" w:rsidRDefault="000C6C7C" w:rsidP="000C6C7C">
      <w:pPr>
        <w:pStyle w:val="EndNoteBibliography"/>
        <w:ind w:left="720" w:hanging="720"/>
      </w:pPr>
      <w:r w:rsidRPr="000C6C7C">
        <w:t xml:space="preserve">Van den Eijnden, R.J., et al. (2008). Online communication, compulsive Internet use, and psychosocial well-being among adolescents: a longitudinal study. </w:t>
      </w:r>
      <w:r w:rsidRPr="000C6C7C">
        <w:rPr>
          <w:i/>
        </w:rPr>
        <w:t>Developmental psychology, 44</w:t>
      </w:r>
      <w:r w:rsidRPr="000C6C7C">
        <w:t xml:space="preserve">(3), 655. </w:t>
      </w:r>
    </w:p>
    <w:p w14:paraId="78E9951D" w14:textId="77777777" w:rsidR="000C6C7C" w:rsidRPr="000C6C7C" w:rsidRDefault="000C6C7C" w:rsidP="000C6C7C">
      <w:pPr>
        <w:pStyle w:val="EndNoteBibliography"/>
      </w:pPr>
    </w:p>
    <w:p w14:paraId="11C1CFD7" w14:textId="77777777" w:rsidR="000C6C7C" w:rsidRPr="000C6C7C" w:rsidRDefault="000C6C7C" w:rsidP="000C6C7C">
      <w:pPr>
        <w:pStyle w:val="EndNoteBibliography"/>
        <w:ind w:left="720" w:hanging="720"/>
      </w:pPr>
      <w:r w:rsidRPr="000C6C7C">
        <w:t xml:space="preserve">Van der Zee, K., et al. (2000). Social comparison and coping with cancer treatment. </w:t>
      </w:r>
      <w:r w:rsidRPr="000C6C7C">
        <w:rPr>
          <w:i/>
        </w:rPr>
        <w:t>Personality and Individual differences, 28</w:t>
      </w:r>
      <w:r w:rsidRPr="000C6C7C">
        <w:t xml:space="preserve">(1), 17-34. </w:t>
      </w:r>
    </w:p>
    <w:p w14:paraId="1E99DD30" w14:textId="77777777" w:rsidR="000C6C7C" w:rsidRPr="000C6C7C" w:rsidRDefault="000C6C7C" w:rsidP="000C6C7C">
      <w:pPr>
        <w:pStyle w:val="EndNoteBibliography"/>
      </w:pPr>
    </w:p>
    <w:p w14:paraId="7B594A09" w14:textId="77777777" w:rsidR="000C6C7C" w:rsidRPr="000C6C7C" w:rsidRDefault="000C6C7C" w:rsidP="000C6C7C">
      <w:pPr>
        <w:pStyle w:val="EndNoteBibliography"/>
        <w:ind w:left="720" w:hanging="720"/>
      </w:pPr>
      <w:r w:rsidRPr="000C6C7C">
        <w:t xml:space="preserve">Veenhoven, R., &amp; Verkuyten, M. (1989). The well-being of only children. </w:t>
      </w:r>
      <w:r w:rsidRPr="000C6C7C">
        <w:rPr>
          <w:i/>
        </w:rPr>
        <w:t>Adolescence: an international quarterly devoted to the physiological, psychological, psychiatric, sociological, and educational aspects of the second decade of human life, 24</w:t>
      </w:r>
      <w:r w:rsidRPr="000C6C7C">
        <w:t xml:space="preserve">(93), 155-166. </w:t>
      </w:r>
    </w:p>
    <w:p w14:paraId="0AF7E654" w14:textId="77777777" w:rsidR="000C6C7C" w:rsidRPr="000C6C7C" w:rsidRDefault="000C6C7C" w:rsidP="000C6C7C">
      <w:pPr>
        <w:pStyle w:val="EndNoteBibliography"/>
      </w:pPr>
    </w:p>
    <w:p w14:paraId="1A614D5B" w14:textId="77777777" w:rsidR="000C6C7C" w:rsidRPr="000C6C7C" w:rsidRDefault="000C6C7C" w:rsidP="000C6C7C">
      <w:pPr>
        <w:pStyle w:val="EndNoteBibliography"/>
        <w:ind w:left="720" w:hanging="720"/>
      </w:pPr>
      <w:r w:rsidRPr="000C6C7C">
        <w:t xml:space="preserve">Verduyn, P., et al. (2020). Social comparison on social networking sites. </w:t>
      </w:r>
      <w:r w:rsidRPr="000C6C7C">
        <w:rPr>
          <w:i/>
        </w:rPr>
        <w:t>Current opinion in psychology, 36</w:t>
      </w:r>
      <w:r w:rsidRPr="000C6C7C">
        <w:t xml:space="preserve">, 32-37. </w:t>
      </w:r>
    </w:p>
    <w:p w14:paraId="5F1365A4" w14:textId="77777777" w:rsidR="000C6C7C" w:rsidRPr="000C6C7C" w:rsidRDefault="000C6C7C" w:rsidP="000C6C7C">
      <w:pPr>
        <w:pStyle w:val="EndNoteBibliography"/>
      </w:pPr>
    </w:p>
    <w:p w14:paraId="5D0FCE1B" w14:textId="77777777" w:rsidR="000C6C7C" w:rsidRPr="000C6C7C" w:rsidRDefault="000C6C7C" w:rsidP="000C6C7C">
      <w:pPr>
        <w:pStyle w:val="EndNoteBibliography"/>
        <w:ind w:left="720" w:hanging="720"/>
        <w:rPr>
          <w:rFonts w:hint="eastAsia"/>
        </w:rPr>
      </w:pPr>
      <w:r w:rsidRPr="000C6C7C">
        <w:rPr>
          <w:rFonts w:hint="eastAsia"/>
        </w:rPr>
        <w:t>Verduyn, P., et al. (2017). Do social network sites enhance or undermine subjective well</w:t>
      </w:r>
      <w:r w:rsidRPr="000C6C7C">
        <w:rPr>
          <w:rFonts w:hint="eastAsia"/>
        </w:rPr>
        <w:t>‐</w:t>
      </w:r>
      <w:r w:rsidRPr="000C6C7C">
        <w:rPr>
          <w:rFonts w:hint="eastAsia"/>
        </w:rPr>
        <w:t xml:space="preserve">being? A critical review. </w:t>
      </w:r>
      <w:r w:rsidRPr="000C6C7C">
        <w:rPr>
          <w:rFonts w:hint="eastAsia"/>
          <w:i/>
        </w:rPr>
        <w:t>Social Issues and Policy Review, 11</w:t>
      </w:r>
      <w:r w:rsidRPr="000C6C7C">
        <w:rPr>
          <w:rFonts w:hint="eastAsia"/>
        </w:rPr>
        <w:t xml:space="preserve">(1), 274-302. </w:t>
      </w:r>
    </w:p>
    <w:p w14:paraId="614F9AC4" w14:textId="77777777" w:rsidR="000C6C7C" w:rsidRPr="000C6C7C" w:rsidRDefault="000C6C7C" w:rsidP="000C6C7C">
      <w:pPr>
        <w:pStyle w:val="EndNoteBibliography"/>
      </w:pPr>
    </w:p>
    <w:p w14:paraId="2257ACEF" w14:textId="77777777" w:rsidR="000C6C7C" w:rsidRPr="000C6C7C" w:rsidRDefault="000C6C7C" w:rsidP="000C6C7C">
      <w:pPr>
        <w:pStyle w:val="EndNoteBibliography"/>
        <w:ind w:left="720" w:hanging="720"/>
      </w:pPr>
      <w:r w:rsidRPr="000C6C7C">
        <w:t xml:space="preserve">Viechtbauer, W. (2010). Conducting meta-analyses in R with the metafor package. </w:t>
      </w:r>
      <w:r w:rsidRPr="000C6C7C">
        <w:rPr>
          <w:i/>
        </w:rPr>
        <w:t>Journal of statistical software, 36</w:t>
      </w:r>
      <w:r w:rsidRPr="000C6C7C">
        <w:t xml:space="preserve">, 1-48. </w:t>
      </w:r>
    </w:p>
    <w:p w14:paraId="391042DF" w14:textId="77777777" w:rsidR="000C6C7C" w:rsidRPr="000C6C7C" w:rsidRDefault="000C6C7C" w:rsidP="000C6C7C">
      <w:pPr>
        <w:pStyle w:val="EndNoteBibliography"/>
      </w:pPr>
    </w:p>
    <w:p w14:paraId="3396DB8D" w14:textId="77777777" w:rsidR="000C6C7C" w:rsidRPr="000C6C7C" w:rsidRDefault="000C6C7C" w:rsidP="000C6C7C">
      <w:pPr>
        <w:pStyle w:val="EndNoteBibliography"/>
        <w:ind w:left="720" w:hanging="720"/>
      </w:pPr>
      <w:r w:rsidRPr="000C6C7C">
        <w:t xml:space="preserve">Vogel, E.A., et al. (2015). Who compares and despairs? The effect of social comparison orientation on social media use and its outcomes. </w:t>
      </w:r>
      <w:r w:rsidRPr="000C6C7C">
        <w:rPr>
          <w:i/>
        </w:rPr>
        <w:t>Personality and individual differences, 86</w:t>
      </w:r>
      <w:r w:rsidRPr="000C6C7C">
        <w:t xml:space="preserve">, 249-256. </w:t>
      </w:r>
    </w:p>
    <w:p w14:paraId="46EA2392" w14:textId="77777777" w:rsidR="000C6C7C" w:rsidRPr="000C6C7C" w:rsidRDefault="000C6C7C" w:rsidP="000C6C7C">
      <w:pPr>
        <w:pStyle w:val="EndNoteBibliography"/>
      </w:pPr>
    </w:p>
    <w:p w14:paraId="4730FE19" w14:textId="77777777" w:rsidR="000C6C7C" w:rsidRPr="000C6C7C" w:rsidRDefault="000C6C7C" w:rsidP="000C6C7C">
      <w:pPr>
        <w:pStyle w:val="EndNoteBibliography"/>
        <w:ind w:left="720" w:hanging="720"/>
      </w:pPr>
      <w:r w:rsidRPr="000C6C7C">
        <w:t xml:space="preserve">Vogel, E.A., et al. (2014). Social comparison, social media, and self-esteem. </w:t>
      </w:r>
      <w:r w:rsidRPr="000C6C7C">
        <w:rPr>
          <w:i/>
        </w:rPr>
        <w:t>Psychology of popular media culture, 3</w:t>
      </w:r>
      <w:r w:rsidRPr="000C6C7C">
        <w:t xml:space="preserve">(4), 206. </w:t>
      </w:r>
    </w:p>
    <w:p w14:paraId="7894231D" w14:textId="77777777" w:rsidR="000C6C7C" w:rsidRPr="000C6C7C" w:rsidRDefault="000C6C7C" w:rsidP="000C6C7C">
      <w:pPr>
        <w:pStyle w:val="EndNoteBibliography"/>
      </w:pPr>
    </w:p>
    <w:p w14:paraId="6234F420" w14:textId="77777777" w:rsidR="000C6C7C" w:rsidRPr="000C6C7C" w:rsidRDefault="000C6C7C" w:rsidP="000C6C7C">
      <w:pPr>
        <w:pStyle w:val="EndNoteBibliography"/>
        <w:ind w:left="720" w:hanging="720"/>
      </w:pPr>
      <w:r w:rsidRPr="000C6C7C">
        <w:t xml:space="preserve">W Poolman, R., et al. (2007). Hamstring tendon autograft better than bone patellartendon bone autograft in ACL reconstruction A cumulative meta-analysis and clinically relevant sensitivity analysis applied to a previously </w:t>
      </w:r>
      <w:r w:rsidRPr="000C6C7C">
        <w:lastRenderedPageBreak/>
        <w:t xml:space="preserve">published analysis. </w:t>
      </w:r>
      <w:r w:rsidRPr="000C6C7C">
        <w:rPr>
          <w:i/>
        </w:rPr>
        <w:t>Acta orthopaedica, 78</w:t>
      </w:r>
      <w:r w:rsidRPr="000C6C7C">
        <w:t xml:space="preserve">(3), 350-354. </w:t>
      </w:r>
    </w:p>
    <w:p w14:paraId="51694D1F" w14:textId="77777777" w:rsidR="000C6C7C" w:rsidRPr="000C6C7C" w:rsidRDefault="000C6C7C" w:rsidP="000C6C7C">
      <w:pPr>
        <w:pStyle w:val="EndNoteBibliography"/>
      </w:pPr>
    </w:p>
    <w:p w14:paraId="356D63AC" w14:textId="77777777" w:rsidR="000C6C7C" w:rsidRPr="000C6C7C" w:rsidRDefault="000C6C7C" w:rsidP="000C6C7C">
      <w:pPr>
        <w:pStyle w:val="EndNoteBibliography"/>
        <w:ind w:left="720" w:hanging="720"/>
      </w:pPr>
      <w:r w:rsidRPr="000C6C7C">
        <w:t xml:space="preserve">Walker, I., &amp; Pettigrew, T.F. (1984). Relative deprivation theory: An overview and conceptual critique. </w:t>
      </w:r>
      <w:r w:rsidRPr="000C6C7C">
        <w:rPr>
          <w:i/>
        </w:rPr>
        <w:t>British Journal of Social Psychology, 23</w:t>
      </w:r>
      <w:r w:rsidRPr="000C6C7C">
        <w:t xml:space="preserve">(4), 301-310. </w:t>
      </w:r>
    </w:p>
    <w:p w14:paraId="44BE89A1" w14:textId="77777777" w:rsidR="000C6C7C" w:rsidRPr="000C6C7C" w:rsidRDefault="000C6C7C" w:rsidP="000C6C7C">
      <w:pPr>
        <w:pStyle w:val="EndNoteBibliography"/>
      </w:pPr>
    </w:p>
    <w:p w14:paraId="5603F4EE" w14:textId="77777777" w:rsidR="000C6C7C" w:rsidRPr="000C6C7C" w:rsidRDefault="000C6C7C" w:rsidP="000C6C7C">
      <w:pPr>
        <w:pStyle w:val="EndNoteBibliography"/>
        <w:ind w:left="720" w:hanging="720"/>
      </w:pPr>
      <w:r w:rsidRPr="000C6C7C">
        <w:t xml:space="preserve">Walters, K., et al. (2004). Local area deprivation and urban–rural differences in anxiety and depression among people older than 75 years in Britain. </w:t>
      </w:r>
      <w:r w:rsidRPr="000C6C7C">
        <w:rPr>
          <w:i/>
        </w:rPr>
        <w:t>American journal of public health, 94</w:t>
      </w:r>
      <w:r w:rsidRPr="000C6C7C">
        <w:t xml:space="preserve">(10), 1768-1774. </w:t>
      </w:r>
    </w:p>
    <w:p w14:paraId="2E7AF010" w14:textId="77777777" w:rsidR="000C6C7C" w:rsidRPr="000C6C7C" w:rsidRDefault="000C6C7C" w:rsidP="000C6C7C">
      <w:pPr>
        <w:pStyle w:val="EndNoteBibliography"/>
      </w:pPr>
    </w:p>
    <w:p w14:paraId="00C0D962" w14:textId="77777777" w:rsidR="000C6C7C" w:rsidRPr="000C6C7C" w:rsidRDefault="000C6C7C" w:rsidP="000C6C7C">
      <w:pPr>
        <w:pStyle w:val="EndNoteBibliography"/>
        <w:ind w:left="720" w:hanging="720"/>
      </w:pPr>
      <w:r w:rsidRPr="000C6C7C">
        <w:t xml:space="preserve">Wang, S.S., et al. (2010). Face off: Implications of visual cues on initiating friendship on Facebook. </w:t>
      </w:r>
      <w:r w:rsidRPr="000C6C7C">
        <w:rPr>
          <w:i/>
        </w:rPr>
        <w:t>Computers in Human Behavior, 26</w:t>
      </w:r>
      <w:r w:rsidRPr="000C6C7C">
        <w:t xml:space="preserve">(2), 226-234. </w:t>
      </w:r>
    </w:p>
    <w:p w14:paraId="64A759AD" w14:textId="77777777" w:rsidR="000C6C7C" w:rsidRPr="000C6C7C" w:rsidRDefault="000C6C7C" w:rsidP="000C6C7C">
      <w:pPr>
        <w:pStyle w:val="EndNoteBibliography"/>
      </w:pPr>
    </w:p>
    <w:p w14:paraId="0CDCDE6E" w14:textId="77777777" w:rsidR="000C6C7C" w:rsidRPr="000C6C7C" w:rsidRDefault="000C6C7C" w:rsidP="000C6C7C">
      <w:pPr>
        <w:pStyle w:val="EndNoteBibliography"/>
        <w:ind w:left="720" w:hanging="720"/>
      </w:pPr>
      <w:r w:rsidRPr="000C6C7C">
        <w:t xml:space="preserve">Weiner, B. (2012). </w:t>
      </w:r>
      <w:r w:rsidRPr="000C6C7C">
        <w:rPr>
          <w:i/>
        </w:rPr>
        <w:t>An attributional theory of motivation and emotion</w:t>
      </w:r>
      <w:r w:rsidRPr="000C6C7C">
        <w:t xml:space="preserve">. Springer Science &amp; Business Media. </w:t>
      </w:r>
    </w:p>
    <w:p w14:paraId="13C2E9B8" w14:textId="77777777" w:rsidR="000C6C7C" w:rsidRPr="000C6C7C" w:rsidRDefault="000C6C7C" w:rsidP="000C6C7C">
      <w:pPr>
        <w:pStyle w:val="EndNoteBibliography"/>
      </w:pPr>
    </w:p>
    <w:p w14:paraId="33AB2048" w14:textId="77777777" w:rsidR="000C6C7C" w:rsidRPr="000C6C7C" w:rsidRDefault="000C6C7C" w:rsidP="000C6C7C">
      <w:pPr>
        <w:pStyle w:val="EndNoteBibliography"/>
        <w:ind w:left="720" w:hanging="720"/>
      </w:pPr>
      <w:r w:rsidRPr="000C6C7C">
        <w:t xml:space="preserve">Wheeler, L. (1966). Motivation as a determinant of upward comparison. </w:t>
      </w:r>
      <w:r w:rsidRPr="000C6C7C">
        <w:rPr>
          <w:i/>
        </w:rPr>
        <w:t>Journal of Experimental Social Psychology, 1</w:t>
      </w:r>
      <w:r w:rsidRPr="000C6C7C">
        <w:t xml:space="preserve">, 27-31. </w:t>
      </w:r>
    </w:p>
    <w:p w14:paraId="3BF1CB14" w14:textId="77777777" w:rsidR="000C6C7C" w:rsidRPr="000C6C7C" w:rsidRDefault="000C6C7C" w:rsidP="000C6C7C">
      <w:pPr>
        <w:pStyle w:val="EndNoteBibliography"/>
      </w:pPr>
    </w:p>
    <w:p w14:paraId="51644521" w14:textId="77777777" w:rsidR="000C6C7C" w:rsidRPr="000C6C7C" w:rsidRDefault="000C6C7C" w:rsidP="000C6C7C">
      <w:pPr>
        <w:pStyle w:val="EndNoteBibliography"/>
        <w:ind w:left="720" w:hanging="720"/>
      </w:pPr>
      <w:r w:rsidRPr="000C6C7C">
        <w:t xml:space="preserve">Wickham, H., &amp; Wickham, H. (2016). </w:t>
      </w:r>
      <w:r w:rsidRPr="000C6C7C">
        <w:rPr>
          <w:i/>
        </w:rPr>
        <w:t>Data analysis</w:t>
      </w:r>
      <w:r w:rsidRPr="000C6C7C">
        <w:t xml:space="preserve">. Springer. </w:t>
      </w:r>
    </w:p>
    <w:p w14:paraId="7E5C6397" w14:textId="77777777" w:rsidR="000C6C7C" w:rsidRPr="000C6C7C" w:rsidRDefault="000C6C7C" w:rsidP="000C6C7C">
      <w:pPr>
        <w:pStyle w:val="EndNoteBibliography"/>
      </w:pPr>
    </w:p>
    <w:p w14:paraId="5B7DBFEF" w14:textId="77777777" w:rsidR="000C6C7C" w:rsidRPr="000C6C7C" w:rsidRDefault="000C6C7C" w:rsidP="000C6C7C">
      <w:pPr>
        <w:pStyle w:val="EndNoteBibliography"/>
        <w:ind w:left="720" w:hanging="720"/>
      </w:pPr>
      <w:r w:rsidRPr="000C6C7C">
        <w:t xml:space="preserve">Wilkinson, R.G., &amp; Pickett, K.E. (2007). The problems of relative deprivation: why some societies do better than others. </w:t>
      </w:r>
      <w:r w:rsidRPr="000C6C7C">
        <w:rPr>
          <w:i/>
        </w:rPr>
        <w:t>Social science &amp; medicine, 65</w:t>
      </w:r>
      <w:r w:rsidRPr="000C6C7C">
        <w:t xml:space="preserve">(9), 1965-1978. </w:t>
      </w:r>
    </w:p>
    <w:p w14:paraId="62DC3845" w14:textId="77777777" w:rsidR="000C6C7C" w:rsidRPr="000C6C7C" w:rsidRDefault="000C6C7C" w:rsidP="000C6C7C">
      <w:pPr>
        <w:pStyle w:val="EndNoteBibliography"/>
      </w:pPr>
    </w:p>
    <w:p w14:paraId="52296978" w14:textId="77777777" w:rsidR="000C6C7C" w:rsidRPr="000C6C7C" w:rsidRDefault="000C6C7C" w:rsidP="000C6C7C">
      <w:pPr>
        <w:pStyle w:val="EndNoteBibliography"/>
        <w:ind w:left="720" w:hanging="720"/>
      </w:pPr>
      <w:r w:rsidRPr="000C6C7C">
        <w:t xml:space="preserve">Williams, L.J., et al. (2010). Method variance and marker variables: A review and comprehensive CFA marker technique. </w:t>
      </w:r>
      <w:r w:rsidRPr="000C6C7C">
        <w:rPr>
          <w:i/>
        </w:rPr>
        <w:t>Organizational research methods, 13</w:t>
      </w:r>
      <w:r w:rsidRPr="000C6C7C">
        <w:t xml:space="preserve">(3), 477-514. </w:t>
      </w:r>
    </w:p>
    <w:p w14:paraId="75F43A9D" w14:textId="77777777" w:rsidR="000C6C7C" w:rsidRPr="000C6C7C" w:rsidRDefault="000C6C7C" w:rsidP="000C6C7C">
      <w:pPr>
        <w:pStyle w:val="EndNoteBibliography"/>
      </w:pPr>
    </w:p>
    <w:p w14:paraId="124C69B1" w14:textId="77777777" w:rsidR="000C6C7C" w:rsidRPr="000C6C7C" w:rsidRDefault="000C6C7C" w:rsidP="000C6C7C">
      <w:pPr>
        <w:pStyle w:val="EndNoteBibliography"/>
        <w:ind w:left="720" w:hanging="720"/>
      </w:pPr>
      <w:r w:rsidRPr="000C6C7C">
        <w:t xml:space="preserve">Wills, T.A. (1981). Downward comparison principles in social psychology. </w:t>
      </w:r>
      <w:r w:rsidRPr="000C6C7C">
        <w:rPr>
          <w:i/>
        </w:rPr>
        <w:t>Psychological bulletin, 90</w:t>
      </w:r>
      <w:r w:rsidRPr="000C6C7C">
        <w:t xml:space="preserve">(2), 245. </w:t>
      </w:r>
    </w:p>
    <w:p w14:paraId="67DFBB6C" w14:textId="77777777" w:rsidR="000C6C7C" w:rsidRPr="000C6C7C" w:rsidRDefault="000C6C7C" w:rsidP="000C6C7C">
      <w:pPr>
        <w:pStyle w:val="EndNoteBibliography"/>
      </w:pPr>
    </w:p>
    <w:p w14:paraId="45012D59" w14:textId="77777777" w:rsidR="000C6C7C" w:rsidRPr="000C6C7C" w:rsidRDefault="000C6C7C" w:rsidP="000C6C7C">
      <w:pPr>
        <w:pStyle w:val="EndNoteBibliography"/>
        <w:ind w:left="720" w:hanging="720"/>
      </w:pPr>
      <w:r w:rsidRPr="000C6C7C">
        <w:t xml:space="preserve">Wills, T.A. (1997). Modes and families of coping: An analysis of downward comparison in the structure of other cognitive and behavioral mechanisms. </w:t>
      </w:r>
      <w:r w:rsidRPr="000C6C7C">
        <w:rPr>
          <w:i/>
        </w:rPr>
        <w:t>Health, coping, and well-being: Perspectives from social comparison theory</w:t>
      </w:r>
      <w:r w:rsidRPr="000C6C7C">
        <w:t xml:space="preserve">, 167-193. </w:t>
      </w:r>
    </w:p>
    <w:p w14:paraId="76B6A4D3" w14:textId="77777777" w:rsidR="000C6C7C" w:rsidRPr="000C6C7C" w:rsidRDefault="000C6C7C" w:rsidP="000C6C7C">
      <w:pPr>
        <w:pStyle w:val="EndNoteBibliography"/>
      </w:pPr>
    </w:p>
    <w:p w14:paraId="527CCF89" w14:textId="77777777" w:rsidR="000C6C7C" w:rsidRPr="000C6C7C" w:rsidRDefault="000C6C7C" w:rsidP="000C6C7C">
      <w:pPr>
        <w:pStyle w:val="EndNoteBibliography"/>
        <w:ind w:left="720" w:hanging="720"/>
      </w:pPr>
      <w:r w:rsidRPr="000C6C7C">
        <w:t xml:space="preserve">Wilson, S.R., &amp; Benner, L.A. (1971). The effects of self-esteem and situation upon </w:t>
      </w:r>
      <w:r w:rsidRPr="000C6C7C">
        <w:lastRenderedPageBreak/>
        <w:t xml:space="preserve">comparison choices during ability evaluation. </w:t>
      </w:r>
      <w:r w:rsidRPr="000C6C7C">
        <w:rPr>
          <w:i/>
        </w:rPr>
        <w:t>Sociometry</w:t>
      </w:r>
      <w:r w:rsidRPr="000C6C7C">
        <w:t xml:space="preserve">, 381-397. </w:t>
      </w:r>
    </w:p>
    <w:p w14:paraId="42D294F3" w14:textId="77777777" w:rsidR="000C6C7C" w:rsidRPr="000C6C7C" w:rsidRDefault="000C6C7C" w:rsidP="000C6C7C">
      <w:pPr>
        <w:pStyle w:val="EndNoteBibliography"/>
      </w:pPr>
    </w:p>
    <w:p w14:paraId="24CEEDE9" w14:textId="77777777" w:rsidR="000C6C7C" w:rsidRPr="000C6C7C" w:rsidRDefault="000C6C7C" w:rsidP="000C6C7C">
      <w:pPr>
        <w:pStyle w:val="EndNoteBibliography"/>
        <w:ind w:left="720" w:hanging="720"/>
      </w:pPr>
      <w:r w:rsidRPr="000C6C7C">
        <w:t xml:space="preserve">Wolbring, T., et al. (2013). Needs, comparisons, and adaptation: The importance of relative income for life satisfaction. </w:t>
      </w:r>
      <w:r w:rsidRPr="000C6C7C">
        <w:rPr>
          <w:i/>
        </w:rPr>
        <w:t>European sociological review, 29</w:t>
      </w:r>
      <w:r w:rsidRPr="000C6C7C">
        <w:t xml:space="preserve">(1), 86-104. </w:t>
      </w:r>
    </w:p>
    <w:p w14:paraId="0F5C22BC" w14:textId="77777777" w:rsidR="000C6C7C" w:rsidRPr="000C6C7C" w:rsidRDefault="000C6C7C" w:rsidP="000C6C7C">
      <w:pPr>
        <w:pStyle w:val="EndNoteBibliography"/>
      </w:pPr>
    </w:p>
    <w:p w14:paraId="492359B1" w14:textId="77777777" w:rsidR="000C6C7C" w:rsidRPr="000C6C7C" w:rsidRDefault="000C6C7C" w:rsidP="000C6C7C">
      <w:pPr>
        <w:pStyle w:val="EndNoteBibliography"/>
        <w:ind w:left="720" w:hanging="720"/>
      </w:pPr>
      <w:r w:rsidRPr="000C6C7C">
        <w:t xml:space="preserve">Wood, J.V. (1989). Theory and research concerning social comparisons of personal attributes. </w:t>
      </w:r>
      <w:r w:rsidRPr="000C6C7C">
        <w:rPr>
          <w:i/>
        </w:rPr>
        <w:t>Psychological bulletin, 106</w:t>
      </w:r>
      <w:r w:rsidRPr="000C6C7C">
        <w:t xml:space="preserve">(2), 231. </w:t>
      </w:r>
    </w:p>
    <w:p w14:paraId="3AC012A7" w14:textId="77777777" w:rsidR="000C6C7C" w:rsidRPr="000C6C7C" w:rsidRDefault="000C6C7C" w:rsidP="000C6C7C">
      <w:pPr>
        <w:pStyle w:val="EndNoteBibliography"/>
      </w:pPr>
    </w:p>
    <w:p w14:paraId="6F697ADE" w14:textId="77777777" w:rsidR="000C6C7C" w:rsidRPr="000C6C7C" w:rsidRDefault="000C6C7C" w:rsidP="000C6C7C">
      <w:pPr>
        <w:pStyle w:val="EndNoteBibliography"/>
        <w:ind w:left="720" w:hanging="720"/>
        <w:rPr>
          <w:rFonts w:hint="eastAsia"/>
        </w:rPr>
      </w:pPr>
      <w:r w:rsidRPr="000C6C7C">
        <w:rPr>
          <w:rFonts w:hint="eastAsia"/>
        </w:rPr>
        <w:t xml:space="preserve">Wu, Y., et al. (2020). </w:t>
      </w:r>
      <w:r w:rsidRPr="000C6C7C">
        <w:rPr>
          <w:rFonts w:hint="eastAsia"/>
        </w:rPr>
        <w:t>微信朋友圈使用对大学生抑郁的影响</w:t>
      </w:r>
      <w:r w:rsidRPr="000C6C7C">
        <w:rPr>
          <w:rFonts w:hint="eastAsia"/>
        </w:rPr>
        <w:t>:</w:t>
      </w:r>
      <w:r w:rsidRPr="000C6C7C">
        <w:rPr>
          <w:rFonts w:hint="eastAsia"/>
        </w:rPr>
        <w:t>负面社会比较和自我概念清晰性的作用</w:t>
      </w:r>
      <w:r w:rsidRPr="000C6C7C">
        <w:rPr>
          <w:rFonts w:hint="eastAsia"/>
        </w:rPr>
        <w:t xml:space="preserve">. </w:t>
      </w:r>
      <w:r w:rsidRPr="000C6C7C">
        <w:rPr>
          <w:rFonts w:hint="eastAsia"/>
          <w:i/>
        </w:rPr>
        <w:t>心理发展与教育</w:t>
      </w:r>
      <w:r w:rsidRPr="000C6C7C">
        <w:rPr>
          <w:rFonts w:hint="eastAsia"/>
          <w:i/>
        </w:rPr>
        <w:t>, 36</w:t>
      </w:r>
      <w:r w:rsidRPr="000C6C7C">
        <w:rPr>
          <w:rFonts w:hint="eastAsia"/>
        </w:rPr>
        <w:t xml:space="preserve">(4), 8. </w:t>
      </w:r>
    </w:p>
    <w:p w14:paraId="352E1B04" w14:textId="77777777" w:rsidR="000C6C7C" w:rsidRPr="000C6C7C" w:rsidRDefault="000C6C7C" w:rsidP="000C6C7C">
      <w:pPr>
        <w:pStyle w:val="EndNoteBibliography"/>
      </w:pPr>
    </w:p>
    <w:p w14:paraId="04C7D95F" w14:textId="77777777" w:rsidR="000C6C7C" w:rsidRPr="000C6C7C" w:rsidRDefault="000C6C7C" w:rsidP="000C6C7C">
      <w:pPr>
        <w:pStyle w:val="EndNoteBibliography"/>
        <w:ind w:left="720" w:hanging="720"/>
      </w:pPr>
      <w:r w:rsidRPr="000C6C7C">
        <w:t xml:space="preserve">Yang, C.-c. (2016). Instagram use, loneliness, and social comparison orientation: Interact and browse on social media, but don't compare. </w:t>
      </w:r>
      <w:r w:rsidRPr="000C6C7C">
        <w:rPr>
          <w:i/>
        </w:rPr>
        <w:t>Cyberpsychology, behavior, and social networking, 19</w:t>
      </w:r>
      <w:r w:rsidRPr="000C6C7C">
        <w:t xml:space="preserve">(12), 703-708. </w:t>
      </w:r>
    </w:p>
    <w:p w14:paraId="25240023" w14:textId="77777777" w:rsidR="000C6C7C" w:rsidRPr="000C6C7C" w:rsidRDefault="000C6C7C" w:rsidP="000C6C7C">
      <w:pPr>
        <w:pStyle w:val="EndNoteBibliography"/>
      </w:pPr>
    </w:p>
    <w:p w14:paraId="2F67B564" w14:textId="77777777" w:rsidR="000C6C7C" w:rsidRPr="000C6C7C" w:rsidRDefault="000C6C7C" w:rsidP="000C6C7C">
      <w:pPr>
        <w:pStyle w:val="EndNoteBibliography"/>
        <w:ind w:left="720" w:hanging="720"/>
      </w:pPr>
      <w:r w:rsidRPr="000C6C7C">
        <w:t xml:space="preserve">Yang, H. (2020). Do SNSs really make us happy? The effects of writing and reading via SNSs on subjective well-being. </w:t>
      </w:r>
      <w:r w:rsidRPr="000C6C7C">
        <w:rPr>
          <w:i/>
        </w:rPr>
        <w:t>Telematics and Informatics, 50</w:t>
      </w:r>
      <w:r w:rsidRPr="000C6C7C">
        <w:t xml:space="preserve">, 101384. </w:t>
      </w:r>
    </w:p>
    <w:p w14:paraId="67A95952" w14:textId="77777777" w:rsidR="000C6C7C" w:rsidRPr="000C6C7C" w:rsidRDefault="000C6C7C" w:rsidP="000C6C7C">
      <w:pPr>
        <w:pStyle w:val="EndNoteBibliography"/>
      </w:pPr>
    </w:p>
    <w:p w14:paraId="02AB4D11" w14:textId="77777777" w:rsidR="000C6C7C" w:rsidRPr="000C6C7C" w:rsidRDefault="000C6C7C" w:rsidP="000C6C7C">
      <w:pPr>
        <w:pStyle w:val="EndNoteBibliography"/>
        <w:ind w:left="720" w:hanging="720"/>
      </w:pPr>
      <w:r w:rsidRPr="000C6C7C">
        <w:t xml:space="preserve">Yesilyurt, F., &amp; Solpuk Turhan, N. (2020). Prediction of the Time Spent on Instagram by Social Media Addiction and Life Satisfaction. </w:t>
      </w:r>
      <w:r w:rsidRPr="000C6C7C">
        <w:rPr>
          <w:i/>
        </w:rPr>
        <w:t>Cypriot Journal of Educational Sciences, 15</w:t>
      </w:r>
      <w:r w:rsidRPr="000C6C7C">
        <w:t xml:space="preserve">(2), 208-219. </w:t>
      </w:r>
    </w:p>
    <w:p w14:paraId="3556DC5F" w14:textId="77777777" w:rsidR="000C6C7C" w:rsidRPr="000C6C7C" w:rsidRDefault="000C6C7C" w:rsidP="000C6C7C">
      <w:pPr>
        <w:pStyle w:val="EndNoteBibliography"/>
      </w:pPr>
    </w:p>
    <w:p w14:paraId="334A5273" w14:textId="77777777" w:rsidR="000C6C7C" w:rsidRPr="000C6C7C" w:rsidRDefault="000C6C7C" w:rsidP="000C6C7C">
      <w:pPr>
        <w:pStyle w:val="EndNoteBibliography"/>
        <w:ind w:left="720" w:hanging="720"/>
      </w:pPr>
      <w:r w:rsidRPr="000C6C7C">
        <w:t xml:space="preserve">Yue, Z., et al. (2022). Passive social media use and psychological well-being during the COVID-19 pandemic: The role of social comparison and emotion regulation. </w:t>
      </w:r>
      <w:r w:rsidRPr="000C6C7C">
        <w:rPr>
          <w:i/>
        </w:rPr>
        <w:t>Computers in Human Behavior, 127</w:t>
      </w:r>
      <w:r w:rsidRPr="000C6C7C">
        <w:t xml:space="preserve">, 107050. </w:t>
      </w:r>
    </w:p>
    <w:p w14:paraId="3ECC79CB" w14:textId="77777777" w:rsidR="000C6C7C" w:rsidRPr="000C6C7C" w:rsidRDefault="000C6C7C" w:rsidP="000C6C7C">
      <w:pPr>
        <w:pStyle w:val="EndNoteBibliography"/>
      </w:pPr>
    </w:p>
    <w:p w14:paraId="2592484F" w14:textId="77777777" w:rsidR="000C6C7C" w:rsidRPr="000C6C7C" w:rsidRDefault="000C6C7C" w:rsidP="000C6C7C">
      <w:pPr>
        <w:pStyle w:val="EndNoteBibliography"/>
        <w:ind w:left="720" w:hanging="720"/>
      </w:pPr>
      <w:r w:rsidRPr="000C6C7C">
        <w:t xml:space="preserve">Zhang, J., &amp; Centola, D. (2019). Social networks and health: New developments in diffusion, online and offline. </w:t>
      </w:r>
      <w:r w:rsidRPr="000C6C7C">
        <w:rPr>
          <w:i/>
        </w:rPr>
        <w:t>Annual Review of Sociology, 45</w:t>
      </w:r>
      <w:r w:rsidRPr="000C6C7C">
        <w:t xml:space="preserve">, 91-109. </w:t>
      </w:r>
    </w:p>
    <w:p w14:paraId="5003286E" w14:textId="77777777" w:rsidR="000C6C7C" w:rsidRPr="000C6C7C" w:rsidRDefault="000C6C7C" w:rsidP="000C6C7C">
      <w:pPr>
        <w:pStyle w:val="EndNoteBibliography"/>
      </w:pPr>
    </w:p>
    <w:p w14:paraId="50A739CC" w14:textId="77777777" w:rsidR="000C6C7C" w:rsidRPr="000C6C7C" w:rsidRDefault="000C6C7C" w:rsidP="000C6C7C">
      <w:pPr>
        <w:pStyle w:val="EndNoteBibliography"/>
        <w:ind w:left="720" w:hanging="720"/>
      </w:pPr>
      <w:r w:rsidRPr="000C6C7C">
        <w:t xml:space="preserve">Zhang, J., &amp; Tao, M. (2013). Relative deprivation and psychopathology of Chinese college students. </w:t>
      </w:r>
      <w:r w:rsidRPr="000C6C7C">
        <w:rPr>
          <w:i/>
        </w:rPr>
        <w:t>Journal of Affective Disorders, 150</w:t>
      </w:r>
      <w:r w:rsidRPr="000C6C7C">
        <w:t xml:space="preserve">(3), 903-907. </w:t>
      </w:r>
    </w:p>
    <w:p w14:paraId="3AD82059" w14:textId="77777777" w:rsidR="000C6C7C" w:rsidRPr="000C6C7C" w:rsidRDefault="000C6C7C" w:rsidP="000C6C7C">
      <w:pPr>
        <w:pStyle w:val="EndNoteBibliography"/>
      </w:pPr>
    </w:p>
    <w:p w14:paraId="5C655F8A" w14:textId="77777777" w:rsidR="000C6C7C" w:rsidRPr="000C6C7C" w:rsidRDefault="000C6C7C" w:rsidP="000C6C7C">
      <w:pPr>
        <w:pStyle w:val="EndNoteBibliography"/>
        <w:ind w:left="720" w:hanging="720"/>
      </w:pPr>
      <w:r w:rsidRPr="000C6C7C">
        <w:t xml:space="preserve">Zullig, K.J., et al. (2005a). Adolescent health-related quality of life and perceived satisfaction with life. </w:t>
      </w:r>
      <w:r w:rsidRPr="000C6C7C">
        <w:rPr>
          <w:i/>
        </w:rPr>
        <w:t>Quality of life Research, 14</w:t>
      </w:r>
      <w:r w:rsidRPr="000C6C7C">
        <w:t xml:space="preserve">, 1573-1584. </w:t>
      </w:r>
    </w:p>
    <w:p w14:paraId="33950A99" w14:textId="77777777" w:rsidR="000C6C7C" w:rsidRPr="000C6C7C" w:rsidRDefault="000C6C7C" w:rsidP="000C6C7C">
      <w:pPr>
        <w:pStyle w:val="EndNoteBibliography"/>
      </w:pPr>
    </w:p>
    <w:p w14:paraId="5A3C62AF" w14:textId="77777777" w:rsidR="000C6C7C" w:rsidRPr="000C6C7C" w:rsidRDefault="000C6C7C" w:rsidP="000C6C7C">
      <w:pPr>
        <w:pStyle w:val="EndNoteBibliography"/>
        <w:ind w:left="720" w:hanging="720"/>
      </w:pPr>
      <w:r w:rsidRPr="000C6C7C">
        <w:t xml:space="preserve">Zullig, K.J., et al. (2005b). Associations among family structure, demographics, and </w:t>
      </w:r>
      <w:r w:rsidRPr="000C6C7C">
        <w:lastRenderedPageBreak/>
        <w:t xml:space="preserve">adolescent perceived life satisfaction. </w:t>
      </w:r>
      <w:r w:rsidRPr="000C6C7C">
        <w:rPr>
          <w:i/>
        </w:rPr>
        <w:t>Journal of child and Family studies, 14</w:t>
      </w:r>
      <w:r w:rsidRPr="000C6C7C">
        <w:t xml:space="preserve">, 195-206. </w:t>
      </w:r>
    </w:p>
    <w:p w14:paraId="5011B69F" w14:textId="77777777" w:rsidR="000C6C7C" w:rsidRPr="000C6C7C" w:rsidRDefault="000C6C7C" w:rsidP="000C6C7C">
      <w:pPr>
        <w:pStyle w:val="EndNoteBibliography"/>
      </w:pPr>
    </w:p>
    <w:p w14:paraId="23708FDF" w14:textId="77777777" w:rsidR="000C6C7C" w:rsidRPr="000C6C7C" w:rsidRDefault="000C6C7C" w:rsidP="000C6C7C">
      <w:pPr>
        <w:pStyle w:val="EndNoteBibliography"/>
        <w:ind w:left="720" w:hanging="720"/>
        <w:rPr>
          <w:rFonts w:hint="eastAsia"/>
        </w:rPr>
      </w:pPr>
      <w:r w:rsidRPr="000C6C7C">
        <w:rPr>
          <w:rFonts w:hint="eastAsia"/>
        </w:rPr>
        <w:t>徐璐</w:t>
      </w:r>
      <w:r w:rsidRPr="000C6C7C">
        <w:rPr>
          <w:rFonts w:hint="eastAsia"/>
        </w:rPr>
        <w:t xml:space="preserve">. (2022). </w:t>
      </w:r>
      <w:r w:rsidRPr="000C6C7C">
        <w:rPr>
          <w:rFonts w:hint="eastAsia"/>
          <w:i/>
        </w:rPr>
        <w:t>相对剥夺感对网络不文明评论的影响</w:t>
      </w:r>
      <w:r w:rsidRPr="000C6C7C">
        <w:rPr>
          <w:rFonts w:hint="eastAsia"/>
        </w:rPr>
        <w:t xml:space="preserve"> [</w:t>
      </w:r>
      <w:r w:rsidRPr="000C6C7C">
        <w:rPr>
          <w:rFonts w:hint="eastAsia"/>
        </w:rPr>
        <w:t>硕士</w:t>
      </w:r>
      <w:r w:rsidRPr="000C6C7C">
        <w:rPr>
          <w:rFonts w:hint="eastAsia"/>
        </w:rPr>
        <w:t xml:space="preserve">, </w:t>
      </w:r>
      <w:r w:rsidRPr="000C6C7C">
        <w:rPr>
          <w:rFonts w:hint="eastAsia"/>
        </w:rPr>
        <w:t>华东师范大学</w:t>
      </w:r>
      <w:r w:rsidRPr="000C6C7C">
        <w:rPr>
          <w:rFonts w:hint="eastAsia"/>
        </w:rPr>
        <w:t xml:space="preserve">]. </w:t>
      </w:r>
    </w:p>
    <w:p w14:paraId="733343F7" w14:textId="77777777" w:rsidR="000C6C7C" w:rsidRPr="000C6C7C" w:rsidRDefault="000C6C7C" w:rsidP="000C6C7C">
      <w:pPr>
        <w:pStyle w:val="EndNoteBibliography"/>
      </w:pPr>
    </w:p>
    <w:p w14:paraId="2F53CDB7" w14:textId="77777777" w:rsidR="000C6C7C" w:rsidRPr="000C6C7C" w:rsidRDefault="000C6C7C" w:rsidP="000C6C7C">
      <w:pPr>
        <w:pStyle w:val="EndNoteBibliography"/>
        <w:ind w:left="720" w:hanging="720"/>
        <w:rPr>
          <w:rFonts w:hint="eastAsia"/>
        </w:rPr>
      </w:pPr>
      <w:r w:rsidRPr="000C6C7C">
        <w:rPr>
          <w:rFonts w:hint="eastAsia"/>
        </w:rPr>
        <w:t>杨露</w:t>
      </w:r>
      <w:r w:rsidRPr="000C6C7C">
        <w:rPr>
          <w:rFonts w:hint="eastAsia"/>
        </w:rPr>
        <w:t xml:space="preserve">. (2011). </w:t>
      </w:r>
      <w:r w:rsidRPr="000C6C7C">
        <w:rPr>
          <w:rFonts w:hint="eastAsia"/>
          <w:i/>
        </w:rPr>
        <w:t>员工的社会比较及其与工作压力的关系研究</w:t>
      </w:r>
      <w:r w:rsidRPr="000C6C7C">
        <w:rPr>
          <w:rFonts w:hint="eastAsia"/>
        </w:rPr>
        <w:t xml:space="preserve"> [</w:t>
      </w:r>
      <w:r w:rsidRPr="000C6C7C">
        <w:rPr>
          <w:rFonts w:hint="eastAsia"/>
        </w:rPr>
        <w:t>硕士</w:t>
      </w:r>
      <w:r w:rsidRPr="000C6C7C">
        <w:rPr>
          <w:rFonts w:hint="eastAsia"/>
        </w:rPr>
        <w:t xml:space="preserve">, </w:t>
      </w:r>
      <w:r w:rsidRPr="000C6C7C">
        <w:rPr>
          <w:rFonts w:hint="eastAsia"/>
        </w:rPr>
        <w:t>南京师范大学</w:t>
      </w:r>
      <w:r w:rsidRPr="000C6C7C">
        <w:rPr>
          <w:rFonts w:hint="eastAsia"/>
        </w:rPr>
        <w:t xml:space="preserve">]. </w:t>
      </w:r>
    </w:p>
    <w:p w14:paraId="6CE4A2BA" w14:textId="77777777" w:rsidR="000C6C7C" w:rsidRPr="000C6C7C" w:rsidRDefault="000C6C7C" w:rsidP="000C6C7C">
      <w:pPr>
        <w:pStyle w:val="EndNoteBibliography"/>
      </w:pPr>
    </w:p>
    <w:p w14:paraId="308BB183" w14:textId="77777777" w:rsidR="000C6C7C" w:rsidRPr="000C6C7C" w:rsidRDefault="000C6C7C" w:rsidP="000C6C7C">
      <w:pPr>
        <w:pStyle w:val="EndNoteBibliography"/>
        <w:ind w:left="720" w:hanging="720"/>
        <w:rPr>
          <w:rFonts w:hint="eastAsia"/>
        </w:rPr>
      </w:pPr>
      <w:r w:rsidRPr="000C6C7C">
        <w:rPr>
          <w:rFonts w:hint="eastAsia"/>
        </w:rPr>
        <w:t>熊承清</w:t>
      </w:r>
      <w:r w:rsidRPr="000C6C7C">
        <w:rPr>
          <w:rFonts w:hint="eastAsia"/>
        </w:rPr>
        <w:t xml:space="preserve">, &amp; </w:t>
      </w:r>
      <w:r w:rsidRPr="000C6C7C">
        <w:rPr>
          <w:rFonts w:hint="eastAsia"/>
        </w:rPr>
        <w:t>许远理</w:t>
      </w:r>
      <w:r w:rsidRPr="000C6C7C">
        <w:rPr>
          <w:rFonts w:hint="eastAsia"/>
        </w:rPr>
        <w:t xml:space="preserve">. (2009). </w:t>
      </w:r>
      <w:r w:rsidRPr="000C6C7C">
        <w:rPr>
          <w:rFonts w:hint="eastAsia"/>
        </w:rPr>
        <w:t>生活满意度量表中文版在民众中使用的信度和效度</w:t>
      </w:r>
      <w:r w:rsidRPr="000C6C7C">
        <w:rPr>
          <w:rFonts w:hint="eastAsia"/>
        </w:rPr>
        <w:t xml:space="preserve">. </w:t>
      </w:r>
      <w:r w:rsidRPr="000C6C7C">
        <w:rPr>
          <w:rFonts w:hint="eastAsia"/>
          <w:i/>
        </w:rPr>
        <w:t>中国健康心理学杂志</w:t>
      </w:r>
      <w:r w:rsidRPr="000C6C7C">
        <w:rPr>
          <w:rFonts w:hint="eastAsia"/>
        </w:rPr>
        <w:t xml:space="preserve">(8), 948-949. </w:t>
      </w:r>
    </w:p>
    <w:p w14:paraId="1495AC02" w14:textId="77777777" w:rsidR="000C6C7C" w:rsidRPr="000C6C7C" w:rsidRDefault="000C6C7C" w:rsidP="000C6C7C">
      <w:pPr>
        <w:pStyle w:val="EndNoteBibliography"/>
      </w:pPr>
    </w:p>
    <w:p w14:paraId="1526118F" w14:textId="77777777" w:rsidR="000C6C7C" w:rsidRPr="000C6C7C" w:rsidRDefault="000C6C7C" w:rsidP="000C6C7C">
      <w:pPr>
        <w:pStyle w:val="EndNoteBibliography"/>
        <w:ind w:left="720" w:hanging="720"/>
      </w:pPr>
      <w:r w:rsidRPr="000C6C7C">
        <w:rPr>
          <w:rFonts w:hint="eastAsia"/>
        </w:rPr>
        <w:t>王明姬</w:t>
      </w:r>
      <w:r w:rsidRPr="000C6C7C">
        <w:rPr>
          <w:rFonts w:hint="eastAsia"/>
        </w:rPr>
        <w:t xml:space="preserve">, et al. (2006). </w:t>
      </w:r>
      <w:r w:rsidRPr="000C6C7C">
        <w:rPr>
          <w:rFonts w:hint="eastAsia"/>
        </w:rPr>
        <w:t>社会比较倾向量表中文版的信效度检验</w:t>
      </w:r>
      <w:r w:rsidRPr="000C6C7C">
        <w:rPr>
          <w:rFonts w:hint="eastAsia"/>
        </w:rPr>
        <w:t xml:space="preserve">. </w:t>
      </w:r>
      <w:r w:rsidRPr="000C6C7C">
        <w:rPr>
          <w:rFonts w:hint="eastAsia"/>
          <w:i/>
        </w:rPr>
        <w:t>中国心理卫生杂志</w:t>
      </w:r>
      <w:r w:rsidRPr="000C6C7C">
        <w:rPr>
          <w:rFonts w:hint="eastAsia"/>
          <w:i/>
        </w:rPr>
        <w:t>, 20</w:t>
      </w:r>
      <w:r w:rsidRPr="000C6C7C">
        <w:rPr>
          <w:rFonts w:hint="eastAsia"/>
        </w:rPr>
        <w:t>(5), 302-305</w:t>
      </w:r>
      <w:r w:rsidRPr="000C6C7C">
        <w:t xml:space="preserve">. </w:t>
      </w:r>
    </w:p>
    <w:p w14:paraId="6F1DF7A2" w14:textId="77777777" w:rsidR="000C6C7C" w:rsidRPr="000C6C7C" w:rsidRDefault="000C6C7C" w:rsidP="000C6C7C">
      <w:pPr>
        <w:pStyle w:val="EndNoteBibliography"/>
      </w:pPr>
    </w:p>
    <w:p w14:paraId="2578F6AE" w14:textId="77777777" w:rsidR="000C6C7C" w:rsidRPr="000C6C7C" w:rsidRDefault="000C6C7C" w:rsidP="000C6C7C">
      <w:pPr>
        <w:pStyle w:val="EndNoteBibliography"/>
        <w:ind w:left="720" w:hanging="720"/>
        <w:rPr>
          <w:rFonts w:hint="eastAsia"/>
        </w:rPr>
      </w:pPr>
      <w:r w:rsidRPr="000C6C7C">
        <w:rPr>
          <w:rFonts w:hint="eastAsia"/>
        </w:rPr>
        <w:t>罗群芳</w:t>
      </w:r>
      <w:r w:rsidRPr="000C6C7C">
        <w:rPr>
          <w:rFonts w:hint="eastAsia"/>
        </w:rPr>
        <w:t xml:space="preserve">. (2023). </w:t>
      </w:r>
      <w:r w:rsidRPr="000C6C7C">
        <w:rPr>
          <w:rFonts w:hint="eastAsia"/>
        </w:rPr>
        <w:t>无处不在的比较</w:t>
      </w:r>
      <w:r w:rsidRPr="000C6C7C">
        <w:rPr>
          <w:rFonts w:hint="eastAsia"/>
        </w:rPr>
        <w:t>:</w:t>
      </w:r>
      <w:r w:rsidRPr="000C6C7C">
        <w:rPr>
          <w:rFonts w:hint="eastAsia"/>
        </w:rPr>
        <w:t>微信朋友圈中自我呈现与同辈压力分析</w:t>
      </w:r>
      <w:r w:rsidRPr="000C6C7C">
        <w:rPr>
          <w:rFonts w:hint="eastAsia"/>
        </w:rPr>
        <w:t xml:space="preserve">. </w:t>
      </w:r>
      <w:r w:rsidRPr="000C6C7C">
        <w:rPr>
          <w:rFonts w:hint="eastAsia"/>
          <w:i/>
        </w:rPr>
        <w:t>科技传播</w:t>
      </w:r>
      <w:r w:rsidRPr="000C6C7C">
        <w:rPr>
          <w:rFonts w:hint="eastAsia"/>
          <w:i/>
        </w:rPr>
        <w:t>, 15</w:t>
      </w:r>
      <w:r w:rsidRPr="000C6C7C">
        <w:rPr>
          <w:rFonts w:hint="eastAsia"/>
        </w:rPr>
        <w:t xml:space="preserve">(3), 106-108. </w:t>
      </w:r>
    </w:p>
    <w:p w14:paraId="02F243A8" w14:textId="77777777" w:rsidR="000C6C7C" w:rsidRPr="000C6C7C" w:rsidRDefault="000C6C7C" w:rsidP="000C6C7C">
      <w:pPr>
        <w:pStyle w:val="EndNoteBibliography"/>
      </w:pPr>
    </w:p>
    <w:p w14:paraId="38AA8729" w14:textId="2C9C4AE7"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144"/>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Mengzhen Hu" w:date="2024-03-25T16:51:00Z" w:initials="MH">
    <w:p w14:paraId="13EBE491" w14:textId="77777777" w:rsidR="0092604F" w:rsidRDefault="0092604F" w:rsidP="0092604F">
      <w:pPr>
        <w:pStyle w:val="afa"/>
      </w:pPr>
      <w:r>
        <w:rPr>
          <w:rStyle w:val="af9"/>
        </w:rPr>
        <w:annotationRef/>
      </w:r>
      <w:r>
        <w:rPr>
          <w:rFonts w:hint="eastAsia"/>
        </w:rPr>
        <w:t>之前的版本确实有问题，应该删除</w:t>
      </w:r>
      <w:r>
        <w:t>OSC5</w:t>
      </w:r>
      <w:r>
        <w:rPr>
          <w:rFonts w:hint="eastAsia"/>
        </w:rPr>
        <w:t>，替换为新加入的题目</w:t>
      </w:r>
      <w:r>
        <w:t>OSC7</w:t>
      </w:r>
      <w:r>
        <w:rPr>
          <w:rFonts w:hint="eastAsia"/>
        </w:rPr>
        <w:t>。包括</w:t>
      </w:r>
      <w:r>
        <w:t>POS</w:t>
      </w:r>
      <w:r>
        <w:rPr>
          <w:rFonts w:hint="eastAsia"/>
        </w:rPr>
        <w:t>量表，也应该删除</w:t>
      </w:r>
      <w:r>
        <w:t>POS4</w:t>
      </w:r>
      <w:r>
        <w:rPr>
          <w:rFonts w:hint="eastAsia"/>
        </w:rPr>
        <w:t>。这是上个版本合并预实验</w:t>
      </w:r>
      <w:r>
        <w:t>1</w:t>
      </w:r>
      <w:r>
        <w:rPr>
          <w:rFonts w:hint="eastAsia"/>
        </w:rPr>
        <w:t>和</w:t>
      </w:r>
      <w:r>
        <w:t>2</w:t>
      </w:r>
      <w:r>
        <w:rPr>
          <w:rFonts w:hint="eastAsia"/>
        </w:rPr>
        <w:t>时没有注意到的漏洞。这次已经对其进行了修改。</w:t>
      </w:r>
      <w:r>
        <w:br/>
      </w:r>
      <w:r>
        <w:br/>
      </w:r>
      <w:r>
        <w:rPr>
          <w:rFonts w:hint="eastAsia"/>
        </w:rPr>
        <w:t>但可惜的是，</w:t>
      </w:r>
      <w:r>
        <w:t>OSC</w:t>
      </w:r>
      <w:r>
        <w:rPr>
          <w:rFonts w:hint="eastAsia"/>
        </w:rPr>
        <w:t>这个维度的</w:t>
      </w:r>
      <w:r>
        <w:t>AVE</w:t>
      </w:r>
      <w:r>
        <w:rPr>
          <w:rFonts w:hint="eastAsia"/>
        </w:rPr>
        <w:t>仍然差一点达到</w:t>
      </w:r>
      <w:r>
        <w:t>0.5</w:t>
      </w:r>
      <w:r>
        <w:rPr>
          <w:rFonts w:hint="eastAsia"/>
        </w:rPr>
        <w:t>，我只能在讨论里从二阶变量的角度进行讨论了。</w:t>
      </w:r>
      <w:r>
        <w:br/>
      </w:r>
      <w:r>
        <w:rPr>
          <w:rFonts w:hint="eastAsia"/>
        </w:rPr>
        <w:t>最好的做法的确是再对量表进行修改并进行第三次施测，但在目前的研究中，可能无法完成这个任务了。希望老师可以谅解。</w:t>
      </w:r>
    </w:p>
  </w:comment>
  <w:comment w:id="94" w:author="Mengzhen Hu" w:date="2024-03-25T16:55:00Z" w:initials="MH">
    <w:p w14:paraId="731CE933" w14:textId="77777777" w:rsidR="0092604F" w:rsidRDefault="0092604F" w:rsidP="0092604F">
      <w:pPr>
        <w:pStyle w:val="afa"/>
      </w:pPr>
      <w:r>
        <w:rPr>
          <w:rStyle w:val="af9"/>
        </w:rPr>
        <w:annotationRef/>
      </w:r>
      <w:r>
        <w:rPr>
          <w:rFonts w:hint="eastAsia"/>
        </w:rPr>
        <w:t>非常抱歉，由于相信了</w:t>
      </w:r>
      <w:r>
        <w:rPr>
          <w:rFonts w:hint="eastAsia"/>
        </w:rPr>
        <w:t>Google scholar</w:t>
      </w:r>
      <w:r>
        <w:rPr>
          <w:rFonts w:hint="eastAsia"/>
        </w:rPr>
        <w:t>上下载的</w:t>
      </w:r>
      <w:r>
        <w:rPr>
          <w:rFonts w:hint="eastAsia"/>
        </w:rPr>
        <w:t>endnote</w:t>
      </w:r>
      <w:r>
        <w:rPr>
          <w:rFonts w:hint="eastAsia"/>
        </w:rPr>
        <w:t>的正确性，这这一块确实疏忽了。现已手动检查了所有参考文献的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BE491" w15:done="0"/>
  <w15:commentEx w15:paraId="731CE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7D7197" w16cex:dateUtc="2024-03-25T08:51:00Z"/>
  <w16cex:commentExtensible w16cex:durableId="4A991568" w16cex:dateUtc="2024-03-25T0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BE491" w16cid:durableId="597D7197"/>
  <w16cid:commentId w16cid:paraId="731CE933" w16cid:durableId="4A9915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503EC" w14:textId="77777777" w:rsidR="001E11AB" w:rsidRDefault="001E11AB" w:rsidP="00D55217">
      <w:r>
        <w:separator/>
      </w:r>
    </w:p>
  </w:endnote>
  <w:endnote w:type="continuationSeparator" w:id="0">
    <w:p w14:paraId="3D6C577B" w14:textId="77777777" w:rsidR="001E11AB" w:rsidRDefault="001E11A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BEFB9" w14:textId="77777777" w:rsidR="001E11AB" w:rsidRDefault="001E11AB" w:rsidP="00D55217">
      <w:r>
        <w:separator/>
      </w:r>
    </w:p>
  </w:footnote>
  <w:footnote w:type="continuationSeparator" w:id="0">
    <w:p w14:paraId="78E51F4D" w14:textId="77777777" w:rsidR="001E11AB" w:rsidRDefault="001E11AB"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0165681A"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章 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05580" w14:textId="2159782F" w:rsidR="0040319B" w:rsidRPr="0083451C" w:rsidRDefault="0040319B" w:rsidP="0083451C">
    <w:pPr>
      <w:pStyle w:val="a8"/>
      <w:rPr>
        <w:lang w:eastAsia="zh-CN"/>
      </w:rPr>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8BD96AC" w:rsidR="005F7227" w:rsidRPr="00E667D9" w:rsidRDefault="00E667D9" w:rsidP="00E667D9">
    <w:pPr>
      <w:pStyle w:val="a8"/>
      <w:rPr>
        <w:lang w:eastAsia="zh-CN"/>
      </w:rPr>
    </w:pPr>
    <w:r w:rsidRPr="00E667D9">
      <w:rPr>
        <w:rFonts w:ascii="宋体" w:hAnsi="宋体" w:hint="eastAsia"/>
        <w:sz w:val="21"/>
        <w:szCs w:val="21"/>
        <w:lang w:eastAsia="zh-CN"/>
      </w:rPr>
      <w:t>第</w:t>
    </w:r>
    <w:r w:rsidR="0040319B">
      <w:rPr>
        <w:rFonts w:ascii="宋体" w:hAnsi="宋体" w:hint="eastAsia"/>
        <w:sz w:val="21"/>
        <w:szCs w:val="21"/>
        <w:lang w:eastAsia="zh-CN"/>
      </w:rPr>
      <w:t>四</w:t>
    </w:r>
    <w:r w:rsidRPr="00E667D9">
      <w:rPr>
        <w:rFonts w:ascii="宋体" w:hAnsi="宋体" w:hint="eastAsia"/>
        <w:sz w:val="21"/>
        <w:szCs w:val="21"/>
        <w:lang w:eastAsia="zh-CN"/>
      </w:rPr>
      <w:t>章 研究一：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8&lt;/item&gt;&lt;item&gt;139&lt;/item&gt;&lt;item&gt;140&lt;/item&gt;&lt;item&gt;141&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item&gt;205&lt;/item&gt;&lt;item&gt;206&lt;/item&gt;&lt;item&gt;207&lt;/item&gt;&lt;item&gt;208&lt;/item&gt;&lt;item&gt;210&lt;/item&gt;&lt;item&gt;211&lt;/item&gt;&lt;item&gt;212&lt;/item&gt;&lt;item&gt;213&lt;/item&gt;&lt;item&gt;214&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2&lt;/item&gt;&lt;item&gt;253&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184E"/>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9161B"/>
    <w:rsid w:val="0009226B"/>
    <w:rsid w:val="00092C7B"/>
    <w:rsid w:val="000978BD"/>
    <w:rsid w:val="000A1377"/>
    <w:rsid w:val="000A137D"/>
    <w:rsid w:val="000A5F3D"/>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54BA"/>
    <w:rsid w:val="00177DF2"/>
    <w:rsid w:val="00180D53"/>
    <w:rsid w:val="001818D1"/>
    <w:rsid w:val="001836AB"/>
    <w:rsid w:val="001839BB"/>
    <w:rsid w:val="00186222"/>
    <w:rsid w:val="001901CE"/>
    <w:rsid w:val="00191AC1"/>
    <w:rsid w:val="0019217D"/>
    <w:rsid w:val="00192C40"/>
    <w:rsid w:val="00196B2B"/>
    <w:rsid w:val="001A1DEA"/>
    <w:rsid w:val="001A1E96"/>
    <w:rsid w:val="001A49AF"/>
    <w:rsid w:val="001A6A91"/>
    <w:rsid w:val="001A754C"/>
    <w:rsid w:val="001B1CDD"/>
    <w:rsid w:val="001B373A"/>
    <w:rsid w:val="001B7B84"/>
    <w:rsid w:val="001C00E5"/>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4E88"/>
    <w:rsid w:val="00230139"/>
    <w:rsid w:val="00231DA4"/>
    <w:rsid w:val="00232A5D"/>
    <w:rsid w:val="00232A7D"/>
    <w:rsid w:val="00232E6F"/>
    <w:rsid w:val="0023348A"/>
    <w:rsid w:val="00240D19"/>
    <w:rsid w:val="0024237B"/>
    <w:rsid w:val="0024483B"/>
    <w:rsid w:val="00244DE4"/>
    <w:rsid w:val="00250A50"/>
    <w:rsid w:val="0025139B"/>
    <w:rsid w:val="002525D4"/>
    <w:rsid w:val="0025442B"/>
    <w:rsid w:val="002576B8"/>
    <w:rsid w:val="0026001E"/>
    <w:rsid w:val="0026096B"/>
    <w:rsid w:val="00260B6E"/>
    <w:rsid w:val="00261237"/>
    <w:rsid w:val="00263B5B"/>
    <w:rsid w:val="00266D77"/>
    <w:rsid w:val="00271BCE"/>
    <w:rsid w:val="00281374"/>
    <w:rsid w:val="002855E9"/>
    <w:rsid w:val="00286189"/>
    <w:rsid w:val="002861FE"/>
    <w:rsid w:val="002867CE"/>
    <w:rsid w:val="0029250B"/>
    <w:rsid w:val="00293F9B"/>
    <w:rsid w:val="00296BA2"/>
    <w:rsid w:val="002A2F4D"/>
    <w:rsid w:val="002A47AB"/>
    <w:rsid w:val="002A5ECB"/>
    <w:rsid w:val="002A63C3"/>
    <w:rsid w:val="002A789E"/>
    <w:rsid w:val="002A7B16"/>
    <w:rsid w:val="002B6D64"/>
    <w:rsid w:val="002C5629"/>
    <w:rsid w:val="002D1294"/>
    <w:rsid w:val="002D7B74"/>
    <w:rsid w:val="002D7D69"/>
    <w:rsid w:val="002D7F2B"/>
    <w:rsid w:val="002E0932"/>
    <w:rsid w:val="002E13C2"/>
    <w:rsid w:val="002E1D41"/>
    <w:rsid w:val="002E217E"/>
    <w:rsid w:val="002E310B"/>
    <w:rsid w:val="002E6C6D"/>
    <w:rsid w:val="002E6E38"/>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788E"/>
    <w:rsid w:val="00330C36"/>
    <w:rsid w:val="00330CB9"/>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34FE"/>
    <w:rsid w:val="003F619E"/>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4734E"/>
    <w:rsid w:val="0045088A"/>
    <w:rsid w:val="004518AB"/>
    <w:rsid w:val="00455B77"/>
    <w:rsid w:val="004564E1"/>
    <w:rsid w:val="00456859"/>
    <w:rsid w:val="00456BDF"/>
    <w:rsid w:val="004612F0"/>
    <w:rsid w:val="00463910"/>
    <w:rsid w:val="004646A9"/>
    <w:rsid w:val="00464A6F"/>
    <w:rsid w:val="00471387"/>
    <w:rsid w:val="0047277C"/>
    <w:rsid w:val="00474A09"/>
    <w:rsid w:val="00475657"/>
    <w:rsid w:val="00475CD9"/>
    <w:rsid w:val="00477DC5"/>
    <w:rsid w:val="00481BCA"/>
    <w:rsid w:val="00483949"/>
    <w:rsid w:val="004870A2"/>
    <w:rsid w:val="0048720F"/>
    <w:rsid w:val="0049088E"/>
    <w:rsid w:val="00490DAB"/>
    <w:rsid w:val="0049458E"/>
    <w:rsid w:val="00494E55"/>
    <w:rsid w:val="004978B7"/>
    <w:rsid w:val="004B40CA"/>
    <w:rsid w:val="004C0724"/>
    <w:rsid w:val="004C2E47"/>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077FD"/>
    <w:rsid w:val="00510593"/>
    <w:rsid w:val="00510CA5"/>
    <w:rsid w:val="005144A8"/>
    <w:rsid w:val="00520C63"/>
    <w:rsid w:val="00521203"/>
    <w:rsid w:val="005227B4"/>
    <w:rsid w:val="005321B3"/>
    <w:rsid w:val="005348FA"/>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DA0"/>
    <w:rsid w:val="005F7072"/>
    <w:rsid w:val="005F7227"/>
    <w:rsid w:val="005F7B2C"/>
    <w:rsid w:val="00602FAE"/>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52EF"/>
    <w:rsid w:val="00725B24"/>
    <w:rsid w:val="007265B5"/>
    <w:rsid w:val="00726789"/>
    <w:rsid w:val="00727B85"/>
    <w:rsid w:val="0073206F"/>
    <w:rsid w:val="007371ED"/>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772F"/>
    <w:rsid w:val="007904D9"/>
    <w:rsid w:val="0079502F"/>
    <w:rsid w:val="007959E3"/>
    <w:rsid w:val="007A2ABE"/>
    <w:rsid w:val="007A66FD"/>
    <w:rsid w:val="007A7A3F"/>
    <w:rsid w:val="007B1020"/>
    <w:rsid w:val="007B2906"/>
    <w:rsid w:val="007B7972"/>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4276"/>
    <w:rsid w:val="00894387"/>
    <w:rsid w:val="00895F6B"/>
    <w:rsid w:val="00896088"/>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51E9"/>
    <w:rsid w:val="00912A16"/>
    <w:rsid w:val="009139E5"/>
    <w:rsid w:val="00913CFE"/>
    <w:rsid w:val="009155D2"/>
    <w:rsid w:val="00916568"/>
    <w:rsid w:val="00920C7B"/>
    <w:rsid w:val="00922C3E"/>
    <w:rsid w:val="00925581"/>
    <w:rsid w:val="0092604F"/>
    <w:rsid w:val="0092747F"/>
    <w:rsid w:val="0093544A"/>
    <w:rsid w:val="0093554E"/>
    <w:rsid w:val="0093578A"/>
    <w:rsid w:val="00937E62"/>
    <w:rsid w:val="00942B94"/>
    <w:rsid w:val="00942F84"/>
    <w:rsid w:val="00943A0C"/>
    <w:rsid w:val="009514D1"/>
    <w:rsid w:val="00951C48"/>
    <w:rsid w:val="00953173"/>
    <w:rsid w:val="009623CB"/>
    <w:rsid w:val="00965FA6"/>
    <w:rsid w:val="0096648E"/>
    <w:rsid w:val="00967CE3"/>
    <w:rsid w:val="009700B4"/>
    <w:rsid w:val="00973C40"/>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FAB"/>
    <w:rsid w:val="009E2C95"/>
    <w:rsid w:val="009F1633"/>
    <w:rsid w:val="009F63DD"/>
    <w:rsid w:val="009F7DF3"/>
    <w:rsid w:val="00A03F4A"/>
    <w:rsid w:val="00A04DC1"/>
    <w:rsid w:val="00A10968"/>
    <w:rsid w:val="00A10FEC"/>
    <w:rsid w:val="00A11B9A"/>
    <w:rsid w:val="00A14571"/>
    <w:rsid w:val="00A14B8F"/>
    <w:rsid w:val="00A14DD1"/>
    <w:rsid w:val="00A17CED"/>
    <w:rsid w:val="00A21020"/>
    <w:rsid w:val="00A23C3B"/>
    <w:rsid w:val="00A3284F"/>
    <w:rsid w:val="00A3299E"/>
    <w:rsid w:val="00A36E4F"/>
    <w:rsid w:val="00A3755D"/>
    <w:rsid w:val="00A405A3"/>
    <w:rsid w:val="00A42A8C"/>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44D4"/>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15736"/>
    <w:rsid w:val="00B23CF5"/>
    <w:rsid w:val="00B2463F"/>
    <w:rsid w:val="00B24A1B"/>
    <w:rsid w:val="00B31D97"/>
    <w:rsid w:val="00B33092"/>
    <w:rsid w:val="00B33242"/>
    <w:rsid w:val="00B34687"/>
    <w:rsid w:val="00B3661F"/>
    <w:rsid w:val="00B428ED"/>
    <w:rsid w:val="00B44439"/>
    <w:rsid w:val="00B4651A"/>
    <w:rsid w:val="00B46C0D"/>
    <w:rsid w:val="00B4700A"/>
    <w:rsid w:val="00B47D26"/>
    <w:rsid w:val="00B503BE"/>
    <w:rsid w:val="00B50816"/>
    <w:rsid w:val="00B5569E"/>
    <w:rsid w:val="00B60429"/>
    <w:rsid w:val="00B622C5"/>
    <w:rsid w:val="00B634EF"/>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67AD"/>
    <w:rsid w:val="00D37AB8"/>
    <w:rsid w:val="00D416FF"/>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65E3"/>
    <w:rsid w:val="00D978D5"/>
    <w:rsid w:val="00D97990"/>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E72CD"/>
    <w:rsid w:val="00EF685D"/>
    <w:rsid w:val="00F006FB"/>
    <w:rsid w:val="00F014A8"/>
    <w:rsid w:val="00F02366"/>
    <w:rsid w:val="00F03309"/>
    <w:rsid w:val="00F04196"/>
    <w:rsid w:val="00F0485F"/>
    <w:rsid w:val="00F05A76"/>
    <w:rsid w:val="00F060A2"/>
    <w:rsid w:val="00F10A08"/>
    <w:rsid w:val="00F11C65"/>
    <w:rsid w:val="00F128E3"/>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6FB5"/>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chb.2016.03.082" TargetMode="External"/><Relationship Id="rId21" Type="http://schemas.openxmlformats.org/officeDocument/2006/relationships/image" Target="media/image6.png"/><Relationship Id="rId42" Type="http://schemas.openxmlformats.org/officeDocument/2006/relationships/image" Target="media/image18.png"/><Relationship Id="rId63" Type="http://schemas.openxmlformats.org/officeDocument/2006/relationships/hyperlink" Target="https://doi.org/10.2307/589189" TargetMode="External"/><Relationship Id="rId84" Type="http://schemas.openxmlformats.org/officeDocument/2006/relationships/hyperlink" Target="https://doi.org/j.0006-341X.2000.00455.x" TargetMode="External"/><Relationship Id="rId138" Type="http://schemas.openxmlformats.org/officeDocument/2006/relationships/hyperlink" Target="https://doi.org/10.1089/cyber.2017.0708" TargetMode="External"/><Relationship Id="rId107" Type="http://schemas.openxmlformats.org/officeDocument/2006/relationships/hyperlink" Target="https://doi.org/10.1016/0022-1031(66)90063-1" TargetMode="External"/><Relationship Id="rId11" Type="http://schemas.openxmlformats.org/officeDocument/2006/relationships/image" Target="media/image3.png"/><Relationship Id="rId32" Type="http://schemas.openxmlformats.org/officeDocument/2006/relationships/image" Target="media/image11.png"/><Relationship Id="rId53" Type="http://schemas.openxmlformats.org/officeDocument/2006/relationships/hyperlink" Target="https://doi.org/10.2307/2533446" TargetMode="External"/><Relationship Id="rId74" Type="http://schemas.openxmlformats.org/officeDocument/2006/relationships/hyperlink" Target="https://doi.org/10.1348/096317905X40808" TargetMode="External"/><Relationship Id="rId128" Type="http://schemas.openxmlformats.org/officeDocument/2006/relationships/hyperlink" Target="https://doi.org/10.1016/j.chb.2013.12.009" TargetMode="External"/><Relationship Id="rId5" Type="http://schemas.openxmlformats.org/officeDocument/2006/relationships/webSettings" Target="webSettings.xml"/><Relationship Id="rId90" Type="http://schemas.openxmlformats.org/officeDocument/2006/relationships/hyperlink" Target="https://doi.org/10.1007/s11211-015-0235-9" TargetMode="External"/><Relationship Id="rId95" Type="http://schemas.openxmlformats.org/officeDocument/2006/relationships/hyperlink" Target="https://doi.org/10.1177/002224378101800104" TargetMode="External"/><Relationship Id="rId22" Type="http://schemas.openxmlformats.org/officeDocument/2006/relationships/image" Target="media/image7.png"/><Relationship Id="rId27" Type="http://schemas.microsoft.com/office/2016/09/relationships/commentsIds" Target="commentsIds.xml"/><Relationship Id="rId43" Type="http://schemas.openxmlformats.org/officeDocument/2006/relationships/header" Target="header11.xml"/><Relationship Id="rId48" Type="http://schemas.openxmlformats.org/officeDocument/2006/relationships/hyperlink" Target="https://doi.org/10.1037/0033-2909.103.3.411" TargetMode="External"/><Relationship Id="rId64" Type="http://schemas.openxmlformats.org/officeDocument/2006/relationships/hyperlink" Target="https://doi.org/10.1016/j.paid.2005.12.017" TargetMode="External"/><Relationship Id="rId69" Type="http://schemas.openxmlformats.org/officeDocument/2006/relationships/hyperlink" Target="https://doi.org/10.1016/S0001-8791(02)00015-5" TargetMode="External"/><Relationship Id="rId113" Type="http://schemas.openxmlformats.org/officeDocument/2006/relationships/hyperlink" Target="https://doi.org/10.1080/14792779343000040" TargetMode="External"/><Relationship Id="rId118" Type="http://schemas.openxmlformats.org/officeDocument/2006/relationships/hyperlink" Target="https://doi.org/10.1089/cyber.2010.0061" TargetMode="External"/><Relationship Id="rId134" Type="http://schemas.openxmlformats.org/officeDocument/2006/relationships/hyperlink" Target="https://doi.org/10.1037/a0026338" TargetMode="External"/><Relationship Id="rId139" Type="http://schemas.openxmlformats.org/officeDocument/2006/relationships/hyperlink" Target="https://doi.org/10.1177/10944281221075361" TargetMode="External"/><Relationship Id="rId80" Type="http://schemas.openxmlformats.org/officeDocument/2006/relationships/hyperlink" Target="https://doi.org/10.1007/s11205-012-0040-x" TargetMode="External"/><Relationship Id="rId85" Type="http://schemas.openxmlformats.org/officeDocument/2006/relationships/hyperlink" Target="https://doi.org/10.1136/bmj.307.6912.1097" TargetMode="External"/><Relationship Id="rId12" Type="http://schemas.openxmlformats.org/officeDocument/2006/relationships/header" Target="header1.xml"/><Relationship Id="rId17" Type="http://schemas.openxmlformats.org/officeDocument/2006/relationships/header" Target="header4.xml"/><Relationship Id="rId33" Type="http://schemas.openxmlformats.org/officeDocument/2006/relationships/header" Target="header8.xml"/><Relationship Id="rId38" Type="http://schemas.openxmlformats.org/officeDocument/2006/relationships/image" Target="media/image15.png"/><Relationship Id="rId59" Type="http://schemas.openxmlformats.org/officeDocument/2006/relationships/hyperlink" Target="https://doi.org/10.1521/soco.1986.4.4.353" TargetMode="External"/><Relationship Id="rId103" Type="http://schemas.openxmlformats.org/officeDocument/2006/relationships/hyperlink" Target="https://doi.org/10.1002/ejsp.3002" TargetMode="External"/><Relationship Id="rId108" Type="http://schemas.openxmlformats.org/officeDocument/2006/relationships/hyperlink" Target="https://doi.org/10.1080/10705511.2017.1402334" TargetMode="External"/><Relationship Id="rId124" Type="http://schemas.openxmlformats.org/officeDocument/2006/relationships/hyperlink" Target="https://doi.org/10.1016/j.paid.2010.09.031" TargetMode="External"/><Relationship Id="rId129" Type="http://schemas.openxmlformats.org/officeDocument/2006/relationships/hyperlink" Target="https://doi.org/10.1007/s12310-021-09436-8" TargetMode="External"/><Relationship Id="rId54" Type="http://schemas.openxmlformats.org/officeDocument/2006/relationships/hyperlink" Target="https://doi.org/10.1371/journal.pone.0189666" TargetMode="External"/><Relationship Id="rId70" Type="http://schemas.openxmlformats.org/officeDocument/2006/relationships/hyperlink" Target="https://doi.org/10.1111/j.1464-0597.2005.00196.x" TargetMode="External"/><Relationship Id="rId75" Type="http://schemas.openxmlformats.org/officeDocument/2006/relationships/hyperlink" Target="https://doi.org/10.1089/cyber.2011.0324" TargetMode="External"/><Relationship Id="rId91" Type="http://schemas.openxmlformats.org/officeDocument/2006/relationships/hyperlink" Target="https://doi.org/10.1207/s15327957pspr0302_1" TargetMode="External"/><Relationship Id="rId96" Type="http://schemas.openxmlformats.org/officeDocument/2006/relationships/hyperlink" Target="https://doi.org/10.1111/j.1467-6494.1973.tb00097.x" TargetMode="External"/><Relationship Id="rId140" Type="http://schemas.openxmlformats.org/officeDocument/2006/relationships/hyperlink" Target="https://doi.org/10.1016/j.socscimed.2015.10.030" TargetMode="External"/><Relationship Id="rId14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6.xml"/><Relationship Id="rId28" Type="http://schemas.microsoft.com/office/2018/08/relationships/commentsExtensible" Target="commentsExtensible.xml"/><Relationship Id="rId49" Type="http://schemas.openxmlformats.org/officeDocument/2006/relationships/hyperlink" Target="https://doi.org/10.1521/jscp.2015.34.4.277" TargetMode="External"/><Relationship Id="rId114" Type="http://schemas.openxmlformats.org/officeDocument/2006/relationships/hyperlink" Target="https://doi.org/10.1108/ITP-03-2020-0143" TargetMode="External"/><Relationship Id="rId119" Type="http://schemas.openxmlformats.org/officeDocument/2006/relationships/hyperlink" Target="https://doi.org/10.1111/bjso.12176" TargetMode="External"/><Relationship Id="rId44" Type="http://schemas.openxmlformats.org/officeDocument/2006/relationships/header" Target="header12.xml"/><Relationship Id="rId60" Type="http://schemas.openxmlformats.org/officeDocument/2006/relationships/hyperlink" Target="https://doi.org/10.1177/0963721415619737" TargetMode="External"/><Relationship Id="rId65" Type="http://schemas.openxmlformats.org/officeDocument/2006/relationships/hyperlink" Target="https://doi.org/10.1177/0265407507075410" TargetMode="External"/><Relationship Id="rId81" Type="http://schemas.openxmlformats.org/officeDocument/2006/relationships/hyperlink" Target="https://doi.org/10.1080/15213269.2016.1267647" TargetMode="External"/><Relationship Id="rId86" Type="http://schemas.openxmlformats.org/officeDocument/2006/relationships/hyperlink" Target="https://doi.org/10.1136/bmj.315.7109.629" TargetMode="External"/><Relationship Id="rId130" Type="http://schemas.openxmlformats.org/officeDocument/2006/relationships/hyperlink" Target="https://doi.org/10.2307/25148781" TargetMode="External"/><Relationship Id="rId135" Type="http://schemas.openxmlformats.org/officeDocument/2006/relationships/hyperlink" Target="https://doi.org/10.1016/j.tele.2020.101556" TargetMode="External"/><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0.xml"/><Relationship Id="rId109" Type="http://schemas.openxmlformats.org/officeDocument/2006/relationships/hyperlink" Target="https://doi.org/10.1177/0894439316660340" TargetMode="External"/><Relationship Id="rId34" Type="http://schemas.openxmlformats.org/officeDocument/2006/relationships/image" Target="media/image12.tiff"/><Relationship Id="rId50" Type="http://schemas.openxmlformats.org/officeDocument/2006/relationships/hyperlink" Target="https://doi.org/10.3758/BF03342263" TargetMode="External"/><Relationship Id="rId55" Type="http://schemas.openxmlformats.org/officeDocument/2006/relationships/hyperlink" Target="https://doi.org/10.1136/bmj.314.7080.572" TargetMode="External"/><Relationship Id="rId76" Type="http://schemas.openxmlformats.org/officeDocument/2006/relationships/hyperlink" Target="https://doi.org/10.1016/j.sbspro.2015.09.062" TargetMode="External"/><Relationship Id="rId97" Type="http://schemas.openxmlformats.org/officeDocument/2006/relationships/hyperlink" Target="https://doi.org/10.1037/0882-7974.19.1.183" TargetMode="External"/><Relationship Id="rId104" Type="http://schemas.openxmlformats.org/officeDocument/2006/relationships/hyperlink" Target="https://doi.org/10.1089/cyber.2009.0411" TargetMode="External"/><Relationship Id="rId120" Type="http://schemas.openxmlformats.org/officeDocument/2006/relationships/hyperlink" Target="https://doi.org/10.1111/jasp.12531" TargetMode="External"/><Relationship Id="rId125" Type="http://schemas.openxmlformats.org/officeDocument/2006/relationships/hyperlink" Target="https://doi.org/10.1371/journal.pone.0069841" TargetMode="External"/><Relationship Id="rId141" Type="http://schemas.openxmlformats.org/officeDocument/2006/relationships/hyperlink" Target="https://doi.org/10.1037/h0029862" TargetMode="External"/><Relationship Id="rId146"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doi.org/10.1016/j.paid.2015.08.003" TargetMode="External"/><Relationship Id="rId92" Type="http://schemas.openxmlformats.org/officeDocument/2006/relationships/hyperlink" Target="https://doi.org/10.1037/a0033111"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eader" Target="header7.xml"/><Relationship Id="rId40" Type="http://schemas.openxmlformats.org/officeDocument/2006/relationships/image" Target="media/image16.png"/><Relationship Id="rId45" Type="http://schemas.openxmlformats.org/officeDocument/2006/relationships/header" Target="header13.xml"/><Relationship Id="rId66" Type="http://schemas.openxmlformats.org/officeDocument/2006/relationships/hyperlink" Target="https://doi.org/10.1037//0022-3514.59.6.1238" TargetMode="External"/><Relationship Id="rId87" Type="http://schemas.openxmlformats.org/officeDocument/2006/relationships/hyperlink" Target="https://doi.org/10.1037//0022-3514.52.1.11" TargetMode="External"/><Relationship Id="rId110" Type="http://schemas.openxmlformats.org/officeDocument/2006/relationships/hyperlink" Target="https://doi.org/10.1521/jscp.1991.10.4.372" TargetMode="External"/><Relationship Id="rId115" Type="http://schemas.openxmlformats.org/officeDocument/2006/relationships/hyperlink" Target="https://doi.org/10.1177/073428299801600202" TargetMode="External"/><Relationship Id="rId131" Type="http://schemas.openxmlformats.org/officeDocument/2006/relationships/hyperlink" Target="https://doi.org/10.1111/jaac.12321" TargetMode="External"/><Relationship Id="rId136" Type="http://schemas.openxmlformats.org/officeDocument/2006/relationships/hyperlink" Target="https://doi.org/10.2105/AJPH.2011.300477" TargetMode="External"/><Relationship Id="rId61" Type="http://schemas.openxmlformats.org/officeDocument/2006/relationships/hyperlink" Target="https://doi.org/10.1177/0022002796040004001" TargetMode="External"/><Relationship Id="rId82" Type="http://schemas.openxmlformats.org/officeDocument/2006/relationships/hyperlink" Target="https://doi.org/10.1016/j.heliyon.2018.e00989" TargetMode="Externa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9.png"/><Relationship Id="rId35" Type="http://schemas.openxmlformats.org/officeDocument/2006/relationships/header" Target="header9.xml"/><Relationship Id="rId56" Type="http://schemas.openxmlformats.org/officeDocument/2006/relationships/hyperlink" Target="https://doi.org/10.1207/s15324834basp2601_4" TargetMode="External"/><Relationship Id="rId77" Type="http://schemas.openxmlformats.org/officeDocument/2006/relationships/hyperlink" Target="https://doi.org/10.1111/j.1559-1816.2009.00519.x" TargetMode="External"/><Relationship Id="rId100" Type="http://schemas.openxmlformats.org/officeDocument/2006/relationships/hyperlink" Target="https://doi.org/10.1037/0022-3514.51.1.140" TargetMode="External"/><Relationship Id="rId105" Type="http://schemas.openxmlformats.org/officeDocument/2006/relationships/hyperlink" Target="https://doi.org/10.1007/978-3-319-24612-3_1912" TargetMode="External"/><Relationship Id="rId126" Type="http://schemas.openxmlformats.org/officeDocument/2006/relationships/hyperlink" Target="https://doi.org/10.1177/0146167297235002" TargetMode="External"/><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CRAN.R-project.org/package=bruceR" TargetMode="External"/><Relationship Id="rId72" Type="http://schemas.openxmlformats.org/officeDocument/2006/relationships/hyperlink" Target="https://doi.org/10.3389/fpsyg.2015.01415" TargetMode="External"/><Relationship Id="rId93" Type="http://schemas.openxmlformats.org/officeDocument/2006/relationships/hyperlink" Target="https://doi.org/10.1017/S0033291715000422" TargetMode="External"/><Relationship Id="rId98" Type="http://schemas.openxmlformats.org/officeDocument/2006/relationships/hyperlink" Target="https://doi.org/10.1093/geronb/59.5.P250" TargetMode="External"/><Relationship Id="rId121" Type="http://schemas.openxmlformats.org/officeDocument/2006/relationships/hyperlink" Target="https://doi.org/10.1371/journal.pone.0257795" TargetMode="External"/><Relationship Id="rId142" Type="http://schemas.openxmlformats.org/officeDocument/2006/relationships/hyperlink" Target="https://doi.org/10.1089/cpb.2008.0263" TargetMode="External"/><Relationship Id="rId3" Type="http://schemas.openxmlformats.org/officeDocument/2006/relationships/styles" Target="styles.xml"/><Relationship Id="rId25" Type="http://schemas.openxmlformats.org/officeDocument/2006/relationships/comments" Target="comments.xml"/><Relationship Id="rId46" Type="http://schemas.openxmlformats.org/officeDocument/2006/relationships/hyperlink" Target="https://doi.org/10.1080/15533610802052654" TargetMode="External"/><Relationship Id="rId67" Type="http://schemas.openxmlformats.org/officeDocument/2006/relationships/hyperlink" Target="https://doi.org/10.1177/0146167291176015" TargetMode="External"/><Relationship Id="rId116" Type="http://schemas.openxmlformats.org/officeDocument/2006/relationships/hyperlink" Target="https://doi.org/10.2466/pr0.94.1.351-356" TargetMode="External"/><Relationship Id="rId137" Type="http://schemas.openxmlformats.org/officeDocument/2006/relationships/hyperlink" Target="https://doi.org/10.1136/bmj.309.6967.1465" TargetMode="External"/><Relationship Id="rId20" Type="http://schemas.openxmlformats.org/officeDocument/2006/relationships/image" Target="media/image5.png"/><Relationship Id="rId41" Type="http://schemas.openxmlformats.org/officeDocument/2006/relationships/image" Target="media/image17.png"/><Relationship Id="rId62" Type="http://schemas.openxmlformats.org/officeDocument/2006/relationships/hyperlink" Target="https://doi.org/10.5817/CP2019-3-5" TargetMode="External"/><Relationship Id="rId83" Type="http://schemas.openxmlformats.org/officeDocument/2006/relationships/hyperlink" Target="https://doi.org/10.1207/s15327752jpa4901_13" TargetMode="External"/><Relationship Id="rId88" Type="http://schemas.openxmlformats.org/officeDocument/2006/relationships/hyperlink" Target="https://doi.org/10.1007/s10902-016-9828-8" TargetMode="External"/><Relationship Id="rId111" Type="http://schemas.openxmlformats.org/officeDocument/2006/relationships/hyperlink" Target="https://doi.org/10.1002/mde.1288" TargetMode="External"/><Relationship Id="rId132" Type="http://schemas.openxmlformats.org/officeDocument/2006/relationships/hyperlink" Target="https://doi.org/10.1016/j.paid.2017.03.037" TargetMode="External"/><Relationship Id="rId15" Type="http://schemas.openxmlformats.org/officeDocument/2006/relationships/header" Target="header3.xml"/><Relationship Id="rId36" Type="http://schemas.openxmlformats.org/officeDocument/2006/relationships/image" Target="media/image13.tiff"/><Relationship Id="rId57" Type="http://schemas.openxmlformats.org/officeDocument/2006/relationships/hyperlink" Target="https://doi.org/10.1111/j.1083-6101.2007.00393.x" TargetMode="External"/><Relationship Id="rId106" Type="http://schemas.openxmlformats.org/officeDocument/2006/relationships/hyperlink" Target="https://doi.org/10.1089/cyber.2010.0120" TargetMode="External"/><Relationship Id="rId127" Type="http://schemas.openxmlformats.org/officeDocument/2006/relationships/hyperlink" Target="https://doi.org/10.2105/AJPH.2003.035592" TargetMode="External"/><Relationship Id="rId10" Type="http://schemas.openxmlformats.org/officeDocument/2006/relationships/footer" Target="footer1.xml"/><Relationship Id="rId31" Type="http://schemas.openxmlformats.org/officeDocument/2006/relationships/image" Target="media/image10.jpeg"/><Relationship Id="rId52" Type="http://schemas.openxmlformats.org/officeDocument/2006/relationships/hyperlink" Target="https://doi.org/10.1111/jcc4.12131" TargetMode="External"/><Relationship Id="rId73" Type="http://schemas.openxmlformats.org/officeDocument/2006/relationships/hyperlink" Target="https://doi.org/10.1037/a0024778" TargetMode="External"/><Relationship Id="rId78" Type="http://schemas.openxmlformats.org/officeDocument/2006/relationships/hyperlink" Target="https://doi.org/10.1016/j.chb.2016.07.049" TargetMode="External"/><Relationship Id="rId94" Type="http://schemas.openxmlformats.org/officeDocument/2006/relationships/hyperlink" Target="https://doi.org/10.1177/001872675400700202" TargetMode="External"/><Relationship Id="rId99" Type="http://schemas.openxmlformats.org/officeDocument/2006/relationships/hyperlink" Target="https://doi.org/10.1037/bul0000127" TargetMode="External"/><Relationship Id="rId101" Type="http://schemas.openxmlformats.org/officeDocument/2006/relationships/hyperlink" Target="https://doi.org/10.1037//0022-3514.76.1.129" TargetMode="External"/><Relationship Id="rId122" Type="http://schemas.openxmlformats.org/officeDocument/2006/relationships/hyperlink" Target="https://doi.org/10.1037//0022-3514.72.4.763" TargetMode="External"/><Relationship Id="rId143"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image" Target="media/image2.png"/><Relationship Id="rId26" Type="http://schemas.microsoft.com/office/2011/relationships/commentsExtended" Target="commentsExtended.xml"/><Relationship Id="rId47" Type="http://schemas.openxmlformats.org/officeDocument/2006/relationships/hyperlink" Target="https://doi.org/10.1016/j.socscimed.2012.03.004" TargetMode="External"/><Relationship Id="rId68" Type="http://schemas.openxmlformats.org/officeDocument/2006/relationships/hyperlink" Target="https://doi.org/10.1111/j.1559-1816.1995.tb02629.x" TargetMode="External"/><Relationship Id="rId89" Type="http://schemas.openxmlformats.org/officeDocument/2006/relationships/hyperlink" Target="https://doi.org/10.1016/j.bodyim.2014.12.002" TargetMode="External"/><Relationship Id="rId112" Type="http://schemas.openxmlformats.org/officeDocument/2006/relationships/hyperlink" Target="https://doi.org/10.1080/00273171.2016.1208074" TargetMode="External"/><Relationship Id="rId133" Type="http://schemas.openxmlformats.org/officeDocument/2006/relationships/hyperlink" Target="https://doi.org/10.1016/j.appdev.2008.07.001" TargetMode="External"/><Relationship Id="rId16" Type="http://schemas.openxmlformats.org/officeDocument/2006/relationships/footer" Target="footer3.xml"/><Relationship Id="rId37" Type="http://schemas.openxmlformats.org/officeDocument/2006/relationships/image" Target="media/image14.png"/><Relationship Id="rId58" Type="http://schemas.openxmlformats.org/officeDocument/2006/relationships/hyperlink" Target="https://doi.org/10.1007/s10902-017-9955-x" TargetMode="External"/><Relationship Id="rId79" Type="http://schemas.openxmlformats.org/officeDocument/2006/relationships/hyperlink" Target="https://doi.org/10.1080/01639625.2017.1422457" TargetMode="External"/><Relationship Id="rId102" Type="http://schemas.openxmlformats.org/officeDocument/2006/relationships/hyperlink" Target="https://doi.org/10.1037/0022-3514.69.2.227" TargetMode="External"/><Relationship Id="rId123" Type="http://schemas.openxmlformats.org/officeDocument/2006/relationships/hyperlink" Target="https://doi.org/10.1176/appi.ajp.158.3.433" TargetMode="External"/><Relationship Id="rId144" Type="http://schemas.openxmlformats.org/officeDocument/2006/relationships/header" Target="header1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109</Pages>
  <Words>61142</Words>
  <Characters>348515</Characters>
  <Application>Microsoft Office Word</Application>
  <DocSecurity>0</DocSecurity>
  <Lines>2904</Lines>
  <Paragraphs>817</Paragraphs>
  <ScaleCrop>false</ScaleCrop>
  <Company/>
  <LinksUpToDate>false</LinksUpToDate>
  <CharactersWithSpaces>40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32</cp:revision>
  <dcterms:created xsi:type="dcterms:W3CDTF">2024-03-25T08:02:00Z</dcterms:created>
  <dcterms:modified xsi:type="dcterms:W3CDTF">2024-03-28T10:56:00Z</dcterms:modified>
</cp:coreProperties>
</file>